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42E31DD2" w14:textId="77777777" w:rsidR="00952363" w:rsidRPr="001F1BB4" w:rsidDel="00C13889" w:rsidRDefault="00952363"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1DFBD79C" w14:textId="77777777" w:rsidR="00952363" w:rsidRPr="001F1BB4" w:rsidDel="00C13889" w:rsidRDefault="00952363"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618B38BD" w14:textId="77777777" w:rsidR="00952363" w:rsidRPr="001F1BB4" w:rsidDel="00C13889" w:rsidRDefault="00952363"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delText>Bi-predictive Frame</w:delText>
        </w:r>
      </w:del>
    </w:p>
    <w:p w14:paraId="350C85EC" w14:textId="77777777" w:rsidR="00952363" w:rsidRPr="001F1BB4" w:rsidDel="00C13889" w:rsidRDefault="00952363"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3C7A91B7" w14:textId="77777777" w:rsidR="00952363" w:rsidRPr="001F1BB4" w:rsidDel="00C13889" w:rsidRDefault="00952363"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4534F14C" w14:textId="77777777" w:rsidR="00952363" w:rsidRPr="001F1BB4" w:rsidDel="00C13889" w:rsidRDefault="00952363"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1B19C5F5" w14:textId="77777777" w:rsidR="00952363" w:rsidRPr="001F1BB4" w:rsidDel="00C13889" w:rsidRDefault="00952363"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46CBF735" w14:textId="77777777" w:rsidR="00952363" w:rsidRPr="001F1BB4" w:rsidDel="00C13889" w:rsidRDefault="00952363"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19D796BB" w14:textId="77777777" w:rsidR="00952363" w:rsidRPr="001F1BB4" w:rsidDel="00C13889" w:rsidRDefault="00952363"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7EBE3BAD" w14:textId="77777777" w:rsidR="00952363" w:rsidRPr="001F1BB4" w:rsidDel="00C13889" w:rsidRDefault="00952363"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delText>Intra-coded Frame</w:delText>
        </w:r>
      </w:del>
    </w:p>
    <w:p w14:paraId="63046171" w14:textId="77777777" w:rsidR="00952363" w:rsidRPr="001F1BB4" w:rsidDel="00C13889" w:rsidRDefault="00952363"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delText>Intra MacroBlock</w:delText>
        </w:r>
      </w:del>
    </w:p>
    <w:p w14:paraId="3A1B2729" w14:textId="77777777" w:rsidR="00952363" w:rsidRPr="001F1BB4" w:rsidDel="00C13889" w:rsidRDefault="00952363"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3EBA1414" w14:textId="77777777" w:rsidR="00952363" w:rsidRPr="001F1BB4" w:rsidDel="00C13889" w:rsidRDefault="00952363"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3A12859" w14:textId="77777777" w:rsidR="00952363" w:rsidRPr="001F1BB4" w:rsidDel="00C13889" w:rsidRDefault="00952363"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58959315" w14:textId="77777777" w:rsidR="00952363" w:rsidRPr="001F1BB4" w:rsidDel="00C13889" w:rsidRDefault="00952363"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7D3861AB" w14:textId="77777777" w:rsidR="00952363" w:rsidRPr="001F1BB4" w:rsidDel="00C13889" w:rsidRDefault="00952363"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7707E38A" w14:textId="77777777" w:rsidR="00952363" w:rsidRPr="001F1BB4" w:rsidDel="00C13889" w:rsidRDefault="00952363"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delText>Predicted frames</w:delText>
        </w:r>
      </w:del>
    </w:p>
    <w:p w14:paraId="04B1203E" w14:textId="77777777" w:rsidR="00952363" w:rsidRPr="001F1BB4" w:rsidDel="00C13889" w:rsidRDefault="00952363"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1A2EAEC9" w14:textId="77777777" w:rsidR="00952363" w:rsidRPr="001F1BB4" w:rsidDel="00C13889" w:rsidRDefault="00952363"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delText>Switching Macroblock</w:delText>
        </w:r>
      </w:del>
    </w:p>
    <w:p w14:paraId="0BF41AB5" w14:textId="77777777" w:rsidR="00952363" w:rsidRPr="001F1BB4" w:rsidDel="00C13889" w:rsidRDefault="00952363"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EB14262" w14:textId="77777777" w:rsidR="00952363" w:rsidDel="00C13889" w:rsidRDefault="00952363"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614C7F05" w14:textId="77777777" w:rsidR="00952363" w:rsidRPr="001F1BB4" w:rsidDel="00666848" w:rsidRDefault="00952363" w:rsidP="00DF154C">
      <w:pPr>
        <w:pStyle w:val="Estilo12ptPrimeralnea05cm"/>
        <w:spacing w:before="120" w:after="0"/>
        <w:ind w:left="1560" w:hanging="1560"/>
        <w:rPr>
          <w:del w:id="45" w:author="Pablo Blanco Peris" w:date="2017-05-24T18:32:00Z"/>
          <w:iCs/>
          <w:lang w:val="en-US"/>
        </w:rPr>
      </w:pPr>
    </w:p>
    <w:p w14:paraId="4EB1BF5A" w14:textId="77777777" w:rsidR="00952363" w:rsidRDefault="00952363" w:rsidP="00B27247">
      <w:pPr>
        <w:pStyle w:val="Estilo12ptPrimeralnea05cm"/>
        <w:spacing w:before="120" w:after="360"/>
        <w:ind w:left="1559" w:hanging="1559"/>
        <w:rPr>
          <w:ins w:id="46" w:author="Maria Solana Gonzalez" w:date="2017-05-29T22:54:00Z"/>
          <w:iCs/>
        </w:rPr>
      </w:pPr>
      <w:ins w:id="47" w:author="Maria Solana Gonzalez" w:date="2017-05-29T22:54:00Z">
        <w:r>
          <w:rPr>
            <w:iCs/>
          </w:rPr>
          <w:t>1NN</w:t>
        </w:r>
        <w:r>
          <w:rPr>
            <w:iCs/>
          </w:rPr>
          <w:tab/>
          <w:t>First Nearest Neighbor</w:t>
        </w:r>
      </w:ins>
    </w:p>
    <w:p w14:paraId="1406C60D" w14:textId="77777777" w:rsidR="00952363" w:rsidRDefault="00952363" w:rsidP="00B27247">
      <w:pPr>
        <w:pStyle w:val="Estilo12ptPrimeralnea05cm"/>
        <w:spacing w:before="120" w:after="360"/>
        <w:ind w:left="1559" w:hanging="1559"/>
        <w:rPr>
          <w:iCs/>
        </w:rPr>
      </w:pPr>
      <w:ins w:id="48" w:author="Maria Solana Gonzalez" w:date="2017-05-29T22:58:00Z">
        <w:r>
          <w:rPr>
            <w:iCs/>
          </w:rPr>
          <w:t>BPPM</w:t>
        </w:r>
        <w:r>
          <w:rPr>
            <w:iCs/>
          </w:rPr>
          <w:tab/>
          <w:t>Mapa de Probabilidad Posterior en Bloque</w:t>
        </w:r>
      </w:ins>
    </w:p>
    <w:p w14:paraId="62E898D8" w14:textId="77777777" w:rsidR="00952363" w:rsidRDefault="00952363" w:rsidP="00B27247">
      <w:pPr>
        <w:pStyle w:val="Estilo12ptPrimeralnea05cm"/>
        <w:spacing w:before="120" w:after="360"/>
        <w:ind w:left="1559" w:hanging="1559"/>
        <w:rPr>
          <w:ins w:id="49" w:author="Pablo Blanco Peris" w:date="2017-05-24T18:47:00Z"/>
          <w:iCs/>
        </w:rPr>
      </w:pPr>
      <w:ins w:id="50" w:author="Pablo Blanco Peris" w:date="2017-05-24T18:47:00Z">
        <w:r>
          <w:rPr>
            <w:iCs/>
          </w:rPr>
          <w:t>CCD</w:t>
        </w:r>
        <w:r>
          <w:rPr>
            <w:iCs/>
          </w:rPr>
          <w:tab/>
          <w:t>Charged-Coupled-Device</w:t>
        </w:r>
      </w:ins>
    </w:p>
    <w:p w14:paraId="103C722F" w14:textId="77777777" w:rsidR="00952363" w:rsidRDefault="00952363" w:rsidP="00B27247">
      <w:pPr>
        <w:pStyle w:val="Estilo12ptPrimeralnea05cm"/>
        <w:spacing w:before="120" w:after="360"/>
        <w:ind w:left="1559" w:hanging="1559"/>
        <w:rPr>
          <w:ins w:id="51" w:author="Maria Solana Gonzalez" w:date="2017-05-29T22:58:00Z"/>
          <w:iCs/>
        </w:rPr>
      </w:pPr>
      <w:ins w:id="52" w:author="Maria Solana Gonzalez" w:date="2017-05-29T22:58:00Z">
        <w:r>
          <w:rPr>
            <w:iCs/>
          </w:rPr>
          <w:t>CDR</w:t>
        </w:r>
      </w:ins>
      <w:ins w:id="53" w:author="Maria Solana Gonzalez" w:date="2017-06-01T21:37:00Z">
        <w:r>
          <w:rPr>
            <w:iCs/>
          </w:rPr>
          <w:tab/>
          <w:t>Correct Detection Ratio</w:t>
        </w:r>
      </w:ins>
    </w:p>
    <w:p w14:paraId="79F53522" w14:textId="77777777" w:rsidR="00952363" w:rsidRPr="001F1BB4" w:rsidRDefault="00952363"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4F04652B" w14:textId="77777777" w:rsidR="00952363" w:rsidRDefault="00952363" w:rsidP="00B27247">
      <w:pPr>
        <w:pStyle w:val="Estilo12ptPrimeralnea05cm"/>
        <w:spacing w:before="120" w:after="360"/>
        <w:ind w:left="1559" w:hanging="1559"/>
        <w:rPr>
          <w:ins w:id="54" w:author="Maria Solana Gonzalez" w:date="2017-05-29T22:51:00Z"/>
          <w:iCs/>
        </w:rPr>
      </w:pPr>
      <w:ins w:id="55" w:author="Pablo Blanco Peris" w:date="2017-05-24T18:47:00Z">
        <w:r>
          <w:rPr>
            <w:iCs/>
          </w:rPr>
          <w:t>CMOS</w:t>
        </w:r>
        <w:r>
          <w:rPr>
            <w:iCs/>
          </w:rPr>
          <w:tab/>
          <w:t>Complementary Metal-Oxide-Semiconductor</w:t>
        </w:r>
      </w:ins>
    </w:p>
    <w:p w14:paraId="76A9FA5C" w14:textId="77777777" w:rsidR="00952363" w:rsidRDefault="00952363" w:rsidP="00B27247">
      <w:pPr>
        <w:pStyle w:val="Estilo12ptPrimeralnea05cm"/>
        <w:spacing w:before="120" w:after="360"/>
        <w:ind w:left="1559" w:hanging="1559"/>
        <w:rPr>
          <w:ins w:id="56" w:author="Pablo Blanco Peris" w:date="2017-05-24T18:46:00Z"/>
          <w:iCs/>
          <w:lang w:val="es-ES"/>
        </w:rPr>
      </w:pPr>
      <w:ins w:id="57" w:author="Pablo Blanco Peris" w:date="2017-05-24T18:45:00Z">
        <w:r>
          <w:rPr>
            <w:iCs/>
            <w:lang w:val="es-ES"/>
          </w:rPr>
          <w:t>CMY</w:t>
        </w:r>
        <w:r>
          <w:rPr>
            <w:iCs/>
            <w:lang w:val="es-ES"/>
          </w:rPr>
          <w:tab/>
          <w:t>Cyan-Magenta-Yellow</w:t>
        </w:r>
      </w:ins>
    </w:p>
    <w:p w14:paraId="71F69028" w14:textId="77777777" w:rsidR="00952363" w:rsidRDefault="00952363" w:rsidP="00B27247">
      <w:pPr>
        <w:pStyle w:val="Estilo12ptPrimeralnea05cm"/>
        <w:spacing w:before="120" w:after="360"/>
        <w:ind w:left="1559" w:hanging="1559"/>
        <w:rPr>
          <w:ins w:id="58" w:author="Pablo Blanco Peris" w:date="2017-05-24T18:44:00Z"/>
          <w:iCs/>
          <w:lang w:val="es-ES"/>
        </w:rPr>
      </w:pPr>
      <w:ins w:id="59" w:author="Pablo Blanco Peris" w:date="2017-05-24T18:44:00Z">
        <w:r>
          <w:rPr>
            <w:iCs/>
            <w:lang w:val="es-ES"/>
          </w:rPr>
          <w:t>CYYM</w:t>
        </w:r>
        <w:r>
          <w:rPr>
            <w:iCs/>
            <w:lang w:val="es-ES"/>
          </w:rPr>
          <w:tab/>
          <w:t>Cyan-Yellow-Yellow-Magenta</w:t>
        </w:r>
      </w:ins>
    </w:p>
    <w:p w14:paraId="1B054EBC" w14:textId="77777777" w:rsidR="00952363" w:rsidRDefault="00952363" w:rsidP="00B27247">
      <w:pPr>
        <w:pStyle w:val="Estilo12ptPrimeralnea05cm"/>
        <w:spacing w:before="120" w:after="360"/>
        <w:ind w:left="1559" w:hanging="1559"/>
        <w:rPr>
          <w:ins w:id="60" w:author="Maria Solana Gonzalez" w:date="2017-05-29T22:57:00Z"/>
          <w:iCs/>
        </w:rPr>
      </w:pPr>
      <w:ins w:id="61" w:author="Maria Solana Gonzalez" w:date="2017-05-29T22:57:00Z">
        <w:r>
          <w:rPr>
            <w:iCs/>
          </w:rPr>
          <w:t>DBC</w:t>
        </w:r>
        <w:r>
          <w:rPr>
            <w:iCs/>
          </w:rPr>
          <w:tab/>
          <w:t>Decision Boundary Carving</w:t>
        </w:r>
      </w:ins>
    </w:p>
    <w:p w14:paraId="35AA540B" w14:textId="77777777" w:rsidR="00952363" w:rsidRPr="001F1BB4" w:rsidRDefault="00952363"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2670A5A" w14:textId="77777777" w:rsidR="00952363" w:rsidRPr="00165D1E" w:rsidRDefault="00952363">
      <w:pPr>
        <w:pStyle w:val="Estilo12ptPrimeralnea05cm"/>
        <w:spacing w:before="120" w:after="360"/>
        <w:ind w:left="1559" w:hanging="1559"/>
        <w:rPr>
          <w:ins w:id="62" w:author="Pablo Blanco Peris" w:date="2017-05-24T18:32:00Z"/>
          <w:iCs/>
          <w:lang w:val="en-US"/>
        </w:rPr>
        <w:pPrChange w:id="63" w:author="Pablo Blanco Peris" w:date="2017-05-24T18:43:00Z">
          <w:pPr>
            <w:pStyle w:val="Estilo12ptPrimeralnea05cm"/>
            <w:spacing w:before="120" w:after="0"/>
            <w:ind w:left="1560" w:hanging="1560"/>
          </w:pPr>
        </w:pPrChange>
      </w:pPr>
      <w:ins w:id="64" w:author="Pablo Blanco Peris" w:date="2017-05-24T18:43:00Z">
        <w:r>
          <w:rPr>
            <w:iCs/>
            <w:lang w:val="es-ES"/>
          </w:rPr>
          <w:t>DIP</w:t>
        </w:r>
        <w:r>
          <w:rPr>
            <w:iCs/>
            <w:lang w:val="es-ES"/>
          </w:rPr>
          <w:tab/>
        </w:r>
        <w:r w:rsidRPr="00DE270F">
          <w:rPr>
            <w:iCs/>
            <w:lang w:val="es-ES"/>
          </w:rPr>
          <w:t>Digital Image Processor</w:t>
        </w:r>
      </w:ins>
    </w:p>
    <w:p w14:paraId="26050F2A" w14:textId="77777777" w:rsidR="00952363" w:rsidRDefault="00952363" w:rsidP="00B27247">
      <w:pPr>
        <w:pStyle w:val="Estilo12ptPrimeralnea05cm"/>
        <w:spacing w:before="120" w:after="360"/>
        <w:ind w:left="1559" w:hanging="1559"/>
        <w:rPr>
          <w:iCs/>
        </w:rPr>
      </w:pPr>
      <w:r>
        <w:rPr>
          <w:iCs/>
        </w:rPr>
        <w:t>DWT</w:t>
      </w:r>
      <w:r>
        <w:rPr>
          <w:iCs/>
        </w:rPr>
        <w:tab/>
        <w:t>Discrete Wavelet Transform</w:t>
      </w:r>
    </w:p>
    <w:p w14:paraId="2B238A63" w14:textId="77777777" w:rsidR="00952363" w:rsidRDefault="00952363" w:rsidP="00B27247">
      <w:pPr>
        <w:pStyle w:val="Estilo12ptPrimeralnea05cm"/>
        <w:spacing w:before="120" w:after="360"/>
        <w:ind w:left="1559" w:hanging="1559"/>
        <w:rPr>
          <w:ins w:id="65" w:author="Maria Solana Gonzalez" w:date="2017-05-29T22:53:00Z"/>
          <w:iCs/>
        </w:rPr>
      </w:pPr>
      <w:ins w:id="66" w:author="Maria Solana Gonzalez" w:date="2017-05-29T22:53:00Z">
        <w:r>
          <w:rPr>
            <w:iCs/>
          </w:rPr>
          <w:t>EC</w:t>
        </w:r>
        <w:r>
          <w:rPr>
            <w:iCs/>
          </w:rPr>
          <w:tab/>
          <w:t>Error Cumulants</w:t>
        </w:r>
      </w:ins>
    </w:p>
    <w:p w14:paraId="0D80C06D" w14:textId="77777777" w:rsidR="00952363" w:rsidRDefault="00952363" w:rsidP="00B27247">
      <w:pPr>
        <w:pStyle w:val="Estilo12ptPrimeralnea05cm"/>
        <w:spacing w:before="120" w:after="360"/>
        <w:ind w:left="1559" w:hanging="1559"/>
        <w:rPr>
          <w:ins w:id="67" w:author="Maria Solana Gonzalez" w:date="2017-05-29T22:53:00Z"/>
          <w:iCs/>
        </w:rPr>
      </w:pPr>
      <w:ins w:id="68" w:author="Maria Solana Gonzalez" w:date="2017-05-29T22:53:00Z">
        <w:r>
          <w:rPr>
            <w:iCs/>
          </w:rPr>
          <w:t>EM</w:t>
        </w:r>
        <w:r>
          <w:rPr>
            <w:iCs/>
          </w:rPr>
          <w:tab/>
          <w:t>Expectation-Maximation</w:t>
        </w:r>
      </w:ins>
    </w:p>
    <w:p w14:paraId="1F62BB84" w14:textId="77777777" w:rsidR="00952363" w:rsidRDefault="00952363" w:rsidP="00B27247">
      <w:pPr>
        <w:pStyle w:val="Estilo12ptPrimeralnea05cm"/>
        <w:spacing w:before="120" w:after="360"/>
        <w:ind w:left="1559" w:hanging="1559"/>
        <w:rPr>
          <w:ins w:id="69" w:author="Maria Solana Gonzalez" w:date="2017-05-29T22:54:00Z"/>
          <w:iCs/>
        </w:rPr>
      </w:pPr>
      <w:ins w:id="70" w:author="Maria Solana Gonzalez" w:date="2017-05-29T22:54:00Z">
        <w:r>
          <w:rPr>
            <w:iCs/>
          </w:rPr>
          <w:t>ERE</w:t>
        </w:r>
        <w:r>
          <w:rPr>
            <w:iCs/>
          </w:rPr>
          <w:tab/>
          <w:t>Eigenfeature Regularization</w:t>
        </w:r>
      </w:ins>
    </w:p>
    <w:p w14:paraId="29C066FC" w14:textId="77777777" w:rsidR="00952363" w:rsidRDefault="00952363" w:rsidP="00B27247">
      <w:pPr>
        <w:pStyle w:val="Estilo12ptPrimeralnea05cm"/>
        <w:spacing w:before="120" w:after="360"/>
        <w:ind w:left="1559" w:hanging="1559"/>
        <w:rPr>
          <w:ins w:id="71" w:author="Maria Solana Gonzalez" w:date="2017-05-29T22:52:00Z"/>
          <w:iCs/>
        </w:rPr>
      </w:pPr>
      <w:ins w:id="72" w:author="Maria Solana Gonzalez" w:date="2017-05-29T22:52:00Z">
        <w:r>
          <w:rPr>
            <w:iCs/>
          </w:rPr>
          <w:t>EXIF</w:t>
        </w:r>
        <w:r>
          <w:rPr>
            <w:iCs/>
          </w:rPr>
          <w:tab/>
          <w:t>Exchangeable Image File Format</w:t>
        </w:r>
      </w:ins>
    </w:p>
    <w:p w14:paraId="553B9595" w14:textId="77777777" w:rsidR="00952363" w:rsidRDefault="00952363" w:rsidP="00B27247">
      <w:pPr>
        <w:pStyle w:val="Estilo12ptPrimeralnea05cm"/>
        <w:spacing w:before="120" w:after="360"/>
        <w:ind w:left="1559" w:hanging="1559"/>
        <w:rPr>
          <w:ins w:id="73" w:author="Maria Solana Gonzalez" w:date="2017-05-29T22:58:00Z"/>
          <w:iCs/>
        </w:rPr>
      </w:pPr>
      <w:ins w:id="74" w:author="Maria Solana Gonzalez" w:date="2017-05-29T22:58:00Z">
        <w:r>
          <w:rPr>
            <w:iCs/>
          </w:rPr>
          <w:lastRenderedPageBreak/>
          <w:t>FDR</w:t>
        </w:r>
      </w:ins>
      <w:ins w:id="75" w:author="Maria Solana Gonzalez" w:date="2017-06-01T21:37:00Z">
        <w:r>
          <w:rPr>
            <w:iCs/>
          </w:rPr>
          <w:tab/>
          <w:t>False Detection Ratio</w:t>
        </w:r>
      </w:ins>
    </w:p>
    <w:p w14:paraId="69E64C45" w14:textId="77777777" w:rsidR="00952363" w:rsidRDefault="00952363" w:rsidP="00B27247">
      <w:pPr>
        <w:pStyle w:val="Estilo12ptPrimeralnea05cm"/>
        <w:spacing w:before="120" w:after="360"/>
        <w:ind w:left="1559" w:hanging="1559"/>
        <w:rPr>
          <w:ins w:id="76" w:author="Maria Solana Gonzalez" w:date="2017-05-29T22:55:00Z"/>
          <w:iCs/>
        </w:rPr>
      </w:pPr>
      <w:ins w:id="77" w:author="Maria Solana Gonzalez" w:date="2017-05-29T22:55:00Z">
        <w:r>
          <w:rPr>
            <w:iCs/>
          </w:rPr>
          <w:t>GA</w:t>
        </w:r>
        <w:r>
          <w:rPr>
            <w:iCs/>
          </w:rPr>
          <w:tab/>
          <w:t>Algoritmo Genético</w:t>
        </w:r>
      </w:ins>
    </w:p>
    <w:p w14:paraId="4308D66C" w14:textId="77777777" w:rsidR="00952363" w:rsidRDefault="00952363" w:rsidP="00B27247">
      <w:pPr>
        <w:pStyle w:val="Estilo12ptPrimeralnea05cm"/>
        <w:spacing w:before="120" w:after="360"/>
        <w:ind w:left="1559" w:hanging="1559"/>
        <w:rPr>
          <w:ins w:id="78" w:author="Maria Solana Gonzalez" w:date="2017-05-29T22:52:00Z"/>
          <w:iCs/>
        </w:rPr>
      </w:pPr>
      <w:ins w:id="79" w:author="Maria Solana Gonzalez" w:date="2017-05-29T22:52:00Z">
        <w:r>
          <w:rPr>
            <w:iCs/>
          </w:rPr>
          <w:t>GPS</w:t>
        </w:r>
        <w:r>
          <w:rPr>
            <w:iCs/>
          </w:rPr>
          <w:tab/>
          <w:t>Global Positioning System</w:t>
        </w:r>
      </w:ins>
    </w:p>
    <w:p w14:paraId="4516C187" w14:textId="77777777" w:rsidR="00952363" w:rsidRDefault="00952363" w:rsidP="00B27247">
      <w:pPr>
        <w:pStyle w:val="Estilo12ptPrimeralnea05cm"/>
        <w:spacing w:before="120" w:after="360"/>
        <w:ind w:left="1559" w:hanging="1559"/>
        <w:rPr>
          <w:ins w:id="80" w:author="Pablo Blanco Peris" w:date="2017-05-24T18:47:00Z"/>
          <w:iCs/>
        </w:rPr>
      </w:pPr>
      <w:ins w:id="81" w:author="Pablo Blanco Peris" w:date="2017-05-24T18:46:00Z">
        <w:r>
          <w:rPr>
            <w:iCs/>
            <w:lang w:val="es-ES"/>
          </w:rPr>
          <w:t>GRGB</w:t>
        </w:r>
        <w:r>
          <w:rPr>
            <w:iCs/>
            <w:lang w:val="es-ES"/>
          </w:rPr>
          <w:tab/>
        </w:r>
        <w:r w:rsidRPr="00C61687">
          <w:rPr>
            <w:iCs/>
          </w:rPr>
          <w:t>Green-Red-Green-Blue</w:t>
        </w:r>
      </w:ins>
    </w:p>
    <w:p w14:paraId="150B3F26" w14:textId="77777777" w:rsidR="00952363" w:rsidRDefault="00952363" w:rsidP="00B27247">
      <w:pPr>
        <w:pStyle w:val="Estilo12ptPrimeralnea05cm"/>
        <w:spacing w:before="120" w:after="360"/>
        <w:ind w:left="1559" w:hanging="1559"/>
        <w:rPr>
          <w:ins w:id="82" w:author="Pablo Blanco Peris" w:date="2017-05-24T18:44:00Z"/>
          <w:iCs/>
          <w:lang w:val="es-ES"/>
        </w:rPr>
      </w:pPr>
      <w:ins w:id="83" w:author="Pablo Blanco Peris" w:date="2017-05-24T18:27:00Z">
        <w:r w:rsidRPr="001012B1">
          <w:rPr>
            <w:iCs/>
            <w:lang w:val="es-ES"/>
          </w:rPr>
          <w:t>HOGM</w:t>
        </w:r>
        <w:r>
          <w:rPr>
            <w:iCs/>
            <w:lang w:val="es-ES"/>
          </w:rPr>
          <w:tab/>
        </w:r>
      </w:ins>
      <w:ins w:id="84" w:author="Pablo Blanco Peris" w:date="2017-05-24T18:28:00Z">
        <w:r w:rsidRPr="001012B1">
          <w:rPr>
            <w:iCs/>
            <w:lang w:val="es-ES"/>
          </w:rPr>
          <w:t>Histogram Of Orientated Gabor Magnitude</w:t>
        </w:r>
      </w:ins>
    </w:p>
    <w:p w14:paraId="6B8245E1" w14:textId="77777777" w:rsidR="00952363" w:rsidRDefault="00952363" w:rsidP="00B27247">
      <w:pPr>
        <w:pStyle w:val="Estilo12ptPrimeralnea05cm"/>
        <w:spacing w:before="120" w:after="360"/>
        <w:ind w:left="1559" w:hanging="1559"/>
        <w:rPr>
          <w:ins w:id="85" w:author="Maria Solana Gonzalez" w:date="2017-05-29T22:55:00Z"/>
          <w:iCs/>
        </w:rPr>
      </w:pPr>
      <w:ins w:id="86" w:author="Maria Solana Gonzalez" w:date="2017-05-29T22:55:00Z">
        <w:r>
          <w:rPr>
            <w:iCs/>
          </w:rPr>
          <w:t>IQM</w:t>
        </w:r>
        <w:r>
          <w:rPr>
            <w:iCs/>
          </w:rPr>
          <w:tab/>
          <w:t>Image Quality Metrics</w:t>
        </w:r>
      </w:ins>
    </w:p>
    <w:p w14:paraId="7FBFC7F7" w14:textId="77777777" w:rsidR="00952363" w:rsidRPr="001F1BB4" w:rsidRDefault="00952363"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B67390D" w14:textId="77777777" w:rsidR="00952363" w:rsidRDefault="00952363" w:rsidP="00B27247">
      <w:pPr>
        <w:pStyle w:val="Estilo12ptPrimeralnea05cm"/>
        <w:spacing w:before="120" w:after="360"/>
        <w:ind w:left="1559" w:hanging="1559"/>
        <w:rPr>
          <w:iCs/>
        </w:rPr>
      </w:pPr>
      <w:r>
        <w:rPr>
          <w:iCs/>
        </w:rPr>
        <w:t>LBP</w:t>
      </w:r>
      <w:r>
        <w:rPr>
          <w:iCs/>
        </w:rPr>
        <w:tab/>
        <w:t>Local Binary Pattern</w:t>
      </w:r>
    </w:p>
    <w:p w14:paraId="42049E56" w14:textId="77777777" w:rsidR="00952363" w:rsidRDefault="00952363" w:rsidP="00DF154C">
      <w:pPr>
        <w:pStyle w:val="Estilo12ptPrimeralnea05cm"/>
        <w:spacing w:before="120" w:after="0"/>
        <w:ind w:left="1560" w:hanging="1560"/>
        <w:rPr>
          <w:ins w:id="87" w:author="Pablo Blanco Peris" w:date="2017-05-24T18:43:00Z"/>
          <w:lang w:val="en-US"/>
        </w:rPr>
      </w:pPr>
      <w:ins w:id="88" w:author="Pablo Blanco Peris" w:date="2017-05-24T18:32:00Z">
        <w:r>
          <w:rPr>
            <w:lang w:val="en-US"/>
          </w:rPr>
          <w:t>NASA</w:t>
        </w:r>
        <w:r>
          <w:rPr>
            <w:lang w:val="en-US"/>
          </w:rPr>
          <w:tab/>
          <w:t>National Aeronautics and Space Administration</w:t>
        </w:r>
      </w:ins>
    </w:p>
    <w:p w14:paraId="463B1166" w14:textId="77777777" w:rsidR="00952363" w:rsidRDefault="00952363" w:rsidP="00B27247">
      <w:pPr>
        <w:pStyle w:val="Estilo12ptPrimeralnea05cm"/>
        <w:spacing w:before="120" w:after="360"/>
        <w:ind w:left="1559" w:hanging="1559"/>
        <w:rPr>
          <w:ins w:id="89" w:author="Maria Solana Gonzalez" w:date="2017-05-29T22:53:00Z"/>
          <w:iCs/>
        </w:rPr>
      </w:pPr>
      <w:ins w:id="90" w:author="Maria Solana Gonzalez" w:date="2017-05-29T22:53:00Z">
        <w:r>
          <w:rPr>
            <w:iCs/>
          </w:rPr>
          <w:t>NGS</w:t>
        </w:r>
        <w:r>
          <w:rPr>
            <w:iCs/>
          </w:rPr>
          <w:tab/>
          <w:t>Normalized Group</w:t>
        </w:r>
      </w:ins>
    </w:p>
    <w:p w14:paraId="63174CD2" w14:textId="77777777" w:rsidR="00952363" w:rsidRDefault="00952363" w:rsidP="00B27247">
      <w:pPr>
        <w:pStyle w:val="Estilo12ptPrimeralnea05cm"/>
        <w:spacing w:before="120" w:after="360"/>
        <w:ind w:left="1559" w:hanging="1559"/>
        <w:rPr>
          <w:ins w:id="91" w:author="Maria Solana Gonzalez" w:date="2017-05-29T22:52:00Z"/>
          <w:iCs/>
        </w:rPr>
      </w:pPr>
      <w:ins w:id="92" w:author="Maria Solana Gonzalez" w:date="2017-05-29T22:52:00Z">
        <w:r>
          <w:rPr>
            <w:iCs/>
          </w:rPr>
          <w:t>PSD</w:t>
        </w:r>
        <w:r>
          <w:rPr>
            <w:iCs/>
          </w:rPr>
          <w:tab/>
          <w:t>Photo</w:t>
        </w:r>
      </w:ins>
      <w:ins w:id="93" w:author="Maria Solana Gonzalez" w:date="2017-05-29T23:01:00Z">
        <w:r>
          <w:rPr>
            <w:iCs/>
          </w:rPr>
          <w:t>shop Document</w:t>
        </w:r>
      </w:ins>
    </w:p>
    <w:p w14:paraId="0FEAFB2B" w14:textId="77777777" w:rsidR="00952363" w:rsidRDefault="00952363" w:rsidP="00B27247">
      <w:pPr>
        <w:pStyle w:val="Estilo12ptPrimeralnea05cm"/>
        <w:spacing w:before="120" w:after="360"/>
        <w:ind w:left="1559" w:hanging="1559"/>
        <w:rPr>
          <w:ins w:id="94" w:author="Maria Solana Gonzalez" w:date="2017-05-29T22:54:00Z"/>
          <w:iCs/>
        </w:rPr>
      </w:pPr>
      <w:ins w:id="95" w:author="Maria Solana Gonzalez" w:date="2017-05-29T22:54:00Z">
        <w:r>
          <w:rPr>
            <w:iCs/>
          </w:rPr>
          <w:t>PSVM</w:t>
        </w:r>
        <w:r>
          <w:rPr>
            <w:iCs/>
          </w:rPr>
          <w:tab/>
          <w:t>Probabilistic Support Vector Machine</w:t>
        </w:r>
      </w:ins>
    </w:p>
    <w:p w14:paraId="44B26328" w14:textId="77777777" w:rsidR="00952363" w:rsidRDefault="00952363" w:rsidP="00B27247">
      <w:pPr>
        <w:pStyle w:val="Estilo12ptPrimeralnea05cm"/>
        <w:spacing w:before="120" w:after="360"/>
        <w:ind w:left="1559" w:hanging="1559"/>
        <w:rPr>
          <w:ins w:id="96" w:author="Maria Solana Gonzalez" w:date="2017-05-29T22:57:00Z"/>
          <w:iCs/>
        </w:rPr>
      </w:pPr>
      <w:ins w:id="97" w:author="Maria Solana Gonzalez" w:date="2017-05-29T22:57:00Z">
        <w:r>
          <w:rPr>
            <w:iCs/>
          </w:rPr>
          <w:t>QF</w:t>
        </w:r>
        <w:r>
          <w:rPr>
            <w:iCs/>
          </w:rPr>
          <w:tab/>
          <w:t>Qualify Factor</w:t>
        </w:r>
      </w:ins>
    </w:p>
    <w:p w14:paraId="0A92DAC3" w14:textId="77777777" w:rsidR="00952363" w:rsidRDefault="00952363" w:rsidP="00B27247">
      <w:pPr>
        <w:pStyle w:val="Estilo12ptPrimeralnea05cm"/>
        <w:spacing w:before="120" w:after="360"/>
        <w:ind w:left="1559" w:hanging="1559"/>
        <w:rPr>
          <w:ins w:id="98" w:author="Maria Solana Gonzalez" w:date="2017-05-29T22:55:00Z"/>
          <w:iCs/>
        </w:rPr>
      </w:pPr>
      <w:ins w:id="99" w:author="Maria Solana Gonzalez" w:date="2017-05-29T22:55:00Z">
        <w:r>
          <w:rPr>
            <w:iCs/>
          </w:rPr>
          <w:t>QMF</w:t>
        </w:r>
        <w:r>
          <w:rPr>
            <w:iCs/>
          </w:rPr>
          <w:tab/>
          <w:t>Quadrature Mirror Filter</w:t>
        </w:r>
      </w:ins>
    </w:p>
    <w:p w14:paraId="3EDF2D87" w14:textId="77777777" w:rsidR="00952363" w:rsidRDefault="00952363" w:rsidP="00B27247">
      <w:pPr>
        <w:pStyle w:val="Estilo12ptPrimeralnea05cm"/>
        <w:spacing w:before="120" w:after="360"/>
        <w:ind w:left="1559" w:hanging="1559"/>
        <w:rPr>
          <w:ins w:id="100" w:author="Pablo Blanco Peris" w:date="2017-05-24T18:44:00Z"/>
          <w:iCs/>
          <w:lang w:val="es-ES"/>
        </w:rPr>
      </w:pPr>
      <w:ins w:id="101" w:author="Pablo Blanco Peris" w:date="2017-05-24T18:44:00Z">
        <w:r>
          <w:rPr>
            <w:iCs/>
            <w:lang w:val="es-ES"/>
          </w:rPr>
          <w:t>RGBE</w:t>
        </w:r>
        <w:r>
          <w:rPr>
            <w:iCs/>
            <w:lang w:val="es-ES"/>
          </w:rPr>
          <w:tab/>
          <w:t>Red-Green-Blue-Emerland</w:t>
        </w:r>
      </w:ins>
    </w:p>
    <w:p w14:paraId="12E260D9" w14:textId="77777777" w:rsidR="00952363" w:rsidRDefault="00952363"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ROI</w:t>
        </w:r>
        <w:r>
          <w:rPr>
            <w:iCs/>
          </w:rPr>
          <w:tab/>
          <w:t>Region Of Interest</w:t>
        </w:r>
      </w:ins>
    </w:p>
    <w:p w14:paraId="11AA1F47" w14:textId="77777777" w:rsidR="00952363" w:rsidRDefault="00952363" w:rsidP="00B27247">
      <w:pPr>
        <w:pStyle w:val="Estilo12ptPrimeralnea05cm"/>
        <w:spacing w:before="120" w:after="360"/>
        <w:ind w:left="1559" w:hanging="1559"/>
        <w:rPr>
          <w:ins w:id="104" w:author="Maria Solana Gonzalez" w:date="2017-05-29T22:57:00Z"/>
          <w:iCs/>
        </w:rPr>
      </w:pPr>
      <w:ins w:id="105" w:author="Maria Solana Gonzalez" w:date="2017-05-29T22:56:00Z">
        <w:r>
          <w:rPr>
            <w:iCs/>
          </w:rPr>
          <w:t>SFFS</w:t>
        </w:r>
        <w:r>
          <w:rPr>
            <w:iCs/>
          </w:rPr>
          <w:tab/>
          <w:t>Sequential Floating Forward Selection</w:t>
        </w:r>
      </w:ins>
    </w:p>
    <w:p w14:paraId="467EB458" w14:textId="77777777" w:rsidR="00952363" w:rsidRDefault="00952363" w:rsidP="00DF154C">
      <w:pPr>
        <w:pStyle w:val="Estilo12ptPrimeralnea05cm"/>
        <w:spacing w:before="120" w:after="0"/>
        <w:ind w:left="1560" w:hanging="1560"/>
        <w:rPr>
          <w:ins w:id="106" w:author="Pablo Blanco Peris" w:date="2017-05-24T18:32:00Z"/>
          <w:lang w:val="en-US"/>
        </w:rPr>
      </w:pPr>
      <w:r>
        <w:rPr>
          <w:lang w:val="en-US"/>
        </w:rPr>
        <w:lastRenderedPageBreak/>
        <w:t>SIFT</w:t>
      </w:r>
      <w:r>
        <w:rPr>
          <w:lang w:val="en-US"/>
        </w:rPr>
        <w:tab/>
        <w:t>Scale Invariant Feature Transform</w:t>
      </w:r>
    </w:p>
    <w:p w14:paraId="05D96DBD" w14:textId="77777777" w:rsidR="00952363" w:rsidRDefault="00952363" w:rsidP="00B27247">
      <w:pPr>
        <w:pStyle w:val="Estilo12ptPrimeralnea05cm"/>
        <w:spacing w:before="120" w:after="360"/>
        <w:ind w:left="1559" w:hanging="1559"/>
        <w:rPr>
          <w:ins w:id="107" w:author="Maria Solana Gonzalez" w:date="2017-05-29T22:57:00Z"/>
          <w:iCs/>
        </w:rPr>
      </w:pPr>
      <w:ins w:id="108" w:author="Maria Solana Gonzalez" w:date="2017-05-29T22:57:00Z">
        <w:r>
          <w:rPr>
            <w:iCs/>
          </w:rPr>
          <w:t>SPN</w:t>
        </w:r>
        <w:r>
          <w:rPr>
            <w:iCs/>
          </w:rPr>
          <w:tab/>
          <w:t>Sensor Pattern Noise</w:t>
        </w:r>
      </w:ins>
    </w:p>
    <w:p w14:paraId="01539001" w14:textId="77777777" w:rsidR="00952363" w:rsidRDefault="00952363" w:rsidP="00B27247">
      <w:pPr>
        <w:pStyle w:val="Estilo12ptPrimeralnea05cm"/>
        <w:spacing w:before="120" w:after="360"/>
        <w:ind w:left="1559" w:hanging="1559"/>
        <w:rPr>
          <w:ins w:id="109" w:author="Maria Solana Gonzalez" w:date="2017-05-29T22:55:00Z"/>
          <w:iCs/>
        </w:rPr>
      </w:pPr>
      <w:ins w:id="110" w:author="Maria Solana Gonzalez" w:date="2017-05-29T22:55:00Z">
        <w:r>
          <w:rPr>
            <w:iCs/>
          </w:rPr>
          <w:t>SVM</w:t>
        </w:r>
        <w:r>
          <w:rPr>
            <w:iCs/>
          </w:rPr>
          <w:tab/>
          <w:t>Support Vector Machine</w:t>
        </w:r>
      </w:ins>
    </w:p>
    <w:p w14:paraId="7DC82D82" w14:textId="77777777" w:rsidR="00952363" w:rsidRDefault="00952363" w:rsidP="007D1D77">
      <w:pPr>
        <w:pStyle w:val="Estilo12ptPrimeralnea05cm"/>
        <w:spacing w:before="120" w:after="360"/>
        <w:ind w:left="1559" w:hanging="1559"/>
        <w:rPr>
          <w:ins w:id="111" w:author="Maria Solana Gonzalez" w:date="2017-05-29T22:51:00Z"/>
          <w:iCs/>
        </w:rPr>
      </w:pPr>
      <w:ins w:id="112" w:author="Maria Solana Gonzalez" w:date="2017-05-29T22:51:00Z">
        <w:r>
          <w:rPr>
            <w:iCs/>
          </w:rPr>
          <w:t>TIFF</w:t>
        </w:r>
        <w:r>
          <w:rPr>
            <w:iCs/>
          </w:rPr>
          <w:tab/>
          <w:t>Tagged Image File Format</w:t>
        </w:r>
      </w:ins>
    </w:p>
    <w:p w14:paraId="64F14647" w14:textId="77777777" w:rsidR="001D7767" w:rsidRDefault="001D7767" w:rsidP="00B27247">
      <w:pPr>
        <w:pStyle w:val="Estilo12ptPrimeralnea05cm"/>
        <w:spacing w:before="120" w:after="360"/>
        <w:ind w:left="1559" w:hanging="1559"/>
        <w:rPr>
          <w:ins w:id="113" w:author="Maria Solana Gonzalez" w:date="2017-05-29T22:56:00Z"/>
          <w:iCs/>
        </w:rPr>
      </w:pPr>
    </w:p>
    <w:p w14:paraId="1C74A77C" w14:textId="77777777" w:rsidR="007D1D77" w:rsidRDefault="007D1D77" w:rsidP="00B27247">
      <w:pPr>
        <w:pStyle w:val="Estilo12ptPrimeralnea05cm"/>
        <w:spacing w:before="120" w:after="360"/>
        <w:ind w:left="1559" w:hanging="1559"/>
        <w:rPr>
          <w:ins w:id="114"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5"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6"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7"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8"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9"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20" w:author="Maria Solana Gonzalez" w:date="2017-05-29T23:11:00Z"/>
          <w:rFonts w:asciiTheme="minorHAnsi" w:eastAsiaTheme="minorEastAsia" w:hAnsiTheme="minorHAnsi" w:cstheme="minorBidi"/>
          <w:smallCaps w:val="0"/>
          <w:sz w:val="24"/>
          <w:szCs w:val="24"/>
          <w:lang w:eastAsia="es-ES_tradnl"/>
        </w:rPr>
      </w:pPr>
      <w:ins w:id="121"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2"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3" w:author="Maria Solana Gonzalez" w:date="2017-05-29T23:11:00Z"/>
          <w:rFonts w:asciiTheme="minorHAnsi" w:eastAsiaTheme="minorEastAsia" w:hAnsiTheme="minorHAnsi" w:cstheme="minorBidi"/>
          <w:smallCaps w:val="0"/>
          <w:sz w:val="24"/>
          <w:szCs w:val="24"/>
          <w:lang w:eastAsia="es-ES_tradnl"/>
        </w:rPr>
      </w:pPr>
      <w:ins w:id="124"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5"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6" w:author="Maria Solana Gonzalez" w:date="2017-05-29T23:11:00Z"/>
          <w:rFonts w:asciiTheme="minorHAnsi" w:eastAsiaTheme="minorEastAsia" w:hAnsiTheme="minorHAnsi" w:cstheme="minorBidi"/>
          <w:smallCaps w:val="0"/>
          <w:sz w:val="24"/>
          <w:szCs w:val="24"/>
          <w:lang w:eastAsia="es-ES_tradnl"/>
        </w:rPr>
      </w:pPr>
      <w:ins w:id="127"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8"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9" w:author="Maria Solana Gonzalez" w:date="2017-05-29T23:11:00Z"/>
          <w:rFonts w:asciiTheme="minorHAnsi" w:eastAsiaTheme="minorEastAsia" w:hAnsiTheme="minorHAnsi" w:cstheme="minorBidi"/>
          <w:smallCaps w:val="0"/>
          <w:sz w:val="24"/>
          <w:szCs w:val="24"/>
          <w:lang w:eastAsia="es-ES_tradnl"/>
        </w:rPr>
      </w:pPr>
      <w:ins w:id="130"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31"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2" w:author="Maria Solana Gonzalez" w:date="2017-05-29T23:11:00Z"/>
          <w:rFonts w:asciiTheme="minorHAnsi" w:eastAsiaTheme="minorEastAsia" w:hAnsiTheme="minorHAnsi" w:cstheme="minorBidi"/>
          <w:b w:val="0"/>
          <w:caps w:val="0"/>
          <w:sz w:val="24"/>
          <w:szCs w:val="24"/>
          <w:lang w:eastAsia="es-ES_tradnl"/>
        </w:rPr>
      </w:pPr>
      <w:ins w:id="133"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4"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5" w:author="Maria Solana Gonzalez" w:date="2017-05-29T23:11:00Z"/>
          <w:rFonts w:asciiTheme="minorHAnsi" w:eastAsiaTheme="minorEastAsia" w:hAnsiTheme="minorHAnsi" w:cstheme="minorBidi"/>
          <w:smallCaps w:val="0"/>
          <w:sz w:val="24"/>
          <w:szCs w:val="24"/>
          <w:lang w:eastAsia="es-ES_tradnl"/>
        </w:rPr>
      </w:pPr>
      <w:ins w:id="136"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7"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8" w:author="Maria Solana Gonzalez" w:date="2017-05-29T23:11:00Z"/>
          <w:rFonts w:asciiTheme="minorHAnsi" w:eastAsiaTheme="minorEastAsia" w:hAnsiTheme="minorHAnsi" w:cstheme="minorBidi"/>
          <w:smallCaps w:val="0"/>
          <w:sz w:val="24"/>
          <w:szCs w:val="24"/>
          <w:lang w:eastAsia="es-ES_tradnl"/>
        </w:rPr>
      </w:pPr>
      <w:ins w:id="139"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40"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41" w:author="Maria Solana Gonzalez" w:date="2017-05-29T23:11:00Z"/>
          <w:rFonts w:asciiTheme="minorHAnsi" w:eastAsiaTheme="minorEastAsia" w:hAnsiTheme="minorHAnsi" w:cstheme="minorBidi"/>
          <w:smallCaps w:val="0"/>
          <w:sz w:val="24"/>
          <w:szCs w:val="24"/>
          <w:lang w:eastAsia="es-ES_tradnl"/>
        </w:rPr>
      </w:pPr>
      <w:ins w:id="142"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3"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4" w:author="Maria Solana Gonzalez" w:date="2017-05-29T23:11:00Z"/>
          <w:rFonts w:asciiTheme="minorHAnsi" w:eastAsiaTheme="minorEastAsia" w:hAnsiTheme="minorHAnsi" w:cstheme="minorBidi"/>
          <w:smallCaps w:val="0"/>
          <w:sz w:val="24"/>
          <w:szCs w:val="24"/>
          <w:lang w:eastAsia="es-ES_tradnl"/>
        </w:rPr>
      </w:pPr>
      <w:ins w:id="145"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6"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7" w:author="Maria Solana Gonzalez" w:date="2017-05-29T23:11:00Z"/>
          <w:rFonts w:asciiTheme="minorHAnsi" w:eastAsiaTheme="minorEastAsia" w:hAnsiTheme="minorHAnsi" w:cstheme="minorBidi"/>
          <w:sz w:val="24"/>
          <w:szCs w:val="24"/>
          <w:lang w:eastAsia="es-ES_tradnl"/>
        </w:rPr>
      </w:pPr>
      <w:ins w:id="148"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9"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50" w:author="Maria Solana Gonzalez" w:date="2017-05-29T23:11:00Z"/>
          <w:rFonts w:asciiTheme="minorHAnsi" w:eastAsiaTheme="minorEastAsia" w:hAnsiTheme="minorHAnsi" w:cstheme="minorBidi"/>
          <w:sz w:val="24"/>
          <w:szCs w:val="24"/>
          <w:lang w:eastAsia="es-ES_tradnl"/>
        </w:rPr>
      </w:pPr>
      <w:ins w:id="151"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2"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3" w:author="Maria Solana Gonzalez" w:date="2017-05-29T23:11:00Z"/>
          <w:rFonts w:asciiTheme="minorHAnsi" w:eastAsiaTheme="minorEastAsia" w:hAnsiTheme="minorHAnsi" w:cstheme="minorBidi"/>
          <w:smallCaps w:val="0"/>
          <w:sz w:val="24"/>
          <w:szCs w:val="24"/>
          <w:lang w:eastAsia="es-ES_tradnl"/>
        </w:rPr>
      </w:pPr>
      <w:ins w:id="154"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5"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6" w:author="Maria Solana Gonzalez" w:date="2017-05-29T23:11:00Z"/>
          <w:rFonts w:asciiTheme="minorHAnsi" w:eastAsiaTheme="minorEastAsia" w:hAnsiTheme="minorHAnsi" w:cstheme="minorBidi"/>
          <w:sz w:val="24"/>
          <w:szCs w:val="24"/>
          <w:lang w:eastAsia="es-ES_tradnl"/>
        </w:rPr>
      </w:pPr>
      <w:ins w:id="157"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8"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9" w:author="Maria Solana Gonzalez" w:date="2017-05-29T23:11:00Z"/>
          <w:rFonts w:asciiTheme="minorHAnsi" w:eastAsiaTheme="minorEastAsia" w:hAnsiTheme="minorHAnsi" w:cstheme="minorBidi"/>
          <w:sz w:val="24"/>
          <w:szCs w:val="24"/>
          <w:lang w:eastAsia="es-ES_tradnl"/>
        </w:rPr>
      </w:pPr>
      <w:ins w:id="160"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61"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2" w:author="Maria Solana Gonzalez" w:date="2017-05-29T23:11:00Z"/>
          <w:rFonts w:asciiTheme="minorHAnsi" w:eastAsiaTheme="minorEastAsia" w:hAnsiTheme="minorHAnsi" w:cstheme="minorBidi"/>
          <w:smallCaps w:val="0"/>
          <w:sz w:val="24"/>
          <w:szCs w:val="24"/>
          <w:lang w:eastAsia="es-ES_tradnl"/>
        </w:rPr>
      </w:pPr>
      <w:ins w:id="163"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4"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5" w:author="Maria Solana Gonzalez" w:date="2017-05-29T23:11:00Z"/>
          <w:rFonts w:asciiTheme="minorHAnsi" w:eastAsiaTheme="minorEastAsia" w:hAnsiTheme="minorHAnsi" w:cstheme="minorBidi"/>
          <w:smallCaps w:val="0"/>
          <w:sz w:val="24"/>
          <w:szCs w:val="24"/>
          <w:lang w:eastAsia="es-ES_tradnl"/>
        </w:rPr>
      </w:pPr>
      <w:ins w:id="166"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7"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8" w:author="Maria Solana Gonzalez" w:date="2017-05-29T23:11:00Z"/>
          <w:rFonts w:asciiTheme="minorHAnsi" w:eastAsiaTheme="minorEastAsia" w:hAnsiTheme="minorHAnsi" w:cstheme="minorBidi"/>
          <w:sz w:val="24"/>
          <w:szCs w:val="24"/>
          <w:lang w:eastAsia="es-ES_tradnl"/>
        </w:rPr>
      </w:pPr>
      <w:ins w:id="169"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70"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71" w:author="Maria Solana Gonzalez" w:date="2017-05-29T23:11:00Z"/>
          <w:rFonts w:asciiTheme="minorHAnsi" w:eastAsiaTheme="minorEastAsia" w:hAnsiTheme="minorHAnsi" w:cstheme="minorBidi"/>
          <w:sz w:val="24"/>
          <w:szCs w:val="24"/>
          <w:lang w:eastAsia="es-ES_tradnl"/>
        </w:rPr>
      </w:pPr>
      <w:ins w:id="172"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3"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4" w:author="Maria Solana Gonzalez" w:date="2017-05-29T23:11:00Z"/>
          <w:rFonts w:asciiTheme="minorHAnsi" w:eastAsiaTheme="minorEastAsia" w:hAnsiTheme="minorHAnsi" w:cstheme="minorBidi"/>
          <w:sz w:val="24"/>
          <w:szCs w:val="24"/>
          <w:lang w:eastAsia="es-ES_tradnl"/>
        </w:rPr>
      </w:pPr>
      <w:ins w:id="175"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6"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7" w:author="Maria Solana Gonzalez" w:date="2017-05-29T23:11:00Z"/>
          <w:rFonts w:asciiTheme="minorHAnsi" w:eastAsiaTheme="minorEastAsia" w:hAnsiTheme="minorHAnsi" w:cstheme="minorBidi"/>
          <w:sz w:val="24"/>
          <w:szCs w:val="24"/>
          <w:lang w:eastAsia="es-ES_tradnl"/>
        </w:rPr>
      </w:pPr>
      <w:ins w:id="178"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9"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80" w:author="Maria Solana Gonzalez" w:date="2017-05-29T23:11:00Z"/>
          <w:rFonts w:asciiTheme="minorHAnsi" w:eastAsiaTheme="minorEastAsia" w:hAnsiTheme="minorHAnsi" w:cstheme="minorBidi"/>
          <w:sz w:val="24"/>
          <w:szCs w:val="24"/>
          <w:lang w:eastAsia="es-ES_tradnl"/>
        </w:rPr>
      </w:pPr>
      <w:ins w:id="181"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2"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3" w:author="Maria Solana Gonzalez" w:date="2017-05-29T23:11:00Z"/>
          <w:rFonts w:asciiTheme="minorHAnsi" w:eastAsiaTheme="minorEastAsia" w:hAnsiTheme="minorHAnsi" w:cstheme="minorBidi"/>
          <w:sz w:val="24"/>
          <w:szCs w:val="24"/>
          <w:lang w:eastAsia="es-ES_tradnl"/>
        </w:rPr>
      </w:pPr>
      <w:ins w:id="184"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5"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6" w:author="Maria Solana Gonzalez" w:date="2017-05-29T23:11:00Z"/>
          <w:rFonts w:asciiTheme="minorHAnsi" w:eastAsiaTheme="minorEastAsia" w:hAnsiTheme="minorHAnsi" w:cstheme="minorBidi"/>
          <w:b w:val="0"/>
          <w:caps w:val="0"/>
          <w:sz w:val="24"/>
          <w:szCs w:val="24"/>
          <w:lang w:eastAsia="es-ES_tradnl"/>
        </w:rPr>
      </w:pPr>
      <w:ins w:id="187"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8"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9" w:author="Maria Solana Gonzalez" w:date="2017-05-29T23:11:00Z"/>
          <w:rFonts w:asciiTheme="minorHAnsi" w:eastAsiaTheme="minorEastAsia" w:hAnsiTheme="minorHAnsi" w:cstheme="minorBidi"/>
          <w:smallCaps w:val="0"/>
          <w:sz w:val="24"/>
          <w:szCs w:val="24"/>
          <w:lang w:eastAsia="es-ES_tradnl"/>
        </w:rPr>
      </w:pPr>
      <w:ins w:id="190"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91"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2" w:author="Maria Solana Gonzalez" w:date="2017-05-29T23:11:00Z"/>
          <w:rFonts w:asciiTheme="minorHAnsi" w:eastAsiaTheme="minorEastAsia" w:hAnsiTheme="minorHAnsi" w:cstheme="minorBidi"/>
          <w:smallCaps w:val="0"/>
          <w:sz w:val="24"/>
          <w:szCs w:val="24"/>
          <w:lang w:eastAsia="es-ES_tradnl"/>
        </w:rPr>
      </w:pPr>
      <w:ins w:id="193"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4"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5" w:author="Maria Solana Gonzalez" w:date="2017-05-29T23:11:00Z"/>
          <w:rFonts w:asciiTheme="minorHAnsi" w:eastAsiaTheme="minorEastAsia" w:hAnsiTheme="minorHAnsi" w:cstheme="minorBidi"/>
          <w:smallCaps w:val="0"/>
          <w:sz w:val="24"/>
          <w:szCs w:val="24"/>
          <w:lang w:eastAsia="es-ES_tradnl"/>
        </w:rPr>
      </w:pPr>
      <w:ins w:id="196"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7"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8" w:author="Maria Solana Gonzalez" w:date="2017-05-29T23:11:00Z"/>
          <w:rFonts w:asciiTheme="minorHAnsi" w:eastAsiaTheme="minorEastAsia" w:hAnsiTheme="minorHAnsi" w:cstheme="minorBidi"/>
          <w:b w:val="0"/>
          <w:caps w:val="0"/>
          <w:sz w:val="24"/>
          <w:szCs w:val="24"/>
          <w:lang w:eastAsia="es-ES_tradnl"/>
        </w:rPr>
      </w:pPr>
      <w:ins w:id="199"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200"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201" w:author="Maria Solana Gonzalez" w:date="2017-05-29T23:11:00Z"/>
          <w:rFonts w:asciiTheme="minorHAnsi" w:eastAsiaTheme="minorEastAsia" w:hAnsiTheme="minorHAnsi" w:cstheme="minorBidi"/>
          <w:smallCaps w:val="0"/>
          <w:sz w:val="24"/>
          <w:szCs w:val="24"/>
          <w:lang w:eastAsia="es-ES_tradnl"/>
        </w:rPr>
      </w:pPr>
      <w:ins w:id="202"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3"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4" w:author="Maria Solana Gonzalez" w:date="2017-05-29T23:11:00Z"/>
          <w:rFonts w:asciiTheme="minorHAnsi" w:eastAsiaTheme="minorEastAsia" w:hAnsiTheme="minorHAnsi" w:cstheme="minorBidi"/>
          <w:smallCaps w:val="0"/>
          <w:sz w:val="24"/>
          <w:szCs w:val="24"/>
          <w:lang w:eastAsia="es-ES_tradnl"/>
        </w:rPr>
      </w:pPr>
      <w:ins w:id="205"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6"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7" w:author="Maria Solana Gonzalez" w:date="2017-05-29T23:11:00Z"/>
          <w:rFonts w:asciiTheme="minorHAnsi" w:eastAsiaTheme="minorEastAsia" w:hAnsiTheme="minorHAnsi" w:cstheme="minorBidi"/>
          <w:b w:val="0"/>
          <w:caps w:val="0"/>
          <w:sz w:val="24"/>
          <w:szCs w:val="24"/>
          <w:lang w:eastAsia="es-ES_tradnl"/>
        </w:rPr>
      </w:pPr>
      <w:ins w:id="208"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9"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10" w:author="Maria Solana Gonzalez" w:date="2017-05-29T23:11:00Z"/>
          <w:rFonts w:asciiTheme="minorHAnsi" w:eastAsiaTheme="minorEastAsia" w:hAnsiTheme="minorHAnsi" w:cstheme="minorBidi"/>
          <w:smallCaps w:val="0"/>
          <w:sz w:val="24"/>
          <w:szCs w:val="24"/>
          <w:lang w:eastAsia="es-ES_tradnl"/>
        </w:rPr>
      </w:pPr>
      <w:ins w:id="211"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2"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3" w:author="Maria Solana Gonzalez" w:date="2017-05-29T23:11:00Z"/>
          <w:rFonts w:asciiTheme="minorHAnsi" w:eastAsiaTheme="minorEastAsia" w:hAnsiTheme="minorHAnsi" w:cstheme="minorBidi"/>
          <w:smallCaps w:val="0"/>
          <w:sz w:val="24"/>
          <w:szCs w:val="24"/>
          <w:lang w:eastAsia="es-ES_tradnl"/>
        </w:rPr>
      </w:pPr>
      <w:ins w:id="214"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5"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6" w:author="Maria Solana Gonzalez" w:date="2017-05-29T23:11:00Z"/>
          <w:rFonts w:asciiTheme="minorHAnsi" w:eastAsiaTheme="minorEastAsia" w:hAnsiTheme="minorHAnsi" w:cstheme="minorBidi"/>
          <w:smallCaps w:val="0"/>
          <w:sz w:val="24"/>
          <w:szCs w:val="24"/>
          <w:lang w:eastAsia="es-ES_tradnl"/>
        </w:rPr>
      </w:pPr>
      <w:ins w:id="217"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8"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9" w:author="Maria Solana Gonzalez" w:date="2017-05-29T23:11:00Z"/>
          <w:rFonts w:asciiTheme="minorHAnsi" w:eastAsiaTheme="minorEastAsia" w:hAnsiTheme="minorHAnsi" w:cstheme="minorBidi"/>
          <w:b w:val="0"/>
          <w:caps w:val="0"/>
          <w:sz w:val="24"/>
          <w:szCs w:val="24"/>
          <w:lang w:eastAsia="es-ES_tradnl"/>
        </w:rPr>
      </w:pPr>
      <w:del w:id="220"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7" w:author="Maria Solana Gonzalez" w:date="2017-05-29T23:11:00Z"/>
          <w:rFonts w:asciiTheme="minorHAnsi" w:eastAsiaTheme="minorEastAsia" w:hAnsiTheme="minorHAnsi" w:cstheme="minorBidi"/>
          <w:smallCaps w:val="0"/>
          <w:sz w:val="24"/>
          <w:szCs w:val="24"/>
          <w:lang w:eastAsia="es-ES_tradnl"/>
        </w:rPr>
      </w:pPr>
      <w:del w:id="228"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9" w:author="Maria Solana Gonzalez" w:date="2017-05-29T23:11:00Z"/>
          <w:rFonts w:asciiTheme="minorHAnsi" w:eastAsiaTheme="minorEastAsia" w:hAnsiTheme="minorHAnsi" w:cstheme="minorBidi"/>
          <w:b w:val="0"/>
          <w:caps w:val="0"/>
          <w:sz w:val="24"/>
          <w:szCs w:val="24"/>
          <w:lang w:eastAsia="es-ES_tradnl"/>
        </w:rPr>
      </w:pPr>
      <w:del w:id="230"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31" w:author="Maria Solana Gonzalez" w:date="2017-05-29T23:11:00Z"/>
          <w:rFonts w:asciiTheme="minorHAnsi" w:eastAsiaTheme="minorEastAsia" w:hAnsiTheme="minorHAnsi" w:cstheme="minorBidi"/>
          <w:smallCaps w:val="0"/>
          <w:sz w:val="24"/>
          <w:szCs w:val="24"/>
          <w:lang w:eastAsia="es-ES_tradnl"/>
        </w:rPr>
      </w:pPr>
      <w:del w:id="232"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3" w:author="Maria Solana Gonzalez" w:date="2017-05-29T23:11:00Z"/>
          <w:rFonts w:asciiTheme="minorHAnsi" w:eastAsiaTheme="minorEastAsia" w:hAnsiTheme="minorHAnsi" w:cstheme="minorBidi"/>
          <w:b w:val="0"/>
          <w:caps w:val="0"/>
          <w:sz w:val="24"/>
          <w:szCs w:val="24"/>
          <w:lang w:eastAsia="es-ES_tradnl"/>
        </w:rPr>
      </w:pPr>
      <w:del w:id="234"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9" w:author="Maria Solana Gonzalez" w:date="2017-05-29T23:11:00Z"/>
          <w:rFonts w:asciiTheme="minorHAnsi" w:eastAsiaTheme="minorEastAsia" w:hAnsiTheme="minorHAnsi" w:cstheme="minorBidi"/>
          <w:smallCaps w:val="0"/>
          <w:sz w:val="24"/>
          <w:szCs w:val="24"/>
          <w:lang w:eastAsia="es-ES_tradnl"/>
        </w:rPr>
      </w:pPr>
      <w:del w:id="240"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3" w:author="Maria Solana Gonzalez" w:date="2017-05-29T23:11:00Z"/>
          <w:rFonts w:asciiTheme="minorHAnsi" w:eastAsiaTheme="minorEastAsia" w:hAnsiTheme="minorHAnsi" w:cstheme="minorBidi"/>
          <w:sz w:val="24"/>
          <w:szCs w:val="24"/>
          <w:lang w:eastAsia="es-ES_tradnl"/>
        </w:rPr>
      </w:pPr>
      <w:del w:id="244"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5" w:author="Maria Solana Gonzalez" w:date="2017-05-29T23:11:00Z"/>
          <w:rFonts w:asciiTheme="minorHAnsi" w:eastAsiaTheme="minorEastAsia" w:hAnsiTheme="minorHAnsi" w:cstheme="minorBidi"/>
          <w:smallCaps w:val="0"/>
          <w:sz w:val="24"/>
          <w:szCs w:val="24"/>
          <w:lang w:eastAsia="es-ES_tradnl"/>
        </w:rPr>
      </w:pPr>
      <w:del w:id="24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9" w:author="Maria Solana Gonzalez" w:date="2017-05-29T23:11:00Z"/>
          <w:rFonts w:asciiTheme="minorHAnsi" w:eastAsiaTheme="minorEastAsia" w:hAnsiTheme="minorHAnsi" w:cstheme="minorBidi"/>
          <w:sz w:val="24"/>
          <w:szCs w:val="24"/>
          <w:lang w:eastAsia="es-ES_tradnl"/>
        </w:rPr>
      </w:pPr>
      <w:del w:id="250"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3" w:author="Maria Solana Gonzalez" w:date="2017-05-29T23:11:00Z"/>
          <w:rFonts w:asciiTheme="minorHAnsi" w:eastAsiaTheme="minorEastAsia" w:hAnsiTheme="minorHAnsi" w:cstheme="minorBidi"/>
          <w:smallCaps w:val="0"/>
          <w:sz w:val="24"/>
          <w:szCs w:val="24"/>
          <w:lang w:eastAsia="es-ES_tradnl"/>
        </w:rPr>
      </w:pPr>
      <w:del w:id="254"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5" w:author="Maria Solana Gonzalez" w:date="2017-05-29T23:11:00Z"/>
          <w:rFonts w:asciiTheme="minorHAnsi" w:eastAsiaTheme="minorEastAsia" w:hAnsiTheme="minorHAnsi" w:cstheme="minorBidi"/>
          <w:sz w:val="24"/>
          <w:szCs w:val="24"/>
          <w:lang w:eastAsia="es-ES_tradnl"/>
        </w:rPr>
      </w:pPr>
      <w:del w:id="266"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7" w:author="Maria Solana Gonzalez" w:date="2017-05-29T23:11:00Z"/>
          <w:rFonts w:asciiTheme="minorHAnsi" w:eastAsiaTheme="minorEastAsia" w:hAnsiTheme="minorHAnsi" w:cstheme="minorBidi"/>
          <w:b w:val="0"/>
          <w:caps w:val="0"/>
          <w:sz w:val="24"/>
          <w:szCs w:val="24"/>
          <w:lang w:eastAsia="es-ES_tradnl"/>
        </w:rPr>
      </w:pPr>
      <w:del w:id="268"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3" w:author="Maria Solana Gonzalez" w:date="2017-05-29T23:11:00Z"/>
          <w:rFonts w:asciiTheme="minorHAnsi" w:eastAsiaTheme="minorEastAsia" w:hAnsiTheme="minorHAnsi" w:cstheme="minorBidi"/>
          <w:smallCaps w:val="0"/>
          <w:sz w:val="24"/>
          <w:szCs w:val="24"/>
          <w:lang w:eastAsia="es-ES_tradnl"/>
        </w:rPr>
      </w:pPr>
      <w:del w:id="274"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5" w:author="Maria Solana Gonzalez" w:date="2017-05-29T23:11:00Z"/>
          <w:rFonts w:asciiTheme="minorHAnsi" w:eastAsiaTheme="minorEastAsia" w:hAnsiTheme="minorHAnsi" w:cstheme="minorBidi"/>
          <w:b w:val="0"/>
          <w:caps w:val="0"/>
          <w:sz w:val="24"/>
          <w:szCs w:val="24"/>
          <w:lang w:eastAsia="es-ES_tradnl"/>
        </w:rPr>
      </w:pPr>
      <w:del w:id="276"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81" w:author="Maria Solana Gonzalez" w:date="2017-05-29T23:11:00Z"/>
          <w:rFonts w:asciiTheme="minorHAnsi" w:eastAsiaTheme="minorEastAsia" w:hAnsiTheme="minorHAnsi" w:cstheme="minorBidi"/>
          <w:smallCaps w:val="0"/>
          <w:sz w:val="24"/>
          <w:szCs w:val="24"/>
          <w:lang w:eastAsia="es-ES_tradnl"/>
        </w:rPr>
      </w:pPr>
      <w:del w:id="282"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3" w:author="Maria Solana Gonzalez" w:date="2017-05-29T23:11:00Z"/>
          <w:rFonts w:asciiTheme="minorHAnsi" w:eastAsiaTheme="minorEastAsia" w:hAnsiTheme="minorHAnsi" w:cstheme="minorBidi"/>
          <w:b w:val="0"/>
          <w:caps w:val="0"/>
          <w:sz w:val="24"/>
          <w:szCs w:val="24"/>
          <w:lang w:eastAsia="es-ES_tradnl"/>
        </w:rPr>
      </w:pPr>
      <w:del w:id="284"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91" w:author="Maria Solana Gonzalez" w:date="2017-05-29T23:11:00Z"/>
          <w:rFonts w:asciiTheme="minorHAnsi" w:eastAsiaTheme="minorEastAsia" w:hAnsiTheme="minorHAnsi" w:cstheme="minorBidi"/>
          <w:smallCaps w:val="0"/>
          <w:sz w:val="24"/>
          <w:szCs w:val="24"/>
          <w:lang w:eastAsia="es-ES_tradnl"/>
        </w:rPr>
      </w:pPr>
      <w:del w:id="292"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3" w:author="Maria Solana Gonzalez" w:date="2017-05-29T23:11:00Z"/>
          <w:rFonts w:asciiTheme="minorHAnsi" w:eastAsiaTheme="minorEastAsia" w:hAnsiTheme="minorHAnsi" w:cstheme="minorBidi"/>
          <w:b w:val="0"/>
          <w:caps w:val="0"/>
          <w:sz w:val="24"/>
          <w:szCs w:val="24"/>
          <w:lang w:eastAsia="es-ES_tradnl"/>
        </w:rPr>
      </w:pPr>
      <w:del w:id="294" w:author="Maria Solana Gonzalez" w:date="2017-05-29T23:11:00Z">
        <w:r w:rsidRPr="00EB4ED5" w:rsidDel="00FA0EEB">
          <w:rPr>
            <w:rPrChange w:id="295" w:author="Pablo Blanco Peris" w:date="2017-05-24T18:33:00Z">
              <w:rPr>
                <w:rStyle w:val="Hipervnculo"/>
                <w:b w:val="0"/>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6" w:author="Pablo Blanco Peris" w:date="2017-05-24T18:33:00Z">
              <w:rPr>
                <w:rStyle w:val="Hipervnculo"/>
                <w:b w:val="0"/>
                <w:caps w:val="0"/>
              </w:rPr>
            </w:rPrChange>
          </w:rPr>
          <w:delText>Introducción</w:delText>
        </w:r>
        <w:r w:rsidDel="00FA0EEB">
          <w:rPr>
            <w:webHidden/>
          </w:rPr>
          <w:tab/>
          <w:delText>1</w:delText>
        </w:r>
      </w:del>
    </w:p>
    <w:p w14:paraId="1063DF7F" w14:textId="77777777" w:rsidR="0091210C" w:rsidDel="00FA0EEB" w:rsidRDefault="0091210C">
      <w:pPr>
        <w:pStyle w:val="TDC2"/>
        <w:rPr>
          <w:del w:id="297" w:author="Maria Solana Gonzalez" w:date="2017-05-29T23:11:00Z"/>
          <w:rFonts w:asciiTheme="minorHAnsi" w:eastAsiaTheme="minorEastAsia" w:hAnsiTheme="minorHAnsi" w:cstheme="minorBidi"/>
          <w:smallCaps w:val="0"/>
          <w:sz w:val="24"/>
          <w:szCs w:val="24"/>
          <w:lang w:eastAsia="es-ES_tradnl"/>
        </w:rPr>
      </w:pPr>
      <w:del w:id="298" w:author="Maria Solana Gonzalez" w:date="2017-05-29T23:11:00Z">
        <w:r w:rsidRPr="00EB4ED5" w:rsidDel="00FA0EEB">
          <w:rPr>
            <w:rPrChange w:id="299" w:author="Pablo Blanco Peris" w:date="2017-05-24T18:33:00Z">
              <w:rPr>
                <w:rStyle w:val="Hipervnculo"/>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00" w:author="Pablo Blanco Peris" w:date="2017-05-24T18:33:00Z">
              <w:rPr>
                <w:rStyle w:val="Hipervnculo"/>
                <w:smallCaps w:val="0"/>
              </w:rPr>
            </w:rPrChange>
          </w:rPr>
          <w:delText>Motivación</w:delText>
        </w:r>
        <w:r w:rsidDel="00FA0EEB">
          <w:rPr>
            <w:webHidden/>
          </w:rPr>
          <w:tab/>
          <w:delText>1</w:delText>
        </w:r>
      </w:del>
    </w:p>
    <w:p w14:paraId="6281BC83" w14:textId="77777777" w:rsidR="0091210C" w:rsidDel="00FA0EEB" w:rsidRDefault="0091210C">
      <w:pPr>
        <w:pStyle w:val="TDC2"/>
        <w:rPr>
          <w:del w:id="301" w:author="Maria Solana Gonzalez" w:date="2017-05-29T23:11:00Z"/>
          <w:rFonts w:asciiTheme="minorHAnsi" w:eastAsiaTheme="minorEastAsia" w:hAnsiTheme="minorHAnsi" w:cstheme="minorBidi"/>
          <w:smallCaps w:val="0"/>
          <w:sz w:val="24"/>
          <w:szCs w:val="24"/>
          <w:lang w:eastAsia="es-ES_tradnl"/>
        </w:rPr>
      </w:pPr>
      <w:del w:id="302" w:author="Maria Solana Gonzalez" w:date="2017-05-29T23:11:00Z">
        <w:r w:rsidRPr="00EB4ED5" w:rsidDel="00FA0EEB">
          <w:rPr>
            <w:rPrChange w:id="303" w:author="Pablo Blanco Peris" w:date="2017-05-24T18:33:00Z">
              <w:rPr>
                <w:rStyle w:val="Hipervnculo"/>
                <w:smallCaps w:val="0"/>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4" w:author="Pablo Blanco Peris" w:date="2017-05-24T18:33:00Z">
              <w:rPr>
                <w:rStyle w:val="Hipervnculo"/>
                <w:smallCaps w:val="0"/>
              </w:rPr>
            </w:rPrChange>
          </w:rPr>
          <w:delText>Objetivos</w:delText>
        </w:r>
        <w:r w:rsidDel="00FA0EEB">
          <w:rPr>
            <w:webHidden/>
          </w:rPr>
          <w:tab/>
          <w:delText>1</w:delText>
        </w:r>
      </w:del>
    </w:p>
    <w:p w14:paraId="2629E254" w14:textId="77777777" w:rsidR="0091210C" w:rsidDel="00FA0EEB" w:rsidRDefault="0091210C">
      <w:pPr>
        <w:pStyle w:val="TDC2"/>
        <w:rPr>
          <w:del w:id="305" w:author="Maria Solana Gonzalez" w:date="2017-05-29T23:11:00Z"/>
          <w:rFonts w:asciiTheme="minorHAnsi" w:eastAsiaTheme="minorEastAsia" w:hAnsiTheme="minorHAnsi" w:cstheme="minorBidi"/>
          <w:smallCaps w:val="0"/>
          <w:sz w:val="24"/>
          <w:szCs w:val="24"/>
          <w:lang w:eastAsia="es-ES_tradnl"/>
        </w:rPr>
      </w:pPr>
      <w:del w:id="306" w:author="Maria Solana Gonzalez" w:date="2017-05-29T23:11:00Z">
        <w:r w:rsidRPr="00EB4ED5" w:rsidDel="00FA0EEB">
          <w:rPr>
            <w:rPrChange w:id="307" w:author="Pablo Blanco Peris" w:date="2017-05-24T18:33:00Z">
              <w:rPr>
                <w:rStyle w:val="Hipervnculo"/>
                <w:smallCaps w:val="0"/>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8" w:author="Pablo Blanco Peris" w:date="2017-05-24T18:33:00Z">
              <w:rPr>
                <w:rStyle w:val="Hipervnculo"/>
                <w:smallCaps w:val="0"/>
              </w:rPr>
            </w:rPrChange>
          </w:rPr>
          <w:delText>Plan de Trabajo</w:delText>
        </w:r>
        <w:r w:rsidDel="00FA0EEB">
          <w:rPr>
            <w:webHidden/>
          </w:rPr>
          <w:tab/>
          <w:delText>2</w:delText>
        </w:r>
      </w:del>
    </w:p>
    <w:p w14:paraId="2FDC8A35" w14:textId="77777777" w:rsidR="0091210C" w:rsidDel="00FA0EEB" w:rsidRDefault="0091210C">
      <w:pPr>
        <w:pStyle w:val="TDC2"/>
        <w:rPr>
          <w:del w:id="309" w:author="Maria Solana Gonzalez" w:date="2017-05-29T23:11:00Z"/>
          <w:rFonts w:asciiTheme="minorHAnsi" w:eastAsiaTheme="minorEastAsia" w:hAnsiTheme="minorHAnsi" w:cstheme="minorBidi"/>
          <w:smallCaps w:val="0"/>
          <w:sz w:val="24"/>
          <w:szCs w:val="24"/>
          <w:lang w:eastAsia="es-ES_tradnl"/>
        </w:rPr>
      </w:pPr>
      <w:del w:id="310" w:author="Maria Solana Gonzalez" w:date="2017-05-29T23:11:00Z">
        <w:r w:rsidRPr="00EB4ED5" w:rsidDel="00FA0EEB">
          <w:rPr>
            <w:rPrChange w:id="311" w:author="Pablo Blanco Peris" w:date="2017-05-24T18:33:00Z">
              <w:rPr>
                <w:rStyle w:val="Hipervnculo"/>
                <w:smallCaps w:val="0"/>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2" w:author="Pablo Blanco Peris" w:date="2017-05-24T18:33:00Z">
              <w:rPr>
                <w:rStyle w:val="Hipervnculo"/>
                <w:smallCaps w:val="0"/>
              </w:rPr>
            </w:rPrChange>
          </w:rPr>
          <w:delText>Estructura de la memoria</w:delText>
        </w:r>
        <w:r w:rsidDel="00FA0EEB">
          <w:rPr>
            <w:webHidden/>
          </w:rPr>
          <w:tab/>
          <w:delText>4</w:delText>
        </w:r>
      </w:del>
    </w:p>
    <w:p w14:paraId="3AAED6FD" w14:textId="77777777" w:rsidR="0091210C" w:rsidDel="00FA0EEB" w:rsidRDefault="0091210C">
      <w:pPr>
        <w:pStyle w:val="TDC1"/>
        <w:rPr>
          <w:del w:id="313" w:author="Maria Solana Gonzalez" w:date="2017-05-29T23:11:00Z"/>
          <w:rFonts w:asciiTheme="minorHAnsi" w:eastAsiaTheme="minorEastAsia" w:hAnsiTheme="minorHAnsi" w:cstheme="minorBidi"/>
          <w:b w:val="0"/>
          <w:caps w:val="0"/>
          <w:sz w:val="24"/>
          <w:szCs w:val="24"/>
          <w:lang w:eastAsia="es-ES_tradnl"/>
        </w:rPr>
      </w:pPr>
      <w:del w:id="314" w:author="Maria Solana Gonzalez" w:date="2017-05-29T23:11:00Z">
        <w:r w:rsidRPr="00EB4ED5" w:rsidDel="00FA0EEB">
          <w:rPr>
            <w:rPrChange w:id="315" w:author="Pablo Blanco Peris" w:date="2017-05-24T18:33:00Z">
              <w:rPr>
                <w:rStyle w:val="Hipervnculo"/>
                <w:b w:val="0"/>
                <w:bCs/>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6" w:author="Pablo Blanco Peris" w:date="2017-05-24T18:33:00Z">
              <w:rPr>
                <w:rStyle w:val="Hipervnculo"/>
                <w:b w:val="0"/>
                <w:bCs/>
                <w:caps w:val="0"/>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7" w:author="Maria Solana Gonzalez" w:date="2017-05-29T23:11:00Z"/>
          <w:rFonts w:asciiTheme="minorHAnsi" w:eastAsiaTheme="minorEastAsia" w:hAnsiTheme="minorHAnsi" w:cstheme="minorBidi"/>
          <w:smallCaps w:val="0"/>
          <w:sz w:val="24"/>
          <w:szCs w:val="24"/>
          <w:lang w:eastAsia="es-ES_tradnl"/>
        </w:rPr>
      </w:pPr>
      <w:del w:id="318" w:author="Maria Solana Gonzalez" w:date="2017-05-29T23:11:00Z">
        <w:r w:rsidRPr="00EB4ED5" w:rsidDel="00FA0EEB">
          <w:rPr>
            <w:rPrChange w:id="319" w:author="Pablo Blanco Peris" w:date="2017-05-24T18:33:00Z">
              <w:rPr>
                <w:rStyle w:val="Hipervnculo"/>
                <w:bCs/>
                <w:iCs/>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20" w:author="Pablo Blanco Peris" w:date="2017-05-24T18:33:00Z">
              <w:rPr>
                <w:rStyle w:val="Hipervnculo"/>
                <w:bCs/>
                <w:iCs/>
                <w:smallCaps w:val="0"/>
              </w:rPr>
            </w:rPrChange>
          </w:rPr>
          <w:delText>Falsificación</w:delText>
        </w:r>
        <w:r w:rsidDel="00FA0EEB">
          <w:rPr>
            <w:webHidden/>
          </w:rPr>
          <w:tab/>
          <w:delText>7</w:delText>
        </w:r>
      </w:del>
    </w:p>
    <w:p w14:paraId="57FB66F9" w14:textId="77777777" w:rsidR="0091210C" w:rsidDel="00FA0EEB" w:rsidRDefault="0091210C">
      <w:pPr>
        <w:pStyle w:val="TDC1"/>
        <w:rPr>
          <w:del w:id="321" w:author="Maria Solana Gonzalez" w:date="2017-05-29T23:11:00Z"/>
          <w:rFonts w:asciiTheme="minorHAnsi" w:eastAsiaTheme="minorEastAsia" w:hAnsiTheme="minorHAnsi" w:cstheme="minorBidi"/>
          <w:b w:val="0"/>
          <w:caps w:val="0"/>
          <w:sz w:val="24"/>
          <w:szCs w:val="24"/>
          <w:lang w:eastAsia="es-ES_tradnl"/>
        </w:rPr>
      </w:pPr>
      <w:del w:id="322" w:author="Maria Solana Gonzalez" w:date="2017-05-29T23:11:00Z">
        <w:r w:rsidRPr="00EB4ED5" w:rsidDel="00FA0EEB">
          <w:rPr>
            <w:rPrChange w:id="323" w:author="Pablo Blanco Peris" w:date="2017-05-24T18:33:00Z">
              <w:rPr>
                <w:rStyle w:val="Hipervnculo"/>
                <w:b w:val="0"/>
                <w:bCs/>
                <w:caps w:val="0"/>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4" w:author="Pablo Blanco Peris" w:date="2017-05-24T18:33:00Z">
              <w:rPr>
                <w:rStyle w:val="Hipervnculo"/>
                <w:b w:val="0"/>
                <w:bCs/>
                <w:caps w:val="0"/>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5" w:author="Maria Solana Gonzalez" w:date="2017-05-29T23:11:00Z"/>
          <w:rFonts w:asciiTheme="minorHAnsi" w:eastAsiaTheme="minorEastAsia" w:hAnsiTheme="minorHAnsi" w:cstheme="minorBidi"/>
          <w:smallCaps w:val="0"/>
          <w:sz w:val="24"/>
          <w:szCs w:val="24"/>
          <w:lang w:eastAsia="es-ES_tradnl"/>
        </w:rPr>
      </w:pPr>
      <w:del w:id="326" w:author="Maria Solana Gonzalez" w:date="2017-05-29T23:11:00Z">
        <w:r w:rsidRPr="00EB4ED5" w:rsidDel="00FA0EEB">
          <w:rPr>
            <w:rPrChange w:id="327" w:author="Pablo Blanco Peris" w:date="2017-05-24T18:33:00Z">
              <w:rPr>
                <w:rStyle w:val="Hipervnculo"/>
                <w:bCs/>
                <w:smallCaps w:val="0"/>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8" w:author="Pablo Blanco Peris" w:date="2017-05-24T18:33:00Z">
              <w:rPr>
                <w:rStyle w:val="Hipervnculo"/>
                <w:bCs/>
                <w:smallCaps w:val="0"/>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9" w:author="Maria Solana Gonzalez" w:date="2017-05-29T23:11:00Z"/>
          <w:rFonts w:asciiTheme="minorHAnsi" w:eastAsiaTheme="minorEastAsia" w:hAnsiTheme="minorHAnsi" w:cstheme="minorBidi"/>
          <w:smallCaps w:val="0"/>
          <w:sz w:val="24"/>
          <w:szCs w:val="24"/>
          <w:lang w:eastAsia="es-ES_tradnl"/>
        </w:rPr>
      </w:pPr>
      <w:del w:id="330" w:author="Maria Solana Gonzalez" w:date="2017-05-29T23:11:00Z">
        <w:r w:rsidRPr="00EB4ED5" w:rsidDel="00FA0EEB">
          <w:rPr>
            <w:rPrChange w:id="331" w:author="Pablo Blanco Peris" w:date="2017-05-24T18:33:00Z">
              <w:rPr>
                <w:rStyle w:val="Hipervnculo"/>
                <w:bCs/>
                <w:smallCaps w:val="0"/>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2" w:author="Pablo Blanco Peris" w:date="2017-05-24T18:33:00Z">
              <w:rPr>
                <w:rStyle w:val="Hipervnculo"/>
                <w:bCs/>
                <w:smallCaps w:val="0"/>
              </w:rPr>
            </w:rPrChange>
          </w:rPr>
          <w:delText>Filtros de color</w:delText>
        </w:r>
        <w:r w:rsidDel="00FA0EEB">
          <w:rPr>
            <w:webHidden/>
          </w:rPr>
          <w:tab/>
          <w:delText>12</w:delText>
        </w:r>
      </w:del>
    </w:p>
    <w:p w14:paraId="77E3FAD2" w14:textId="77777777" w:rsidR="0091210C" w:rsidDel="00FA0EEB" w:rsidRDefault="0091210C">
      <w:pPr>
        <w:pStyle w:val="TDC2"/>
        <w:rPr>
          <w:del w:id="333" w:author="Maria Solana Gonzalez" w:date="2017-05-29T23:11:00Z"/>
          <w:rFonts w:asciiTheme="minorHAnsi" w:eastAsiaTheme="minorEastAsia" w:hAnsiTheme="minorHAnsi" w:cstheme="minorBidi"/>
          <w:smallCaps w:val="0"/>
          <w:sz w:val="24"/>
          <w:szCs w:val="24"/>
          <w:lang w:eastAsia="es-ES_tradnl"/>
        </w:rPr>
      </w:pPr>
      <w:del w:id="334" w:author="Maria Solana Gonzalez" w:date="2017-05-29T23:11:00Z">
        <w:r w:rsidRPr="00EB4ED5" w:rsidDel="00FA0EEB">
          <w:rPr>
            <w:rPrChange w:id="335" w:author="Pablo Blanco Peris" w:date="2017-05-24T18:33:00Z">
              <w:rPr>
                <w:rStyle w:val="Hipervnculo"/>
                <w:bCs/>
                <w:smallCaps w:val="0"/>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6" w:author="Pablo Blanco Peris" w:date="2017-05-24T18:33:00Z">
              <w:rPr>
                <w:rStyle w:val="Hipervnculo"/>
                <w:bCs/>
                <w:smallCaps w:val="0"/>
              </w:rPr>
            </w:rPrChange>
          </w:rPr>
          <w:delText>Tipos de sensores</w:delText>
        </w:r>
        <w:r w:rsidDel="00FA0EEB">
          <w:rPr>
            <w:webHidden/>
          </w:rPr>
          <w:tab/>
          <w:delText>12</w:delText>
        </w:r>
      </w:del>
    </w:p>
    <w:p w14:paraId="001A4207" w14:textId="77777777" w:rsidR="0091210C" w:rsidDel="00FA0EEB" w:rsidRDefault="0091210C">
      <w:pPr>
        <w:pStyle w:val="TDC3"/>
        <w:rPr>
          <w:del w:id="337" w:author="Maria Solana Gonzalez" w:date="2017-05-29T23:11:00Z"/>
          <w:rFonts w:asciiTheme="minorHAnsi" w:eastAsiaTheme="minorEastAsia" w:hAnsiTheme="minorHAnsi" w:cstheme="minorBidi"/>
          <w:sz w:val="24"/>
          <w:szCs w:val="24"/>
          <w:lang w:eastAsia="es-ES_tradnl"/>
        </w:rPr>
      </w:pPr>
      <w:del w:id="338" w:author="Maria Solana Gonzalez" w:date="2017-05-29T23:11:00Z">
        <w:r w:rsidRPr="00EB4ED5" w:rsidDel="00FA0EEB">
          <w:rPr>
            <w:rPrChange w:id="339"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40"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41" w:author="Maria Solana Gonzalez" w:date="2017-05-29T23:11:00Z"/>
          <w:rFonts w:asciiTheme="minorHAnsi" w:eastAsiaTheme="minorEastAsia" w:hAnsiTheme="minorHAnsi" w:cstheme="minorBidi"/>
          <w:sz w:val="24"/>
          <w:szCs w:val="24"/>
          <w:lang w:eastAsia="es-ES_tradnl"/>
        </w:rPr>
      </w:pPr>
      <w:del w:id="342" w:author="Maria Solana Gonzalez" w:date="2017-05-29T23:11:00Z">
        <w:r w:rsidRPr="00EB4ED5" w:rsidDel="00FA0EEB">
          <w:rPr>
            <w:rPrChange w:id="343"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4"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5" w:author="Maria Solana Gonzalez" w:date="2017-05-29T23:11:00Z"/>
          <w:rFonts w:asciiTheme="minorHAnsi" w:eastAsiaTheme="minorEastAsia" w:hAnsiTheme="minorHAnsi" w:cstheme="minorBidi"/>
          <w:smallCaps w:val="0"/>
          <w:sz w:val="24"/>
          <w:szCs w:val="24"/>
          <w:lang w:eastAsia="es-ES_tradnl"/>
        </w:rPr>
      </w:pPr>
      <w:del w:id="346" w:author="Maria Solana Gonzalez" w:date="2017-05-29T23:11:00Z">
        <w:r w:rsidRPr="00EB4ED5" w:rsidDel="00FA0EEB">
          <w:rPr>
            <w:rPrChange w:id="347" w:author="Pablo Blanco Peris" w:date="2017-05-24T18:33:00Z">
              <w:rPr>
                <w:rStyle w:val="Hipervnculo"/>
                <w:smallCaps w:val="0"/>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8" w:author="Pablo Blanco Peris" w:date="2017-05-24T18:33:00Z">
              <w:rPr>
                <w:rStyle w:val="Hipervnculo"/>
                <w:bCs/>
                <w:smallCaps w:val="0"/>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9" w:author="Maria Solana Gonzalez" w:date="2017-05-29T23:11:00Z"/>
          <w:rFonts w:asciiTheme="minorHAnsi" w:eastAsiaTheme="minorEastAsia" w:hAnsiTheme="minorHAnsi" w:cstheme="minorBidi"/>
          <w:sz w:val="24"/>
          <w:szCs w:val="24"/>
          <w:lang w:eastAsia="es-ES_tradnl"/>
        </w:rPr>
      </w:pPr>
      <w:del w:id="350" w:author="Maria Solana Gonzalez" w:date="2017-05-29T23:11:00Z">
        <w:r w:rsidRPr="00EB4ED5" w:rsidDel="00FA0EEB">
          <w:rPr>
            <w:rPrChange w:id="351"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2"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3" w:author="Maria Solana Gonzalez" w:date="2017-05-29T23:11:00Z"/>
          <w:rFonts w:asciiTheme="minorHAnsi" w:eastAsiaTheme="minorEastAsia" w:hAnsiTheme="minorHAnsi" w:cstheme="minorBidi"/>
          <w:sz w:val="24"/>
          <w:szCs w:val="24"/>
          <w:lang w:eastAsia="es-ES_tradnl"/>
        </w:rPr>
      </w:pPr>
      <w:del w:id="354" w:author="Maria Solana Gonzalez" w:date="2017-05-29T23:11:00Z">
        <w:r w:rsidRPr="00EB4ED5" w:rsidDel="00FA0EEB">
          <w:rPr>
            <w:rPrChange w:id="355"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6"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7" w:author="Maria Solana Gonzalez" w:date="2017-05-29T23:11:00Z"/>
          <w:rFonts w:asciiTheme="minorHAnsi" w:eastAsiaTheme="minorEastAsia" w:hAnsiTheme="minorHAnsi" w:cstheme="minorBidi"/>
          <w:smallCaps w:val="0"/>
          <w:sz w:val="24"/>
          <w:szCs w:val="24"/>
          <w:lang w:eastAsia="es-ES_tradnl"/>
        </w:rPr>
      </w:pPr>
      <w:del w:id="358" w:author="Maria Solana Gonzalez" w:date="2017-05-29T23:11:00Z">
        <w:r w:rsidRPr="00EB4ED5" w:rsidDel="00FA0EEB">
          <w:rPr>
            <w:rPrChange w:id="359" w:author="Pablo Blanco Peris" w:date="2017-05-24T18:33:00Z">
              <w:rPr>
                <w:rStyle w:val="Hipervnculo"/>
                <w:bCs/>
                <w:smallCaps w:val="0"/>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60" w:author="Pablo Blanco Peris" w:date="2017-05-24T18:33:00Z">
              <w:rPr>
                <w:rStyle w:val="Hipervnculo"/>
                <w:bCs/>
                <w:smallCaps w:val="0"/>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61" w:author="Maria Solana Gonzalez" w:date="2017-05-29T23:11:00Z"/>
          <w:rFonts w:asciiTheme="minorHAnsi" w:eastAsiaTheme="minorEastAsia" w:hAnsiTheme="minorHAnsi" w:cstheme="minorBidi"/>
          <w:smallCaps w:val="0"/>
          <w:sz w:val="24"/>
          <w:szCs w:val="24"/>
          <w:lang w:eastAsia="es-ES_tradnl"/>
        </w:rPr>
      </w:pPr>
      <w:del w:id="362" w:author="Maria Solana Gonzalez" w:date="2017-05-29T23:11:00Z">
        <w:r w:rsidRPr="00EB4ED5" w:rsidDel="00FA0EEB">
          <w:rPr>
            <w:rPrChange w:id="363" w:author="Pablo Blanco Peris" w:date="2017-05-24T18:33:00Z">
              <w:rPr>
                <w:rStyle w:val="Hipervnculo"/>
                <w:bCs/>
                <w:smallCaps w:val="0"/>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4" w:author="Pablo Blanco Peris" w:date="2017-05-24T18:33:00Z">
              <w:rPr>
                <w:rStyle w:val="Hipervnculo"/>
                <w:bCs/>
                <w:smallCaps w:val="0"/>
              </w:rPr>
            </w:rPrChange>
          </w:rPr>
          <w:delText>Técnicas de análisis forense</w:delText>
        </w:r>
        <w:r w:rsidDel="00FA0EEB">
          <w:rPr>
            <w:webHidden/>
          </w:rPr>
          <w:tab/>
          <w:delText>16</w:delText>
        </w:r>
      </w:del>
    </w:p>
    <w:p w14:paraId="2288DDC2" w14:textId="77777777" w:rsidR="0091210C" w:rsidDel="00FA0EEB" w:rsidRDefault="0091210C">
      <w:pPr>
        <w:pStyle w:val="TDC3"/>
        <w:rPr>
          <w:del w:id="365" w:author="Maria Solana Gonzalez" w:date="2017-05-29T23:11:00Z"/>
          <w:rFonts w:asciiTheme="minorHAnsi" w:eastAsiaTheme="minorEastAsia" w:hAnsiTheme="minorHAnsi" w:cstheme="minorBidi"/>
          <w:sz w:val="24"/>
          <w:szCs w:val="24"/>
          <w:lang w:eastAsia="es-ES_tradnl"/>
        </w:rPr>
      </w:pPr>
      <w:del w:id="366" w:author="Maria Solana Gonzalez" w:date="2017-05-29T23:11:00Z">
        <w:r w:rsidRPr="00EB4ED5" w:rsidDel="00FA0EEB">
          <w:rPr>
            <w:rPrChange w:id="367"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8"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9" w:author="Maria Solana Gonzalez" w:date="2017-05-29T23:11:00Z"/>
          <w:rFonts w:asciiTheme="minorHAnsi" w:eastAsiaTheme="minorEastAsia" w:hAnsiTheme="minorHAnsi" w:cstheme="minorBidi"/>
          <w:sz w:val="24"/>
          <w:szCs w:val="24"/>
          <w:lang w:eastAsia="es-ES_tradnl"/>
        </w:rPr>
      </w:pPr>
      <w:del w:id="370" w:author="Maria Solana Gonzalez" w:date="2017-05-29T23:11:00Z">
        <w:r w:rsidRPr="00EB4ED5" w:rsidDel="00FA0EEB">
          <w:rPr>
            <w:rPrChange w:id="371"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2"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3" w:author="Maria Solana Gonzalez" w:date="2017-05-29T23:11:00Z"/>
          <w:rFonts w:asciiTheme="minorHAnsi" w:eastAsiaTheme="minorEastAsia" w:hAnsiTheme="minorHAnsi" w:cstheme="minorBidi"/>
          <w:sz w:val="24"/>
          <w:szCs w:val="24"/>
          <w:lang w:eastAsia="es-ES_tradnl"/>
        </w:rPr>
      </w:pPr>
      <w:del w:id="374" w:author="Maria Solana Gonzalez" w:date="2017-05-29T23:11:00Z">
        <w:r w:rsidRPr="00EB4ED5" w:rsidDel="00FA0EEB">
          <w:rPr>
            <w:rPrChange w:id="375"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6"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7" w:author="Maria Solana Gonzalez" w:date="2017-05-29T23:11:00Z"/>
          <w:rFonts w:asciiTheme="minorHAnsi" w:eastAsiaTheme="minorEastAsia" w:hAnsiTheme="minorHAnsi" w:cstheme="minorBidi"/>
          <w:sz w:val="24"/>
          <w:szCs w:val="24"/>
          <w:lang w:eastAsia="es-ES_tradnl"/>
        </w:rPr>
      </w:pPr>
      <w:del w:id="378" w:author="Maria Solana Gonzalez" w:date="2017-05-29T23:11:00Z">
        <w:r w:rsidRPr="00EB4ED5" w:rsidDel="00FA0EEB">
          <w:rPr>
            <w:rPrChange w:id="379"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80"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81" w:author="Maria Solana Gonzalez" w:date="2017-05-29T23:11:00Z"/>
          <w:rFonts w:asciiTheme="minorHAnsi" w:eastAsiaTheme="minorEastAsia" w:hAnsiTheme="minorHAnsi" w:cstheme="minorBidi"/>
          <w:sz w:val="24"/>
          <w:szCs w:val="24"/>
          <w:lang w:eastAsia="es-ES_tradnl"/>
        </w:rPr>
      </w:pPr>
      <w:del w:id="382" w:author="Maria Solana Gonzalez" w:date="2017-05-29T23:11:00Z">
        <w:r w:rsidRPr="00EB4ED5" w:rsidDel="00FA0EEB">
          <w:rPr>
            <w:rPrChange w:id="383"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4"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5" w:author="Maria Solana Gonzalez" w:date="2017-05-29T23:11:00Z"/>
          <w:rFonts w:asciiTheme="minorHAnsi" w:eastAsiaTheme="minorEastAsia" w:hAnsiTheme="minorHAnsi" w:cstheme="minorBidi"/>
          <w:sz w:val="24"/>
          <w:szCs w:val="24"/>
          <w:lang w:eastAsia="es-ES_tradnl"/>
        </w:rPr>
      </w:pPr>
      <w:del w:id="386" w:author="Maria Solana Gonzalez" w:date="2017-05-29T23:11:00Z">
        <w:r w:rsidRPr="00EB4ED5" w:rsidDel="00FA0EEB">
          <w:rPr>
            <w:rPrChange w:id="387"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8"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9" w:author="Maria Solana Gonzalez" w:date="2017-05-29T23:11:00Z"/>
          <w:rFonts w:asciiTheme="minorHAnsi" w:eastAsiaTheme="minorEastAsia" w:hAnsiTheme="minorHAnsi" w:cstheme="minorBidi"/>
          <w:b w:val="0"/>
          <w:caps w:val="0"/>
          <w:sz w:val="24"/>
          <w:szCs w:val="24"/>
          <w:lang w:eastAsia="es-ES_tradnl"/>
        </w:rPr>
      </w:pPr>
      <w:del w:id="390" w:author="Maria Solana Gonzalez" w:date="2017-05-29T23:11:00Z">
        <w:r w:rsidRPr="00EB4ED5" w:rsidDel="00FA0EEB">
          <w:rPr>
            <w:rPrChange w:id="391" w:author="Pablo Blanco Peris" w:date="2017-05-24T18:33:00Z">
              <w:rPr>
                <w:rStyle w:val="Hipervnculo"/>
                <w:b w:val="0"/>
                <w:bCs/>
                <w:caps w:val="0"/>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2" w:author="Pablo Blanco Peris" w:date="2017-05-24T18:33:00Z">
              <w:rPr>
                <w:rStyle w:val="Hipervnculo"/>
                <w:b w:val="0"/>
                <w:bCs/>
                <w:caps w:val="0"/>
              </w:rPr>
            </w:rPrChange>
          </w:rPr>
          <w:delText>TÉCNICAS DE FALSIFICACIÓN</w:delText>
        </w:r>
        <w:r w:rsidDel="00FA0EEB">
          <w:rPr>
            <w:webHidden/>
          </w:rPr>
          <w:tab/>
          <w:delText>20</w:delText>
        </w:r>
      </w:del>
    </w:p>
    <w:p w14:paraId="3D5680D8" w14:textId="77777777" w:rsidR="0091210C" w:rsidDel="00FA0EEB" w:rsidRDefault="0091210C">
      <w:pPr>
        <w:pStyle w:val="TDC2"/>
        <w:rPr>
          <w:del w:id="393" w:author="Maria Solana Gonzalez" w:date="2017-05-29T23:11:00Z"/>
          <w:rFonts w:asciiTheme="minorHAnsi" w:eastAsiaTheme="minorEastAsia" w:hAnsiTheme="minorHAnsi" w:cstheme="minorBidi"/>
          <w:smallCaps w:val="0"/>
          <w:sz w:val="24"/>
          <w:szCs w:val="24"/>
          <w:lang w:eastAsia="es-ES_tradnl"/>
        </w:rPr>
      </w:pPr>
      <w:del w:id="394" w:author="Maria Solana Gonzalez" w:date="2017-05-29T23:11:00Z">
        <w:r w:rsidRPr="00EB4ED5" w:rsidDel="00FA0EEB">
          <w:rPr>
            <w:rPrChange w:id="395" w:author="Pablo Blanco Peris" w:date="2017-05-24T18:33:00Z">
              <w:rPr>
                <w:rStyle w:val="Hipervnculo"/>
                <w:smallCaps w:val="0"/>
              </w:rPr>
            </w:rPrChange>
          </w:rPr>
          <w:delText>3.1 Retoque de imágenes</w:delText>
        </w:r>
        <w:r w:rsidDel="00FA0EEB">
          <w:rPr>
            <w:webHidden/>
          </w:rPr>
          <w:tab/>
          <w:delText>21</w:delText>
        </w:r>
      </w:del>
    </w:p>
    <w:p w14:paraId="3A99C5B8" w14:textId="77777777" w:rsidR="0091210C" w:rsidDel="00FA0EEB" w:rsidRDefault="0091210C">
      <w:pPr>
        <w:pStyle w:val="TDC2"/>
        <w:rPr>
          <w:del w:id="396" w:author="Maria Solana Gonzalez" w:date="2017-05-29T23:11:00Z"/>
          <w:rFonts w:asciiTheme="minorHAnsi" w:eastAsiaTheme="minorEastAsia" w:hAnsiTheme="minorHAnsi" w:cstheme="minorBidi"/>
          <w:smallCaps w:val="0"/>
          <w:sz w:val="24"/>
          <w:szCs w:val="24"/>
          <w:lang w:eastAsia="es-ES_tradnl"/>
        </w:rPr>
      </w:pPr>
      <w:del w:id="397" w:author="Maria Solana Gonzalez" w:date="2017-05-29T23:11:00Z">
        <w:r w:rsidRPr="00EB4ED5" w:rsidDel="00FA0EEB">
          <w:rPr>
            <w:rPrChange w:id="398" w:author="Pablo Blanco Peris" w:date="2017-05-24T18:33:00Z">
              <w:rPr>
                <w:rStyle w:val="Hipervnculo"/>
                <w:bCs/>
                <w:smallCaps w:val="0"/>
              </w:rPr>
            </w:rPrChange>
          </w:rPr>
          <w:delText>3.2 Copia-pega</w:delText>
        </w:r>
        <w:r w:rsidDel="00FA0EEB">
          <w:rPr>
            <w:webHidden/>
          </w:rPr>
          <w:tab/>
          <w:delText>22</w:delText>
        </w:r>
      </w:del>
    </w:p>
    <w:p w14:paraId="38430939" w14:textId="77777777" w:rsidR="0091210C" w:rsidDel="00FA0EEB" w:rsidRDefault="0091210C">
      <w:pPr>
        <w:pStyle w:val="TDC2"/>
        <w:rPr>
          <w:del w:id="399" w:author="Maria Solana Gonzalez" w:date="2017-05-29T23:11:00Z"/>
          <w:rFonts w:asciiTheme="minorHAnsi" w:eastAsiaTheme="minorEastAsia" w:hAnsiTheme="minorHAnsi" w:cstheme="minorBidi"/>
          <w:smallCaps w:val="0"/>
          <w:sz w:val="24"/>
          <w:szCs w:val="24"/>
          <w:lang w:eastAsia="es-ES_tradnl"/>
        </w:rPr>
      </w:pPr>
      <w:del w:id="400" w:author="Maria Solana Gonzalez" w:date="2017-05-29T23:11:00Z">
        <w:r w:rsidRPr="00EB4ED5" w:rsidDel="00FA0EEB">
          <w:rPr>
            <w:rPrChange w:id="401" w:author="Pablo Blanco Peris" w:date="2017-05-24T18:33:00Z">
              <w:rPr>
                <w:rStyle w:val="Hipervnculo"/>
                <w:bCs/>
                <w:smallCaps w:val="0"/>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2" w:author="Maria Solana Gonzalez" w:date="2017-05-29T23:11:00Z"/>
          <w:rFonts w:asciiTheme="minorHAnsi" w:eastAsiaTheme="minorEastAsia" w:hAnsiTheme="minorHAnsi" w:cstheme="minorBidi"/>
          <w:b w:val="0"/>
          <w:caps w:val="0"/>
          <w:sz w:val="24"/>
          <w:szCs w:val="24"/>
          <w:lang w:eastAsia="es-ES_tradnl"/>
        </w:rPr>
      </w:pPr>
      <w:del w:id="403" w:author="Maria Solana Gonzalez" w:date="2017-05-29T23:11:00Z">
        <w:r w:rsidRPr="00EB4ED5" w:rsidDel="00FA0EEB">
          <w:rPr>
            <w:rPrChange w:id="404" w:author="Pablo Blanco Peris" w:date="2017-05-24T18:33:00Z">
              <w:rPr>
                <w:rStyle w:val="Hipervnculo"/>
                <w:b w:val="0"/>
                <w:bCs/>
                <w:caps w:val="0"/>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5" w:author="Pablo Blanco Peris" w:date="2017-05-24T18:33:00Z">
              <w:rPr>
                <w:rStyle w:val="Hipervnculo"/>
                <w:b w:val="0"/>
                <w:bCs/>
                <w:caps w:val="0"/>
              </w:rPr>
            </w:rPrChange>
          </w:rPr>
          <w:delText>FORMATO COMPRESIÓN JPG</w:delText>
        </w:r>
        <w:r w:rsidDel="00FA0EEB">
          <w:rPr>
            <w:webHidden/>
          </w:rPr>
          <w:tab/>
          <w:delText>23</w:delText>
        </w:r>
      </w:del>
    </w:p>
    <w:p w14:paraId="7EA4A16F" w14:textId="77777777" w:rsidR="0091210C" w:rsidDel="00FA0EEB" w:rsidRDefault="0091210C">
      <w:pPr>
        <w:pStyle w:val="TDC2"/>
        <w:rPr>
          <w:del w:id="406" w:author="Maria Solana Gonzalez" w:date="2017-05-29T23:11:00Z"/>
          <w:rFonts w:asciiTheme="minorHAnsi" w:eastAsiaTheme="minorEastAsia" w:hAnsiTheme="minorHAnsi" w:cstheme="minorBidi"/>
          <w:smallCaps w:val="0"/>
          <w:sz w:val="24"/>
          <w:szCs w:val="24"/>
          <w:lang w:eastAsia="es-ES_tradnl"/>
        </w:rPr>
      </w:pPr>
      <w:del w:id="407" w:author="Maria Solana Gonzalez" w:date="2017-05-29T23:11:00Z">
        <w:r w:rsidRPr="00EB4ED5" w:rsidDel="00FA0EEB">
          <w:rPr>
            <w:rPrChange w:id="408" w:author="Pablo Blanco Peris" w:date="2017-05-24T18:33:00Z">
              <w:rPr>
                <w:rStyle w:val="Hipervnculo"/>
                <w:bCs/>
                <w:smallCaps w:val="0"/>
              </w:rPr>
            </w:rPrChange>
          </w:rPr>
          <w:delText>4.1 Estándar JPEG</w:delText>
        </w:r>
        <w:r w:rsidDel="00FA0EEB">
          <w:rPr>
            <w:webHidden/>
          </w:rPr>
          <w:tab/>
          <w:delText>23</w:delText>
        </w:r>
      </w:del>
    </w:p>
    <w:p w14:paraId="0CD22753" w14:textId="77777777" w:rsidR="0091210C" w:rsidDel="00FA0EEB" w:rsidRDefault="0091210C">
      <w:pPr>
        <w:pStyle w:val="TDC2"/>
        <w:rPr>
          <w:del w:id="409" w:author="Maria Solana Gonzalez" w:date="2017-05-29T23:11:00Z"/>
          <w:rFonts w:asciiTheme="minorHAnsi" w:eastAsiaTheme="minorEastAsia" w:hAnsiTheme="minorHAnsi" w:cstheme="minorBidi"/>
          <w:smallCaps w:val="0"/>
          <w:sz w:val="24"/>
          <w:szCs w:val="24"/>
          <w:lang w:eastAsia="es-ES_tradnl"/>
        </w:rPr>
      </w:pPr>
      <w:del w:id="410" w:author="Maria Solana Gonzalez" w:date="2017-05-29T23:11:00Z">
        <w:r w:rsidRPr="00EB4ED5" w:rsidDel="00FA0EEB">
          <w:rPr>
            <w:rPrChange w:id="411" w:author="Pablo Blanco Peris" w:date="2017-05-24T18:33:00Z">
              <w:rPr>
                <w:rStyle w:val="Hipervnculo"/>
                <w:bCs/>
                <w:smallCaps w:val="0"/>
              </w:rPr>
            </w:rPrChange>
          </w:rPr>
          <w:delText>4.2 Integridad de imagen JPEG</w:delText>
        </w:r>
        <w:r w:rsidDel="00FA0EEB">
          <w:rPr>
            <w:webHidden/>
          </w:rPr>
          <w:tab/>
          <w:delText>23</w:delText>
        </w:r>
      </w:del>
    </w:p>
    <w:p w14:paraId="753B4256" w14:textId="77777777" w:rsidR="0091210C" w:rsidDel="00FA0EEB" w:rsidRDefault="0091210C">
      <w:pPr>
        <w:pStyle w:val="TDC2"/>
        <w:rPr>
          <w:del w:id="412" w:author="Maria Solana Gonzalez" w:date="2017-05-29T23:11:00Z"/>
          <w:rFonts w:asciiTheme="minorHAnsi" w:eastAsiaTheme="minorEastAsia" w:hAnsiTheme="minorHAnsi" w:cstheme="minorBidi"/>
          <w:smallCaps w:val="0"/>
          <w:sz w:val="24"/>
          <w:szCs w:val="24"/>
          <w:lang w:eastAsia="es-ES_tradnl"/>
        </w:rPr>
      </w:pPr>
      <w:del w:id="413" w:author="Maria Solana Gonzalez" w:date="2017-05-29T23:11:00Z">
        <w:r w:rsidRPr="00EB4ED5" w:rsidDel="00FA0EEB">
          <w:rPr>
            <w:rPrChange w:id="414" w:author="Pablo Blanco Peris" w:date="2017-05-24T18:33:00Z">
              <w:rPr>
                <w:rStyle w:val="Hipervnculo"/>
                <w:bCs/>
                <w:smallCaps w:val="0"/>
              </w:rPr>
            </w:rPrChange>
          </w:rPr>
          <w:delText>4.3 Otros formatos</w:delText>
        </w:r>
        <w:r w:rsidDel="00FA0EEB">
          <w:rPr>
            <w:webHidden/>
          </w:rPr>
          <w:tab/>
          <w:delText>23</w:delText>
        </w:r>
      </w:del>
    </w:p>
    <w:p w14:paraId="7D6CDD5E" w14:textId="77777777" w:rsidR="0091210C" w:rsidDel="00FA0EEB" w:rsidRDefault="0091210C">
      <w:pPr>
        <w:pStyle w:val="TDC2"/>
        <w:rPr>
          <w:del w:id="415" w:author="Maria Solana Gonzalez" w:date="2017-05-29T23:11:00Z"/>
          <w:rFonts w:asciiTheme="minorHAnsi" w:eastAsiaTheme="minorEastAsia" w:hAnsiTheme="minorHAnsi" w:cstheme="minorBidi"/>
          <w:smallCaps w:val="0"/>
          <w:sz w:val="24"/>
          <w:szCs w:val="24"/>
          <w:lang w:eastAsia="es-ES_tradnl"/>
        </w:rPr>
      </w:pPr>
      <w:del w:id="416" w:author="Maria Solana Gonzalez" w:date="2017-05-29T23:11:00Z">
        <w:r w:rsidRPr="00EB4ED5" w:rsidDel="00FA0EEB">
          <w:rPr>
            <w:rPrChange w:id="417" w:author="Pablo Blanco Peris" w:date="2017-05-24T18:33:00Z">
              <w:rPr>
                <w:rStyle w:val="Hipervnculo"/>
                <w:bCs/>
                <w:smallCaps w:val="0"/>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8" w:name="_Toc358848239"/>
      <w:bookmarkStart w:id="419" w:name="_Toc358848860"/>
      <w:bookmarkStart w:id="420" w:name="_Toc358886620"/>
      <w:r w:rsidRPr="001F1BB4">
        <w:rPr>
          <w:rFonts w:ascii="Book Antiqua" w:hAnsi="Book Antiqua"/>
          <w:b/>
          <w:sz w:val="28"/>
        </w:rPr>
        <w:lastRenderedPageBreak/>
        <w:t>ÍNDICE DE TABLAS</w:t>
      </w:r>
      <w:bookmarkEnd w:id="418"/>
      <w:bookmarkEnd w:id="419"/>
      <w:bookmarkEnd w:id="420"/>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21" w:name="_Toc358848240"/>
      <w:bookmarkStart w:id="422" w:name="_Toc358848861"/>
      <w:bookmarkStart w:id="423" w:name="_Toc358886621"/>
      <w:r w:rsidRPr="001F1BB4">
        <w:rPr>
          <w:rFonts w:ascii="Book Antiqua" w:hAnsi="Book Antiqua"/>
          <w:b/>
          <w:sz w:val="28"/>
        </w:rPr>
        <w:lastRenderedPageBreak/>
        <w:t>ÍNDICE DE FIGURAS</w:t>
      </w:r>
      <w:bookmarkEnd w:id="421"/>
      <w:bookmarkEnd w:id="422"/>
      <w:bookmarkEnd w:id="423"/>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414689">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4" w:name="_Toc358848241"/>
      <w:bookmarkStart w:id="425" w:name="_Toc483862795"/>
      <w:r w:rsidRPr="001F1BB4">
        <w:lastRenderedPageBreak/>
        <w:t>Introducción</w:t>
      </w:r>
      <w:bookmarkEnd w:id="424"/>
      <w:bookmarkEnd w:id="425"/>
    </w:p>
    <w:p w14:paraId="68D87F63" w14:textId="77777777" w:rsidR="00FF5EEA" w:rsidRPr="001F1BB4" w:rsidRDefault="00FF5EEA" w:rsidP="00AC5E12">
      <w:pPr>
        <w:pStyle w:val="Ttulo2"/>
        <w:numPr>
          <w:ilvl w:val="1"/>
          <w:numId w:val="1"/>
        </w:numPr>
        <w:ind w:left="709" w:hanging="709"/>
      </w:pPr>
      <w:bookmarkStart w:id="426" w:name="_Toc483862796"/>
      <w:bookmarkStart w:id="427" w:name="_Toc358848242"/>
      <w:r w:rsidRPr="001F1BB4">
        <w:t>Motivación</w:t>
      </w:r>
      <w:bookmarkEnd w:id="426"/>
    </w:p>
    <w:p w14:paraId="549BDC05" w14:textId="4AE2E6C5" w:rsidR="00510A34" w:rsidRPr="001F1BB4" w:rsidRDefault="003433AF" w:rsidP="00510A34">
      <w:pPr>
        <w:pStyle w:val="Estilo12ptPrimeralnea05cm"/>
        <w:ind w:firstLine="0"/>
      </w:pPr>
      <w:ins w:id="428" w:author="Maria Solana Gonzalez" w:date="2017-06-01T08:07:00Z">
        <w:r>
          <w:t>Hoy en d</w:t>
        </w:r>
      </w:ins>
      <w:ins w:id="429" w:author="Maria Solana Gonzalez" w:date="2017-06-01T08:08:00Z">
        <w:r>
          <w:t>ía, c</w:t>
        </w:r>
      </w:ins>
      <w:ins w:id="430" w:author="Maria Solana Gonzalez" w:date="2017-06-01T08:07:00Z">
        <w:r w:rsidR="00936382">
          <w:t xml:space="preserve">on la llegada de </w:t>
        </w:r>
      </w:ins>
      <w:ins w:id="431" w:author="Maria Solana Gonzalez" w:date="2017-06-01T08:08:00Z">
        <w:r>
          <w:t>algunas</w:t>
        </w:r>
      </w:ins>
      <w:ins w:id="432" w:author="Maria Solana Gonzalez" w:date="2017-06-01T08:07:00Z">
        <w:r w:rsidR="00936382">
          <w:t xml:space="preserve"> poderosas herramientas de edición de imágenes, manipularlas y cambiar sus contenidos se ha convertido </w:t>
        </w:r>
        <w:r>
          <w:t>en un hecho trivial. Si bien es cierto que se puede</w:t>
        </w:r>
        <w:r w:rsidR="00936382">
          <w:t xml:space="preserve"> añadir, cambiar o borra</w:t>
        </w:r>
        <w:r>
          <w:t>r información significativa de una</w:t>
        </w:r>
        <w:r w:rsidR="00936382">
          <w:t xml:space="preserve"> imagen, sin de</w:t>
        </w:r>
        <w:r>
          <w:t>jar huella de las alteraciones, s</w:t>
        </w:r>
        <w:r w:rsidR="00936382">
          <w:t>e está convirtiendo en un hecho importante el desarrollo de métodos para identificar las operaciones de falsificación y validación de la credibilidad de las imágenes digitales.</w:t>
        </w:r>
      </w:ins>
      <w:del w:id="433" w:author="Maria Solana Gonzalez" w:date="2017-06-01T08:07:00Z">
        <w:r w:rsidR="005806D3" w:rsidDel="00936382">
          <w:delText>xxxx</w:delText>
        </w:r>
        <w:r w:rsidR="00510A34" w:rsidRPr="001F1BB4" w:rsidDel="00936382">
          <w:delText>.</w:delText>
        </w:r>
      </w:del>
    </w:p>
    <w:p w14:paraId="048FDC00" w14:textId="317CEB56" w:rsidR="00915AA1" w:rsidRDefault="00915AA1">
      <w:pPr>
        <w:pStyle w:val="Estilo12ptPrimeralnea05cm"/>
        <w:ind w:firstLine="0"/>
        <w:rPr>
          <w:ins w:id="434" w:author="Maria Solana Gonzalez" w:date="2017-06-01T08:10:00Z"/>
        </w:rPr>
        <w:pPrChange w:id="435" w:author="Maria Solana Gonzalez" w:date="2017-06-01T08:10:00Z">
          <w:pPr/>
        </w:pPrChange>
      </w:pPr>
      <w:ins w:id="436" w:author="Maria Solana Gonzalez" w:date="2017-06-01T08:10:00Z">
        <w:r>
          <w:t xml:space="preserve">El proverbio </w:t>
        </w:r>
        <w:proofErr w:type="gramStart"/>
        <w:r>
          <w:t>Chino</w:t>
        </w:r>
        <w:proofErr w:type="gramEnd"/>
        <w:r>
          <w:t xml:space="preserve"> “Una imagen vale más que mil palabras” se ha hecho muy popular, puesto que muestra el poder de una imagen.</w:t>
        </w:r>
      </w:ins>
      <w:ins w:id="437" w:author="Maria Solana Gonzalez" w:date="2017-06-01T08:11:00Z">
        <w:r w:rsidR="006501F5">
          <w:t xml:space="preserve"> </w:t>
        </w:r>
      </w:ins>
      <w:ins w:id="438" w:author="Maria Solana Gonzalez" w:date="2017-06-01T08:10:00Z">
        <w:r w:rsidR="006501F5">
          <w:t>As</w:t>
        </w:r>
      </w:ins>
      <w:ins w:id="439" w:author="Maria Solana Gonzalez" w:date="2017-06-01T08:11:00Z">
        <w:r w:rsidR="006501F5">
          <w:t>í como e</w:t>
        </w:r>
      </w:ins>
      <w:ins w:id="440" w:author="Maria Solana Gonzalez" w:date="2017-06-01T08:10:00Z">
        <w:r>
          <w:t>l dicho “Ver para creer” demuestra que pruebas visuales son más convincentes que las propias palabras.</w:t>
        </w:r>
      </w:ins>
    </w:p>
    <w:p w14:paraId="4B4E9DD8" w14:textId="6EE5CBC4" w:rsidR="00915AA1" w:rsidRDefault="00915AA1">
      <w:pPr>
        <w:pStyle w:val="Estilo12ptPrimeralnea05cm"/>
        <w:ind w:firstLine="0"/>
        <w:rPr>
          <w:ins w:id="441" w:author="Maria Solana Gonzalez" w:date="2017-06-01T08:10:00Z"/>
        </w:rPr>
        <w:pPrChange w:id="442" w:author="Maria Solana Gonzalez" w:date="2017-06-01T08:10:00Z">
          <w:pPr/>
        </w:pPrChange>
      </w:pPr>
      <w:ins w:id="443" w:author="Maria Solana Gonzalez" w:date="2017-06-01T08:10:00Z">
        <w:r>
          <w:t>Estamos viviendo una era de revolución digital que nos facilita acceder, procesar y compartir información.</w:t>
        </w:r>
      </w:ins>
      <w:ins w:id="444" w:author="Maria Solana Gonzalez" w:date="2017-06-01T08:11:00Z">
        <w:r w:rsidR="00FA2661">
          <w:t xml:space="preserve"> </w:t>
        </w:r>
      </w:ins>
      <w:ins w:id="445" w:author="Maria Solana Gonzalez" w:date="2017-06-01T08:10:00Z">
        <w:r>
          <w:t>Gracias al crecimiento exponencial que experimenta la tecnología y los poderosos algoritmos de manipulación de imágenes, incluyendo software como Photoshop, Corel Draw y otros, se está complicando el hecho de distinguir entre una imagen auténtica y su versión modificada</w:t>
        </w:r>
      </w:ins>
      <w:ins w:id="446" w:author="Maria Solana Gonzalez" w:date="2017-06-01T08:16:00Z">
        <w:r w:rsidR="00550E3B">
          <w:t xml:space="preserve"> M</w:t>
        </w:r>
      </w:ins>
      <w:ins w:id="447" w:author="Maria Solana Gonzalez" w:date="2017-06-01T08:23:00Z">
        <w:r w:rsidR="00F906C7">
          <w:t xml:space="preserve"> </w:t>
        </w:r>
      </w:ins>
      <w:ins w:id="448" w:author="Maria Solana Gonzalez" w:date="2017-06-01T08:16:00Z">
        <w:r w:rsidR="00550E3B">
          <w:t>[31]</w:t>
        </w:r>
      </w:ins>
      <w:ins w:id="449" w:author="Maria Solana Gonzalez" w:date="2017-06-01T08:10:00Z">
        <w:r>
          <w:t>.</w:t>
        </w:r>
      </w:ins>
    </w:p>
    <w:p w14:paraId="220A4AFA" w14:textId="2F0470A5" w:rsidR="00915AA1" w:rsidRDefault="00915AA1">
      <w:pPr>
        <w:pStyle w:val="Estilo12ptPrimeralnea05cm"/>
        <w:ind w:firstLine="0"/>
        <w:rPr>
          <w:ins w:id="450" w:author="Maria Solana Gonzalez" w:date="2017-06-01T08:10:00Z"/>
        </w:rPr>
        <w:pPrChange w:id="451" w:author="Maria Solana Gonzalez" w:date="2017-06-01T08:10:00Z">
          <w:pPr/>
        </w:pPrChange>
      </w:pPr>
      <w:ins w:id="452" w:author="Maria Solana Gonzalez" w:date="2017-06-01T08:10:00Z">
        <w:r>
          <w:t>La falsificación de imágenes se está convirtiendo en una pesadilla tanto para personas como instituciones ya sean políticos, sociales, negocios etc. El concepto básico de “falsificación de imágenes” es la manipulación digital de imágenes con el fin de distorsionar información en esas imágenes. La historia de la manipulación de imágenes comenzó en 18</w:t>
        </w:r>
      </w:ins>
      <w:ins w:id="453" w:author="Maria Solana Gonzalez" w:date="2017-06-01T08:23:00Z">
        <w:r w:rsidR="002B22CC">
          <w:t>4</w:t>
        </w:r>
      </w:ins>
      <w:ins w:id="454" w:author="Maria Solana Gonzalez" w:date="2017-06-01T08:10:00Z">
        <w:r>
          <w:t>0 cuando Hippolyte falsificó una imagen suya suicidándose debido a su frustración al no obtener su debido reconocimiento</w:t>
        </w:r>
      </w:ins>
      <w:ins w:id="455" w:author="Maria Solana Gonzalez" w:date="2017-06-01T08:22:00Z">
        <w:r w:rsidR="0068554D">
          <w:t xml:space="preserve"> M</w:t>
        </w:r>
      </w:ins>
      <w:ins w:id="456" w:author="Maria Solana Gonzalez" w:date="2017-06-01T08:23:00Z">
        <w:r w:rsidR="00F906C7">
          <w:t xml:space="preserve"> </w:t>
        </w:r>
      </w:ins>
      <w:ins w:id="457" w:author="Maria Solana Gonzalez" w:date="2017-06-01T08:22:00Z">
        <w:r w:rsidR="0068554D">
          <w:t>[32]</w:t>
        </w:r>
      </w:ins>
      <w:ins w:id="458" w:author="Maria Solana Gonzalez" w:date="2017-06-01T08:10:00Z">
        <w:r>
          <w:t>.</w:t>
        </w:r>
      </w:ins>
      <w:ins w:id="459" w:author="Maria Solana Gonzalez" w:date="2017-06-01T08:22:00Z">
        <w:r w:rsidR="0068554D">
          <w:t xml:space="preserve"> </w:t>
        </w:r>
      </w:ins>
    </w:p>
    <w:p w14:paraId="7FEB14AF" w14:textId="77777777" w:rsidR="00915AA1" w:rsidRDefault="00915AA1">
      <w:pPr>
        <w:pStyle w:val="Estilo12ptPrimeralnea05cm"/>
        <w:ind w:firstLine="0"/>
        <w:rPr>
          <w:ins w:id="460" w:author="Maria Solana Gonzalez" w:date="2017-06-01T08:10:00Z"/>
        </w:rPr>
        <w:pPrChange w:id="461" w:author="Maria Solana Gonzalez" w:date="2017-06-01T08:10:00Z">
          <w:pPr/>
        </w:pPrChange>
      </w:pPr>
    </w:p>
    <w:p w14:paraId="34F7A473" w14:textId="6472F0F2" w:rsidR="00915AA1" w:rsidRDefault="00915AA1">
      <w:pPr>
        <w:pStyle w:val="Estilo12ptPrimeralnea05cm"/>
        <w:ind w:firstLine="0"/>
        <w:rPr>
          <w:ins w:id="462" w:author="Maria Solana Gonzalez" w:date="2017-06-01T08:10:00Z"/>
        </w:rPr>
        <w:pPrChange w:id="463" w:author="Maria Solana Gonzalez" w:date="2017-06-01T08:10:00Z">
          <w:pPr/>
        </w:pPrChange>
      </w:pPr>
      <w:ins w:id="464" w:author="Maria Solana Gonzalez" w:date="2017-06-01T08:10:00Z">
        <w:r>
          <w:t>La manipulación de imágenes usando técnicas informáticas no es algo nuevo y está ganando mucha popularidad y aceptación en áreas como investigación forense, tecnologías de la información, servicios de inteligencia, escáneres médicos, periodismo, efectos especiales y películas.</w:t>
        </w:r>
      </w:ins>
    </w:p>
    <w:p w14:paraId="5505C786" w14:textId="77777777" w:rsidR="004C0693" w:rsidRDefault="00915AA1" w:rsidP="00915AA1">
      <w:pPr>
        <w:pStyle w:val="Estilo12ptPrimeralnea05cm"/>
        <w:ind w:firstLine="0"/>
        <w:rPr>
          <w:ins w:id="465" w:author="Maria Solana Gonzalez" w:date="2017-06-01T08:24:00Z"/>
        </w:rPr>
      </w:pPr>
      <w:ins w:id="466" w:author="Maria Solana Gonzalez" w:date="2017-06-01T08:10:00Z">
        <w:r>
          <w:t>La digitalización del lugar de trabajo y la introducción de servicios digitales del gobierno, implica más información en formato digital y muchos cambios en seguridad de autenticación de datos.</w:t>
        </w:r>
      </w:ins>
    </w:p>
    <w:p w14:paraId="7AC99243" w14:textId="1BE14C4D" w:rsidR="004C0693" w:rsidRPr="004C0693" w:rsidRDefault="004C0693">
      <w:pPr>
        <w:pStyle w:val="Estilo12ptPrimeralnea05cm"/>
        <w:ind w:firstLine="0"/>
        <w:rPr>
          <w:ins w:id="467" w:author="Maria Solana Gonzalez" w:date="2017-06-01T08:24:00Z"/>
          <w:rPrChange w:id="468" w:author="Maria Solana Gonzalez" w:date="2017-06-01T08:24:00Z">
            <w:rPr>
              <w:ins w:id="469" w:author="Maria Solana Gonzalez" w:date="2017-06-01T08:24:00Z"/>
              <w:rFonts w:ascii="Times" w:eastAsiaTheme="minorHAnsi" w:hAnsi="Times" w:cs="Times"/>
              <w:lang w:val="es-ES_tradnl" w:eastAsia="en-US"/>
            </w:rPr>
          </w:rPrChange>
        </w:rPr>
        <w:pPrChange w:id="470" w:author="Maria Solana Gonzalez" w:date="2017-06-01T08:24:00Z">
          <w:pPr>
            <w:widowControl w:val="0"/>
            <w:autoSpaceDE w:val="0"/>
            <w:autoSpaceDN w:val="0"/>
            <w:adjustRightInd w:val="0"/>
            <w:spacing w:after="240" w:line="340" w:lineRule="atLeast"/>
          </w:pPr>
        </w:pPrChange>
      </w:pPr>
      <w:ins w:id="471" w:author="Maria Solana Gonzalez" w:date="2017-06-01T08:24:00Z">
        <w:r w:rsidRPr="004C0693">
          <w:rPr>
            <w:rPrChange w:id="472" w:author="Maria Solana Gonzalez" w:date="2017-06-01T08:24:00Z">
              <w:rPr>
                <w:rFonts w:ascii="Times" w:eastAsiaTheme="minorHAnsi" w:hAnsi="Times" w:cs="Times"/>
                <w:sz w:val="30"/>
                <w:szCs w:val="30"/>
                <w:lang w:eastAsia="en-US"/>
              </w:rPr>
            </w:rPrChange>
          </w:rPr>
          <w:t>Por todas estas razones el an</w:t>
        </w:r>
      </w:ins>
      <w:ins w:id="473" w:author="Maria Solana Gonzalez" w:date="2017-06-01T08:25:00Z">
        <w:r>
          <w:t>á</w:t>
        </w:r>
      </w:ins>
      <w:ins w:id="474" w:author="Maria Solana Gonzalez" w:date="2017-06-01T08:24:00Z">
        <w:r w:rsidRPr="004C0693">
          <w:rPr>
            <w:rPrChange w:id="475" w:author="Maria Solana Gonzalez" w:date="2017-06-01T08:24:00Z">
              <w:rPr>
                <w:rFonts w:ascii="Times" w:eastAsiaTheme="minorHAnsi" w:hAnsi="Times" w:cs="Times"/>
                <w:sz w:val="30"/>
                <w:szCs w:val="30"/>
                <w:lang w:eastAsia="en-US"/>
              </w:rPr>
            </w:rPrChange>
          </w:rPr>
          <w:t>lisis forense de im</w:t>
        </w:r>
      </w:ins>
      <w:ins w:id="476" w:author="Maria Solana Gonzalez" w:date="2017-06-01T08:25:00Z">
        <w:r>
          <w:t>á</w:t>
        </w:r>
      </w:ins>
      <w:ins w:id="477" w:author="Maria Solana Gonzalez" w:date="2017-06-01T08:24:00Z">
        <w:r w:rsidRPr="004C0693">
          <w:rPr>
            <w:rPrChange w:id="478" w:author="Maria Solana Gonzalez" w:date="2017-06-01T08:24:00Z">
              <w:rPr>
                <w:rFonts w:ascii="Times" w:eastAsiaTheme="minorHAnsi" w:hAnsi="Times" w:cs="Times"/>
                <w:sz w:val="30"/>
                <w:szCs w:val="30"/>
                <w:lang w:eastAsia="en-US"/>
              </w:rPr>
            </w:rPrChange>
          </w:rPr>
          <w:t>genes digitales de dispositivos m</w:t>
        </w:r>
      </w:ins>
      <w:ins w:id="479" w:author="Maria Solana Gonzalez" w:date="2017-06-01T08:25:00Z">
        <w:r>
          <w:t>ó</w:t>
        </w:r>
      </w:ins>
      <w:ins w:id="480" w:author="Maria Solana Gonzalez" w:date="2017-06-01T08:24:00Z">
        <w:r w:rsidRPr="004C0693">
          <w:rPr>
            <w:rPrChange w:id="481" w:author="Maria Solana Gonzalez" w:date="2017-06-01T08:24:00Z">
              <w:rPr>
                <w:rFonts w:ascii="Times" w:eastAsiaTheme="minorHAnsi" w:hAnsi="Times" w:cs="Times"/>
                <w:sz w:val="30"/>
                <w:szCs w:val="30"/>
                <w:lang w:eastAsia="en-US"/>
              </w:rPr>
            </w:rPrChange>
          </w:rPr>
          <w:t xml:space="preserve">viles </w:t>
        </w:r>
      </w:ins>
      <w:ins w:id="482" w:author="Maria Solana Gonzalez" w:date="2017-06-01T08:25:00Z">
        <w:r>
          <w:t>está teniendo mucho auge</w:t>
        </w:r>
      </w:ins>
      <w:ins w:id="483" w:author="Maria Solana Gonzalez" w:date="2017-06-01T08:24:00Z">
        <w:r w:rsidRPr="004C0693">
          <w:rPr>
            <w:rPrChange w:id="484" w:author="Maria Solana Gonzalez" w:date="2017-06-01T08:24:00Z">
              <w:rPr>
                <w:rFonts w:ascii="Times" w:eastAsiaTheme="minorHAnsi" w:hAnsi="Times" w:cs="Times"/>
                <w:sz w:val="30"/>
                <w:szCs w:val="30"/>
                <w:lang w:eastAsia="en-US"/>
              </w:rPr>
            </w:rPrChange>
          </w:rPr>
          <w:t>. El estudio debe ser concreto para este tipo de dispositivos, ya que poseen caracter</w:t>
        </w:r>
      </w:ins>
      <w:ins w:id="485" w:author="Maria Solana Gonzalez" w:date="2017-06-01T08:25:00Z">
        <w:r>
          <w:t>í</w:t>
        </w:r>
      </w:ins>
      <w:ins w:id="486" w:author="Maria Solana Gonzalez" w:date="2017-06-01T08:24:00Z">
        <w:r w:rsidRPr="004C0693">
          <w:rPr>
            <w:rPrChange w:id="487" w:author="Maria Solana Gonzalez" w:date="2017-06-01T08:24:00Z">
              <w:rPr>
                <w:rFonts w:ascii="Times" w:eastAsiaTheme="minorHAnsi" w:hAnsi="Times" w:cs="Times"/>
                <w:sz w:val="30"/>
                <w:szCs w:val="30"/>
                <w:lang w:eastAsia="en-US"/>
              </w:rPr>
            </w:rPrChange>
          </w:rPr>
          <w:t>sticas espec</w:t>
        </w:r>
      </w:ins>
      <w:ins w:id="488" w:author="Maria Solana Gonzalez" w:date="2017-06-01T08:25:00Z">
        <w:r>
          <w:t>í</w:t>
        </w:r>
      </w:ins>
      <w:ins w:id="489" w:author="Maria Solana Gonzalez" w:date="2017-06-01T08:24:00Z">
        <w:r w:rsidRPr="004C0693">
          <w:rPr>
            <w:rPrChange w:id="490" w:author="Maria Solana Gonzalez" w:date="2017-06-01T08:24:00Z">
              <w:rPr>
                <w:rFonts w:ascii="Times" w:eastAsiaTheme="minorHAnsi" w:hAnsi="Times" w:cs="Times"/>
                <w:sz w:val="30"/>
                <w:szCs w:val="30"/>
                <w:lang w:eastAsia="en-US"/>
              </w:rPr>
            </w:rPrChange>
          </w:rPr>
          <w:t xml:space="preserve">ficas que permiten obtener mejores resultados. </w:t>
        </w:r>
      </w:ins>
    </w:p>
    <w:p w14:paraId="7A548A99" w14:textId="59C45444" w:rsidR="00510A34" w:rsidRPr="001F1BB4" w:rsidDel="00F40200" w:rsidRDefault="005806D3" w:rsidP="00915AA1">
      <w:pPr>
        <w:pStyle w:val="Estilo12ptPrimeralnea05cm"/>
        <w:ind w:firstLine="0"/>
        <w:rPr>
          <w:del w:id="491" w:author="Maria Solana Gonzalez" w:date="2017-06-01T08:26:00Z"/>
        </w:rPr>
      </w:pPr>
      <w:del w:id="492" w:author="Maria Solana Gonzalez" w:date="2017-06-01T08:10:00Z">
        <w:r w:rsidDel="00915AA1">
          <w:delText>xxx</w:delText>
        </w:r>
      </w:del>
    </w:p>
    <w:p w14:paraId="1856072C" w14:textId="77777777" w:rsidR="00346E59" w:rsidRPr="001F1BB4" w:rsidRDefault="00346E59">
      <w:pPr>
        <w:pStyle w:val="Estilo12ptPrimeralnea05cm"/>
        <w:ind w:firstLine="0"/>
        <w:pPrChange w:id="493" w:author="Maria Solana Gonzalez" w:date="2017-06-01T08:26:00Z">
          <w:pPr>
            <w:pStyle w:val="Estilo12ptPrimeralnea05cm"/>
            <w:numPr>
              <w:numId w:val="15"/>
            </w:numPr>
            <w:spacing w:before="0" w:after="0"/>
            <w:ind w:left="567" w:hanging="283"/>
          </w:pPr>
        </w:pPrChange>
      </w:pPr>
    </w:p>
    <w:p w14:paraId="375DD291" w14:textId="77777777" w:rsidR="00FF5EEA" w:rsidRPr="001F1BB4" w:rsidRDefault="00FF5EEA" w:rsidP="00AC5E12">
      <w:pPr>
        <w:pStyle w:val="Ttulo2"/>
        <w:numPr>
          <w:ilvl w:val="1"/>
          <w:numId w:val="1"/>
        </w:numPr>
        <w:ind w:left="709" w:hanging="709"/>
      </w:pPr>
      <w:bookmarkStart w:id="494" w:name="_Toc483862797"/>
      <w:bookmarkEnd w:id="427"/>
      <w:r w:rsidRPr="001F1BB4">
        <w:t>Objet</w:t>
      </w:r>
      <w:r w:rsidR="00045865" w:rsidRPr="001F1BB4">
        <w:t>ivos</w:t>
      </w:r>
      <w:bookmarkEnd w:id="494"/>
    </w:p>
    <w:p w14:paraId="2563C544" w14:textId="77777777" w:rsidR="00445D65" w:rsidRPr="001F1BB4" w:rsidRDefault="00445D65" w:rsidP="00AC5E12">
      <w:pPr>
        <w:pStyle w:val="Estilo12ptPrimeralnea05cm"/>
        <w:ind w:firstLine="0"/>
      </w:pPr>
      <w:bookmarkStart w:id="495"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96" w:name="_Toc483862798"/>
      <w:bookmarkEnd w:id="495"/>
      <w:r w:rsidRPr="001F1BB4">
        <w:lastRenderedPageBreak/>
        <w:t>Plan de Trabajo</w:t>
      </w:r>
      <w:bookmarkEnd w:id="496"/>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1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97"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06"/>
        <w:tblGridChange w:id="498">
          <w:tblGrid>
            <w:gridCol w:w="4798"/>
            <w:gridCol w:w="1312"/>
            <w:gridCol w:w="1086"/>
            <w:gridCol w:w="1025"/>
          </w:tblGrid>
        </w:tblGridChange>
      </w:tblGrid>
      <w:tr w:rsidR="008D31E7" w:rsidRPr="001F1BB4" w14:paraId="0CE19A2C" w14:textId="77777777" w:rsidTr="008C2EF5">
        <w:trPr>
          <w:jc w:val="center"/>
          <w:trPrChange w:id="499" w:author="Pablo Blanco Peris" w:date="2017-05-24T18:30:00Z">
            <w:trPr>
              <w:jc w:val="center"/>
            </w:trPr>
          </w:trPrChange>
        </w:trPr>
        <w:tc>
          <w:tcPr>
            <w:tcW w:w="4798" w:type="dxa"/>
            <w:shd w:val="clear" w:color="auto" w:fill="C6D9F1" w:themeFill="text2" w:themeFillTint="33"/>
            <w:vAlign w:val="center"/>
            <w:hideMark/>
            <w:tcPrChange w:id="500"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501"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502"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06" w:type="dxa"/>
            <w:shd w:val="clear" w:color="auto" w:fill="C6D9F1" w:themeFill="text2" w:themeFillTint="33"/>
            <w:vAlign w:val="center"/>
            <w:hideMark/>
            <w:tcPrChange w:id="503"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0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1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06" w:type="dxa"/>
            <w:vMerge/>
            <w:tcBorders>
              <w:left w:val="single" w:sz="6" w:space="0" w:color="000000"/>
              <w:right w:val="single" w:sz="6" w:space="0" w:color="000000"/>
            </w:tcBorders>
            <w:shd w:val="clear" w:color="auto" w:fill="FFFFFF"/>
            <w:tcMar>
              <w:top w:w="20" w:type="dxa"/>
              <w:left w:w="20" w:type="dxa"/>
              <w:bottom w:w="20" w:type="dxa"/>
              <w:right w:w="20" w:type="dxa"/>
            </w:tcMar>
            <w:tcPrChange w:id="51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06" w:type="dxa"/>
            <w:vMerge/>
            <w:tcBorders>
              <w:left w:val="single" w:sz="6" w:space="0" w:color="000000"/>
              <w:right w:val="single" w:sz="6" w:space="0" w:color="000000"/>
            </w:tcBorders>
            <w:shd w:val="clear" w:color="auto" w:fill="FFFFFF"/>
            <w:tcMar>
              <w:top w:w="20" w:type="dxa"/>
              <w:left w:w="20" w:type="dxa"/>
              <w:bottom w:w="20" w:type="dxa"/>
              <w:right w:w="20" w:type="dxa"/>
            </w:tcMar>
            <w:tcPrChange w:id="52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06" w:type="dxa"/>
            <w:vMerge/>
            <w:tcBorders>
              <w:left w:val="single" w:sz="6" w:space="0" w:color="000000"/>
              <w:right w:val="single" w:sz="6" w:space="0" w:color="000000"/>
            </w:tcBorders>
            <w:shd w:val="clear" w:color="auto" w:fill="FFFFFF"/>
            <w:tcMar>
              <w:top w:w="20" w:type="dxa"/>
              <w:left w:w="20" w:type="dxa"/>
              <w:bottom w:w="20" w:type="dxa"/>
              <w:right w:w="20" w:type="dxa"/>
            </w:tcMar>
            <w:tcPrChange w:id="52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9"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0"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1"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0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3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3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0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4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06" w:type="dxa"/>
            <w:vMerge/>
            <w:tcBorders>
              <w:left w:val="single" w:sz="6" w:space="0" w:color="000000"/>
              <w:right w:val="single" w:sz="6" w:space="0" w:color="000000"/>
            </w:tcBorders>
            <w:shd w:val="clear" w:color="auto" w:fill="FFFFFF"/>
            <w:tcMar>
              <w:top w:w="20" w:type="dxa"/>
              <w:left w:w="20" w:type="dxa"/>
              <w:bottom w:w="20" w:type="dxa"/>
              <w:right w:w="20" w:type="dxa"/>
            </w:tcMar>
            <w:tcPrChange w:id="54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0"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0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1"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6"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0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7"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06" w:type="dxa"/>
            <w:vMerge/>
            <w:tcBorders>
              <w:left w:val="single" w:sz="6" w:space="0" w:color="000000"/>
              <w:right w:val="single" w:sz="6" w:space="0" w:color="000000"/>
            </w:tcBorders>
            <w:shd w:val="clear" w:color="auto" w:fill="FFFFFF"/>
            <w:tcMar>
              <w:top w:w="20" w:type="dxa"/>
              <w:left w:w="20" w:type="dxa"/>
              <w:bottom w:w="20" w:type="dxa"/>
              <w:right w:w="20" w:type="dxa"/>
            </w:tcMar>
            <w:tcPrChange w:id="56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6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65"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6"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7"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06" w:type="dxa"/>
            <w:vMerge/>
            <w:tcBorders>
              <w:left w:val="single" w:sz="6" w:space="0" w:color="000000"/>
              <w:right w:val="single" w:sz="6" w:space="0" w:color="000000"/>
            </w:tcBorders>
            <w:shd w:val="clear" w:color="auto" w:fill="FFFFFF"/>
            <w:tcMar>
              <w:top w:w="20" w:type="dxa"/>
              <w:left w:w="20" w:type="dxa"/>
              <w:bottom w:w="20" w:type="dxa"/>
              <w:right w:w="20" w:type="dxa"/>
            </w:tcMar>
            <w:tcPrChange w:id="56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4"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0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5"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0"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0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1"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8C2EF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8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8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6"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0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7"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88" w:name="_Toc398136770"/>
      <w:bookmarkStart w:id="589"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88"/>
      <w:bookmarkEnd w:id="589"/>
    </w:p>
    <w:p w14:paraId="5235DF43" w14:textId="77777777" w:rsidR="00FF78B0" w:rsidRDefault="00FF78B0" w:rsidP="009C1289">
      <w:pPr>
        <w:pStyle w:val="Estilo12ptPrimeralnea05cm"/>
        <w:ind w:firstLine="0"/>
        <w:rPr>
          <w:bCs/>
        </w:rPr>
      </w:pPr>
    </w:p>
    <w:p w14:paraId="70747D4F" w14:textId="77777777" w:rsidR="00E65C05" w:rsidRPr="00820B38" w:rsidRDefault="00E65C05" w:rsidP="009C1289">
      <w:pPr>
        <w:pStyle w:val="Estilo12ptPrimeralnea05cm"/>
        <w:ind w:firstLine="0"/>
        <w:rPr>
          <w:b/>
          <w:bCs/>
        </w:rPr>
      </w:pPr>
    </w:p>
    <w:p w14:paraId="11C6EA4B" w14:textId="2F9BC6D5" w:rsidR="00261CFB" w:rsidRDefault="00820B38" w:rsidP="00180078">
      <w:pPr>
        <w:pStyle w:val="Estilo12ptPrimeralnea05cm"/>
        <w:numPr>
          <w:ilvl w:val="0"/>
          <w:numId w:val="52"/>
        </w:numPr>
        <w:rPr>
          <w:bCs/>
        </w:rPr>
      </w:pPr>
      <w:r w:rsidRPr="00820B38">
        <w:rPr>
          <w:b/>
          <w:bCs/>
        </w:rPr>
        <w:t>Fase previa:</w:t>
      </w:r>
      <w:r>
        <w:rPr>
          <w:bCs/>
        </w:rPr>
        <w:t xml:space="preserve"> durante esta fase se realizaron varias reuniones con los tutores para hablar sobre la definición y finalidad del proyecto de fin de grado, así como establecer unas pautas del trabajo a seguir y definir los horarios de tutorías y seguimiento del mismo.</w:t>
      </w:r>
    </w:p>
    <w:p w14:paraId="06279ADF" w14:textId="46769139" w:rsidR="00180078" w:rsidRPr="00180078" w:rsidRDefault="00180078" w:rsidP="00180078">
      <w:pPr>
        <w:pStyle w:val="Estilo12ptPrimeralnea05cm"/>
        <w:numPr>
          <w:ilvl w:val="0"/>
          <w:numId w:val="52"/>
        </w:numPr>
        <w:jc w:val="left"/>
        <w:rPr>
          <w:bCs/>
        </w:rPr>
        <w:sectPr w:rsidR="00180078" w:rsidRPr="00180078"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r>
        <w:rPr>
          <w:bCs/>
        </w:rPr>
        <w:t>F</w:t>
      </w:r>
      <w:r>
        <w:rPr>
          <w:b/>
          <w:bCs/>
        </w:rPr>
        <w:t xml:space="preserve">ase de documentación: </w:t>
      </w:r>
      <w:r>
        <w:rPr>
          <w:bCs/>
        </w:rPr>
        <w:t>la sigu</w:t>
      </w:r>
      <w:r w:rsidR="00774EE4">
        <w:rPr>
          <w:bCs/>
        </w:rPr>
        <w:t>iente fase tiene como finalidad recoger toda la información e investigación necesaria para poder llevar a</w:t>
      </w: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1.2pt" o:ole="">
            <v:imagedata r:id="rId25" o:title=""/>
          </v:shape>
          <o:OLEObject Type="Embed" ProgID="Photoshop.Image.11" ShapeID="_x0000_i1025" DrawAspect="Content" ObjectID="_1558009587" r:id="rId26">
            <o:FieldCodes>\s</o:FieldCodes>
          </o:OLEObject>
        </w:object>
      </w:r>
    </w:p>
    <w:p w14:paraId="0A3FEBFE" w14:textId="77777777" w:rsidR="00FF78B0" w:rsidRPr="001F1BB4" w:rsidRDefault="00FF78B0" w:rsidP="00D920A9">
      <w:pPr>
        <w:pStyle w:val="Figprot"/>
        <w:rPr>
          <w:bCs/>
        </w:rPr>
      </w:pPr>
      <w:bookmarkStart w:id="590" w:name="_Toc398136787"/>
      <w:bookmarkStart w:id="591"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90"/>
      <w:bookmarkEnd w:id="591"/>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92" w:name="_Toc483862799"/>
      <w:r w:rsidRPr="001F1BB4">
        <w:lastRenderedPageBreak/>
        <w:t>Estructura de la memoria</w:t>
      </w:r>
      <w:bookmarkEnd w:id="592"/>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93" w:name="_Toc476940437"/>
      <w:bookmarkStart w:id="594" w:name="_Toc483862800"/>
      <w:r w:rsidRPr="00CB188A">
        <w:lastRenderedPageBreak/>
        <w:t>Análisis Forense de Imágenes Digitales</w:t>
      </w:r>
      <w:bookmarkEnd w:id="593"/>
      <w:bookmarkEnd w:id="594"/>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95" w:author="Pablo Blanco Peris" w:date="2017-05-24T18:31:00Z">
        <w:r w:rsidR="00666848">
          <w:t xml:space="preserve"> NASA,</w:t>
        </w:r>
      </w:ins>
      <w:r>
        <w:t xml:space="preserve"> </w:t>
      </w:r>
      <w:del w:id="596"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97" w:author="Pablo Blanco Peris" w:date="2017-05-24T18:41:00Z">
            <w:rPr/>
          </w:rPrChange>
        </w:rPr>
      </w:pPr>
      <w:r w:rsidRPr="00DE270F">
        <w:rPr>
          <w:i/>
          <w:rPrChange w:id="598"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99" w:name="_Toc476940439"/>
      <w:bookmarkStart w:id="600" w:name="_Toc483862801"/>
      <w:r w:rsidRPr="00EE5AF1">
        <w:t>Falsificación</w:t>
      </w:r>
      <w:bookmarkEnd w:id="599"/>
      <w:bookmarkEnd w:id="600"/>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601" w:author="Pablo Blanco Peris" w:date="2017-05-24T16:55:00Z">
        <w:r w:rsidR="00DE5C52">
          <w:rPr>
            <w:iCs/>
          </w:rPr>
          <w:t xml:space="preserve"> un claro ejemplo de manipulación </w:t>
        </w:r>
      </w:ins>
      <w:ins w:id="602" w:author="Pablo Blanco Peris" w:date="2017-05-24T16:56:00Z">
        <w:r w:rsidR="00DE5C52">
          <w:rPr>
            <w:iCs/>
          </w:rPr>
          <w:t xml:space="preserve">de fotografías desde los principios de la </w:t>
        </w:r>
      </w:ins>
      <w:ins w:id="603" w:author="Pablo Blanco Peris" w:date="2017-05-24T16:59:00Z">
        <w:r w:rsidR="00DE5C52">
          <w:rPr>
            <w:iCs/>
          </w:rPr>
          <w:t xml:space="preserve">propia </w:t>
        </w:r>
      </w:ins>
      <w:ins w:id="604" w:author="Pablo Blanco Peris" w:date="2017-05-24T16:56:00Z">
        <w:r w:rsidR="00DE5C52">
          <w:rPr>
            <w:iCs/>
          </w:rPr>
          <w:t>fotografía</w:t>
        </w:r>
      </w:ins>
      <w:del w:id="605" w:author="Pablo Blanco Peris" w:date="2017-05-24T16:56:00Z">
        <w:r w:rsidR="00EE5AF1" w:rsidDel="00DE5C52">
          <w:rPr>
            <w:iCs/>
          </w:rPr>
          <w:delText xml:space="preserve"> </w:delText>
        </w:r>
        <w:commentRangeStart w:id="606"/>
        <w:r w:rsidR="00C76BAC" w:rsidDel="00DE5C52">
          <w:rPr>
            <w:iCs/>
          </w:rPr>
          <w:delText>una fotografía XXXX</w:delText>
        </w:r>
        <w:commentRangeEnd w:id="606"/>
        <w:r w:rsidR="00C76BAC" w:rsidDel="00DE5C52">
          <w:rPr>
            <w:rStyle w:val="Refdecomentario"/>
            <w:rFonts w:ascii="Times New Roman" w:hAnsi="Times New Roman"/>
            <w:lang w:val="es-ES"/>
          </w:rPr>
          <w:commentReference w:id="606"/>
        </w:r>
      </w:del>
      <w:r w:rsidR="00C76BAC">
        <w:rPr>
          <w:iCs/>
        </w:rPr>
        <w:t>.</w:t>
      </w:r>
      <w:del w:id="607"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608" w:author="Pablo Blanco Peris" w:date="2017-05-24T16:51:00Z">
        <w:r w:rsidR="00711BA8">
          <w:t xml:space="preserve"> </w:t>
        </w:r>
        <w:r w:rsidR="00711BA8" w:rsidRPr="00711BA8">
          <w:rPr>
            <w:lang w:val="es-ES"/>
          </w:rPr>
          <w:t>En la imagen 1 se muestra la fotografía de Lenin y Trotsky</w:t>
        </w:r>
      </w:ins>
      <w:ins w:id="609" w:author="Pablo Blanco Peris" w:date="2017-05-24T16:56:00Z">
        <w:r w:rsidR="00DE5C52">
          <w:rPr>
            <w:lang w:val="es-ES"/>
          </w:rPr>
          <w:t>, de la Unión Soviética</w:t>
        </w:r>
      </w:ins>
      <w:ins w:id="610" w:author="Pablo Blanco Peris" w:date="2017-05-24T16:51:00Z">
        <w:r w:rsidR="00711BA8" w:rsidRPr="00711BA8">
          <w:rPr>
            <w:lang w:val="es-ES"/>
          </w:rPr>
          <w:t>, mientras que en la 2 se muestra la misma imagen manipulada, donde Trotsky y otra persona fueron removidas</w:t>
        </w:r>
      </w:ins>
      <w:ins w:id="611" w:author="Pablo Blanco Peris" w:date="2017-05-24T16:57:00Z">
        <w:r w:rsidR="00DE5C52">
          <w:rPr>
            <w:lang w:val="es-ES"/>
          </w:rPr>
          <w:t xml:space="preserve"> por motivos políticos, ya que, Trotsky, al ser un personaje no grato para la </w:t>
        </w:r>
      </w:ins>
      <w:ins w:id="612" w:author="Pablo Blanco Peris" w:date="2017-05-24T16:58:00Z">
        <w:r w:rsidR="00DE5C52">
          <w:rPr>
            <w:lang w:val="es-ES"/>
          </w:rPr>
          <w:t>vida política de dicho país fue removido de muchas de las im</w:t>
        </w:r>
      </w:ins>
      <w:ins w:id="613" w:author="Pablo Blanco Peris" w:date="2017-05-24T16:59:00Z">
        <w:r w:rsidR="00DE5C52">
          <w:rPr>
            <w:lang w:val="es-ES"/>
          </w:rPr>
          <w:t>ágenes</w:t>
        </w:r>
      </w:ins>
      <w:ins w:id="614"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615" w:author="Pablo Blanco Peris" w:date="2017-05-24T18:41:00Z">
            <w:rPr>
              <w:rStyle w:val="nfasis"/>
              <w:i w:val="0"/>
              <w:iCs w:val="0"/>
            </w:rPr>
          </w:rPrChange>
        </w:rPr>
      </w:pPr>
      <w:r w:rsidRPr="00DE270F">
        <w:rPr>
          <w:rFonts w:ascii="Book Antiqua" w:hAnsi="Book Antiqua"/>
          <w:i/>
          <w:sz w:val="20"/>
          <w:rPrChange w:id="616" w:author="Pablo Blanco Peris" w:date="2017-05-24T18:41:00Z">
            <w:rPr>
              <w:i/>
              <w:iCs/>
            </w:rPr>
          </w:rPrChange>
        </w:rPr>
        <w:tab/>
      </w:r>
      <w:ins w:id="617" w:author="Pablo Blanco Peris" w:date="2017-05-24T18:35:00Z">
        <w:r w:rsidR="00EB4ED5" w:rsidRPr="00DE270F">
          <w:rPr>
            <w:rFonts w:ascii="Book Antiqua" w:hAnsi="Book Antiqua"/>
            <w:i/>
            <w:sz w:val="20"/>
            <w:rPrChange w:id="618" w:author="Pablo Blanco Peris" w:date="2017-05-24T18:41:00Z">
              <w:rPr/>
            </w:rPrChange>
          </w:rPr>
          <w:t>(</w:t>
        </w:r>
      </w:ins>
      <w:r w:rsidR="00AE7C7D" w:rsidRPr="00DE270F">
        <w:rPr>
          <w:rFonts w:ascii="Book Antiqua" w:hAnsi="Book Antiqua"/>
          <w:i/>
          <w:sz w:val="20"/>
          <w:rPrChange w:id="619" w:author="Pablo Blanco Peris" w:date="2017-05-24T18:41:00Z">
            <w:rPr/>
          </w:rPrChange>
        </w:rPr>
        <w:t>a</w:t>
      </w:r>
      <w:ins w:id="620" w:author="Pablo Blanco Peris" w:date="2017-05-24T18:35:00Z">
        <w:r w:rsidR="00EB4ED5" w:rsidRPr="00DE270F">
          <w:rPr>
            <w:rFonts w:ascii="Book Antiqua" w:hAnsi="Book Antiqua"/>
            <w:i/>
            <w:sz w:val="20"/>
            <w:rPrChange w:id="621" w:author="Pablo Blanco Peris" w:date="2017-05-24T18:41:00Z">
              <w:rPr/>
            </w:rPrChange>
          </w:rPr>
          <w:t>)</w:t>
        </w:r>
      </w:ins>
      <w:del w:id="622" w:author="Pablo Blanco Peris" w:date="2017-05-24T18:35:00Z">
        <w:r w:rsidR="00AE7C7D" w:rsidRPr="00DE270F" w:rsidDel="00EB4ED5">
          <w:rPr>
            <w:rFonts w:ascii="Book Antiqua" w:hAnsi="Book Antiqua"/>
            <w:i/>
            <w:sz w:val="20"/>
            <w:rPrChange w:id="623" w:author="Pablo Blanco Peris" w:date="2017-05-24T18:41:00Z">
              <w:rPr/>
            </w:rPrChange>
          </w:rPr>
          <w:delText>.</w:delText>
        </w:r>
      </w:del>
      <w:r w:rsidR="00AE7C7D" w:rsidRPr="00DE270F">
        <w:rPr>
          <w:rFonts w:ascii="Book Antiqua" w:hAnsi="Book Antiqua"/>
          <w:i/>
          <w:sz w:val="20"/>
          <w:rPrChange w:id="624" w:author="Pablo Blanco Peris" w:date="2017-05-24T18:41:00Z">
            <w:rPr/>
          </w:rPrChange>
        </w:rPr>
        <w:t xml:space="preserve"> Imagen real</w:t>
      </w:r>
      <w:r w:rsidRPr="00DE270F">
        <w:rPr>
          <w:rFonts w:ascii="Book Antiqua" w:hAnsi="Book Antiqua"/>
          <w:i/>
          <w:sz w:val="20"/>
          <w:rPrChange w:id="625" w:author="Pablo Blanco Peris" w:date="2017-05-24T18:41:00Z">
            <w:rPr/>
          </w:rPrChange>
        </w:rPr>
        <w:tab/>
      </w:r>
      <w:ins w:id="626" w:author="Pablo Blanco Peris" w:date="2017-05-24T18:35:00Z">
        <w:r w:rsidR="00EB4ED5" w:rsidRPr="00DE270F">
          <w:rPr>
            <w:rFonts w:ascii="Book Antiqua" w:hAnsi="Book Antiqua"/>
            <w:i/>
            <w:sz w:val="20"/>
            <w:rPrChange w:id="627" w:author="Pablo Blanco Peris" w:date="2017-05-24T18:41:00Z">
              <w:rPr/>
            </w:rPrChange>
          </w:rPr>
          <w:t>(</w:t>
        </w:r>
      </w:ins>
      <w:r w:rsidR="00AE7C7D" w:rsidRPr="00DE270F">
        <w:rPr>
          <w:rFonts w:ascii="Book Antiqua" w:hAnsi="Book Antiqua"/>
          <w:i/>
          <w:sz w:val="20"/>
          <w:rPrChange w:id="628" w:author="Pablo Blanco Peris" w:date="2017-05-24T18:41:00Z">
            <w:rPr/>
          </w:rPrChange>
        </w:rPr>
        <w:t>b</w:t>
      </w:r>
      <w:ins w:id="629" w:author="Pablo Blanco Peris" w:date="2017-05-24T18:35:00Z">
        <w:r w:rsidR="00EB4ED5" w:rsidRPr="00DE270F">
          <w:rPr>
            <w:rFonts w:ascii="Book Antiqua" w:hAnsi="Book Antiqua"/>
            <w:i/>
            <w:sz w:val="20"/>
            <w:rPrChange w:id="630" w:author="Pablo Blanco Peris" w:date="2017-05-24T18:41:00Z">
              <w:rPr/>
            </w:rPrChange>
          </w:rPr>
          <w:t>)</w:t>
        </w:r>
      </w:ins>
      <w:del w:id="631" w:author="Pablo Blanco Peris" w:date="2017-05-24T18:35:00Z">
        <w:r w:rsidR="00AE7C7D" w:rsidRPr="00DE270F" w:rsidDel="00EB4ED5">
          <w:rPr>
            <w:rFonts w:ascii="Book Antiqua" w:hAnsi="Book Antiqua"/>
            <w:i/>
            <w:sz w:val="20"/>
            <w:rPrChange w:id="632" w:author="Pablo Blanco Peris" w:date="2017-05-24T18:41:00Z">
              <w:rPr/>
            </w:rPrChange>
          </w:rPr>
          <w:delText>.</w:delText>
        </w:r>
      </w:del>
      <w:r w:rsidR="00AE7C7D" w:rsidRPr="00DE270F">
        <w:rPr>
          <w:rFonts w:ascii="Book Antiqua" w:hAnsi="Book Antiqua"/>
          <w:i/>
          <w:sz w:val="20"/>
          <w:rPrChange w:id="633" w:author="Pablo Blanco Peris" w:date="2017-05-24T18:41:00Z">
            <w:rPr/>
          </w:rPrChange>
        </w:rPr>
        <w:t xml:space="preserve"> Imagen manipulada</w:t>
      </w:r>
      <w:r w:rsidR="00AE7C7D" w:rsidRPr="00DE270F" w:rsidDel="00AE7C7D">
        <w:rPr>
          <w:rFonts w:ascii="Book Antiqua" w:hAnsi="Book Antiqua"/>
          <w:i/>
          <w:sz w:val="20"/>
          <w:rPrChange w:id="634" w:author="Pablo Blanco Peris" w:date="2017-05-24T18:41:00Z">
            <w:rPr/>
          </w:rPrChange>
        </w:rPr>
        <w:t xml:space="preserve"> </w:t>
      </w:r>
    </w:p>
    <w:p w14:paraId="188BE0B2" w14:textId="2D77097A" w:rsidR="00E022D8" w:rsidRPr="00DE270F" w:rsidRDefault="00711BA8" w:rsidP="00E022D8">
      <w:pPr>
        <w:pStyle w:val="Figprot"/>
        <w:rPr>
          <w:i/>
          <w:rPrChange w:id="635" w:author="Pablo Blanco Peris" w:date="2017-05-24T18:42:00Z">
            <w:rPr/>
          </w:rPrChange>
        </w:rPr>
      </w:pPr>
      <w:ins w:id="636" w:author="Pablo Blanco Peris" w:date="2017-05-24T16:52:00Z">
        <w:r w:rsidRPr="00DE270F">
          <w:rPr>
            <w:i/>
            <w:rPrChange w:id="637" w:author="Pablo Blanco Peris" w:date="2017-05-24T18:42:00Z">
              <w:rPr/>
            </w:rPrChange>
          </w:rPr>
          <w:lastRenderedPageBreak/>
          <w:t>Figura</w:t>
        </w:r>
      </w:ins>
      <w:ins w:id="638" w:author="Pablo Blanco Peris" w:date="2017-05-24T18:42:00Z">
        <w:r w:rsidR="00DE270F">
          <w:rPr>
            <w:i/>
          </w:rPr>
          <w:t xml:space="preserve"> </w:t>
        </w:r>
      </w:ins>
      <w:ins w:id="639" w:author="Pablo Blanco Peris" w:date="2017-05-24T16:52:00Z">
        <w:r w:rsidR="00DE270F">
          <w:rPr>
            <w:i/>
          </w:rPr>
          <w:t>2</w:t>
        </w:r>
      </w:ins>
      <w:del w:id="640" w:author="Pablo Blanco Peris" w:date="2017-05-24T16:52:00Z">
        <w:r w:rsidR="00E022D8" w:rsidRPr="00DE270F" w:rsidDel="00711BA8">
          <w:rPr>
            <w:i/>
            <w:rPrChange w:id="641" w:author="Pablo Blanco Peris" w:date="2017-05-24T18:42:00Z">
              <w:rPr/>
            </w:rPrChange>
          </w:rPr>
          <w:delText>Imagen 1</w:delText>
        </w:r>
      </w:del>
      <w:r w:rsidR="00E022D8" w:rsidRPr="00DE270F">
        <w:rPr>
          <w:i/>
          <w:rPrChange w:id="642" w:author="Pablo Blanco Peris" w:date="2017-05-24T18:42:00Z">
            <w:rPr/>
          </w:rPrChange>
        </w:rPr>
        <w:t>.2</w:t>
      </w:r>
      <w:ins w:id="643" w:author="Pablo Blanco Peris" w:date="2017-05-24T16:52:00Z">
        <w:r w:rsidRPr="00DE270F">
          <w:rPr>
            <w:i/>
            <w:rPrChange w:id="644" w:author="Pablo Blanco Peris" w:date="2017-05-24T18:42:00Z">
              <w:rPr/>
            </w:rPrChange>
          </w:rPr>
          <w:t>:</w:t>
        </w:r>
      </w:ins>
      <w:del w:id="645" w:author="Pablo Blanco Peris" w:date="2017-05-24T16:52:00Z">
        <w:r w:rsidR="00E022D8" w:rsidRPr="00DE270F" w:rsidDel="00711BA8">
          <w:rPr>
            <w:i/>
            <w:rPrChange w:id="646" w:author="Pablo Blanco Peris" w:date="2017-05-24T18:42:00Z">
              <w:rPr/>
            </w:rPrChange>
          </w:rPr>
          <w:delText>:</w:delText>
        </w:r>
      </w:del>
      <w:r w:rsidR="00E022D8" w:rsidRPr="00DE270F">
        <w:rPr>
          <w:i/>
          <w:rPrChange w:id="647" w:author="Pablo Blanco Peris" w:date="2017-05-24T18:42:00Z">
            <w:rPr/>
          </w:rPrChange>
        </w:rPr>
        <w:t xml:space="preserve"> </w:t>
      </w:r>
      <w:ins w:id="648" w:author="Pablo Blanco Peris" w:date="2017-05-24T16:54:00Z">
        <w:r w:rsidR="00DE5C52" w:rsidRPr="00DE270F">
          <w:rPr>
            <w:i/>
            <w:rPrChange w:id="649" w:author="Pablo Blanco Peris" w:date="2017-05-24T18:42:00Z">
              <w:rPr/>
            </w:rPrChange>
          </w:rPr>
          <w:t>Lenin y Trotsky</w:t>
        </w:r>
      </w:ins>
      <w:del w:id="650" w:author="Pablo Blanco Peris" w:date="2017-05-24T16:51:00Z">
        <w:r w:rsidR="00E022D8" w:rsidRPr="00DE270F" w:rsidDel="00711BA8">
          <w:rPr>
            <w:i/>
            <w:rPrChange w:id="651"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652" w:author="Pablo Blanco Peris" w:date="2017-05-24T18:26:00Z">
        <w:r w:rsidR="007F6789">
          <w:t xml:space="preserve"> que </w:t>
        </w:r>
      </w:ins>
      <w:r w:rsidR="00AE7C7D">
        <w:t>muestra un</w:t>
      </w:r>
      <w:ins w:id="653" w:author="Pablo Blanco Peris" w:date="2017-05-24T18:27:00Z">
        <w:r w:rsidR="001012B1">
          <w:t>a</w:t>
        </w:r>
      </w:ins>
      <w:del w:id="654" w:author="Pablo Blanco Peris" w:date="2017-05-24T18:27:00Z">
        <w:r w:rsidR="00AE7C7D" w:rsidDel="001012B1">
          <w:delText>a</w:delText>
        </w:r>
      </w:del>
      <w:r w:rsidRPr="00C61687">
        <w:t xml:space="preserve"> </w:t>
      </w:r>
      <w:del w:id="655" w:author="Pablo Blanco Peris" w:date="2017-05-24T18:27:00Z">
        <w:r w:rsidRPr="00C61687" w:rsidDel="001012B1">
          <w:delText xml:space="preserve">imagen que </w:delText>
        </w:r>
      </w:del>
      <w:r w:rsidRPr="00C61687">
        <w:t xml:space="preserve">de las </w:t>
      </w:r>
      <w:ins w:id="656"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657" w:author="Pablo Blanco Peris" w:date="2017-05-24T17:18:00Z">
        <w:r w:rsidR="00AE5C11">
          <w:t>.</w:t>
        </w:r>
      </w:ins>
      <w:ins w:id="658" w:author="Pablo Blanco Peris" w:date="2017-05-24T18:34:00Z">
        <w:r w:rsidR="00EB4ED5">
          <w:t xml:space="preserve"> La imagen a está manipulada, ya que en realidad es la mezcla de las imágenes b y c.</w:t>
        </w:r>
        <w:r w:rsidR="00EB4ED5" w:rsidRPr="00C61687" w:rsidDel="00AE5C11">
          <w:t xml:space="preserve"> </w:t>
        </w:r>
      </w:ins>
      <w:del w:id="659"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660" w:author="Pablo Blanco Peris" w:date="2017-05-24T18:41:00Z">
            <w:rPr>
              <w:rStyle w:val="nfasis"/>
              <w:i w:val="0"/>
            </w:rPr>
          </w:rPrChange>
        </w:rPr>
      </w:pPr>
      <w:ins w:id="661" w:author="Pablo Blanco Peris" w:date="2017-05-24T18:35:00Z">
        <w:r w:rsidRPr="00DE270F">
          <w:rPr>
            <w:rStyle w:val="nfasis"/>
            <w:rFonts w:ascii="Book Antiqua" w:hAnsi="Book Antiqua"/>
            <w:sz w:val="20"/>
            <w:rPrChange w:id="662" w:author="Pablo Blanco Peris" w:date="2017-05-24T18:41:00Z">
              <w:rPr>
                <w:rStyle w:val="nfasis"/>
              </w:rPr>
            </w:rPrChange>
          </w:rPr>
          <w:t>(</w:t>
        </w:r>
      </w:ins>
      <w:r w:rsidR="00AE7C7D" w:rsidRPr="00DE270F">
        <w:rPr>
          <w:rStyle w:val="nfasis"/>
          <w:rFonts w:ascii="Book Antiqua" w:hAnsi="Book Antiqua"/>
          <w:sz w:val="20"/>
          <w:rPrChange w:id="663" w:author="Pablo Blanco Peris" w:date="2017-05-24T18:41:00Z">
            <w:rPr>
              <w:rStyle w:val="nfasis"/>
            </w:rPr>
          </w:rPrChange>
        </w:rPr>
        <w:t>a</w:t>
      </w:r>
      <w:ins w:id="664" w:author="Pablo Blanco Peris" w:date="2017-05-24T18:35:00Z">
        <w:r w:rsidRPr="00DE270F">
          <w:rPr>
            <w:rStyle w:val="nfasis"/>
            <w:rFonts w:ascii="Book Antiqua" w:hAnsi="Book Antiqua"/>
            <w:sz w:val="20"/>
            <w:rPrChange w:id="665" w:author="Pablo Blanco Peris" w:date="2017-05-24T18:41:00Z">
              <w:rPr>
                <w:rStyle w:val="nfasis"/>
              </w:rPr>
            </w:rPrChange>
          </w:rPr>
          <w:t>)</w:t>
        </w:r>
      </w:ins>
      <w:del w:id="666" w:author="Pablo Blanco Peris" w:date="2017-05-24T18:35:00Z">
        <w:r w:rsidR="00AE7C7D" w:rsidRPr="00DE270F" w:rsidDel="00EB4ED5">
          <w:rPr>
            <w:rStyle w:val="nfasis"/>
            <w:rFonts w:ascii="Book Antiqua" w:hAnsi="Book Antiqua"/>
            <w:sz w:val="20"/>
            <w:rPrChange w:id="667" w:author="Pablo Blanco Peris" w:date="2017-05-24T18:41:00Z">
              <w:rPr>
                <w:rStyle w:val="nfasis"/>
              </w:rPr>
            </w:rPrChange>
          </w:rPr>
          <w:delText>.</w:delText>
        </w:r>
      </w:del>
      <w:r w:rsidR="00AE7C7D" w:rsidRPr="00DE270F">
        <w:rPr>
          <w:rStyle w:val="nfasis"/>
          <w:rFonts w:ascii="Book Antiqua" w:hAnsi="Book Antiqua"/>
          <w:sz w:val="20"/>
          <w:rPrChange w:id="668"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669" w:author="Pablo Blanco Peris" w:date="2017-05-24T18:35:00Z"/>
          <w:rStyle w:val="nfasis"/>
          <w:rFonts w:ascii="Book Antiqua" w:hAnsi="Book Antiqua"/>
          <w:sz w:val="20"/>
          <w:rPrChange w:id="670" w:author="Pablo Blanco Peris" w:date="2017-05-24T18:41:00Z">
            <w:rPr>
              <w:ins w:id="671" w:author="Pablo Blanco Peris" w:date="2017-05-24T18:35:00Z"/>
              <w:rStyle w:val="nfasis"/>
            </w:rPr>
          </w:rPrChange>
        </w:rPr>
      </w:pPr>
      <w:r w:rsidRPr="00DE270F">
        <w:rPr>
          <w:rStyle w:val="nfasis"/>
          <w:rFonts w:ascii="Book Antiqua" w:hAnsi="Book Antiqua"/>
          <w:sz w:val="20"/>
          <w:rPrChange w:id="672" w:author="Pablo Blanco Peris" w:date="2017-05-24T18:41:00Z">
            <w:rPr>
              <w:rStyle w:val="nfasis"/>
            </w:rPr>
          </w:rPrChange>
        </w:rPr>
        <w:tab/>
      </w:r>
      <w:ins w:id="673" w:author="Pablo Blanco Peris" w:date="2017-05-24T18:35:00Z">
        <w:r w:rsidR="00EB4ED5" w:rsidRPr="00DE270F">
          <w:rPr>
            <w:rStyle w:val="nfasis"/>
            <w:rFonts w:ascii="Book Antiqua" w:hAnsi="Book Antiqua"/>
            <w:sz w:val="20"/>
            <w:rPrChange w:id="674" w:author="Pablo Blanco Peris" w:date="2017-05-24T18:41:00Z">
              <w:rPr>
                <w:rStyle w:val="nfasis"/>
              </w:rPr>
            </w:rPrChange>
          </w:rPr>
          <w:t>(</w:t>
        </w:r>
      </w:ins>
      <w:r w:rsidR="00AE7C7D" w:rsidRPr="00DE270F">
        <w:rPr>
          <w:rStyle w:val="nfasis"/>
          <w:rFonts w:ascii="Book Antiqua" w:hAnsi="Book Antiqua"/>
          <w:sz w:val="20"/>
          <w:rPrChange w:id="675" w:author="Pablo Blanco Peris" w:date="2017-05-24T18:41:00Z">
            <w:rPr>
              <w:rStyle w:val="nfasis"/>
            </w:rPr>
          </w:rPrChange>
        </w:rPr>
        <w:t>b</w:t>
      </w:r>
      <w:ins w:id="676" w:author="Pablo Blanco Peris" w:date="2017-05-24T18:35:00Z">
        <w:r w:rsidR="00EB4ED5" w:rsidRPr="00DE270F">
          <w:rPr>
            <w:rStyle w:val="nfasis"/>
            <w:rFonts w:ascii="Book Antiqua" w:hAnsi="Book Antiqua"/>
            <w:sz w:val="20"/>
            <w:rPrChange w:id="677" w:author="Pablo Blanco Peris" w:date="2017-05-24T18:41:00Z">
              <w:rPr>
                <w:rStyle w:val="nfasis"/>
              </w:rPr>
            </w:rPrChange>
          </w:rPr>
          <w:t>)</w:t>
        </w:r>
      </w:ins>
      <w:del w:id="678" w:author="Pablo Blanco Peris" w:date="2017-05-24T18:35:00Z">
        <w:r w:rsidR="00AE7C7D" w:rsidRPr="00DE270F" w:rsidDel="00EB4ED5">
          <w:rPr>
            <w:rStyle w:val="nfasis"/>
            <w:rFonts w:ascii="Book Antiqua" w:hAnsi="Book Antiqua"/>
            <w:sz w:val="20"/>
            <w:rPrChange w:id="679" w:author="Pablo Blanco Peris" w:date="2017-05-24T18:41:00Z">
              <w:rPr>
                <w:rStyle w:val="nfasis"/>
              </w:rPr>
            </w:rPrChange>
          </w:rPr>
          <w:delText>.</w:delText>
        </w:r>
      </w:del>
      <w:r w:rsidR="00AE7C7D" w:rsidRPr="00DE270F">
        <w:rPr>
          <w:rStyle w:val="nfasis"/>
          <w:rFonts w:ascii="Book Antiqua" w:hAnsi="Book Antiqua"/>
          <w:sz w:val="20"/>
          <w:rPrChange w:id="680" w:author="Pablo Blanco Peris" w:date="2017-05-24T18:41:00Z">
            <w:rPr>
              <w:rStyle w:val="nfasis"/>
            </w:rPr>
          </w:rPrChange>
        </w:rPr>
        <w:t xml:space="preserve"> Imagen (1)</w:t>
      </w:r>
      <w:r w:rsidRPr="00DE270F">
        <w:rPr>
          <w:rStyle w:val="nfasis"/>
          <w:rFonts w:ascii="Book Antiqua" w:hAnsi="Book Antiqua"/>
          <w:sz w:val="20"/>
          <w:rPrChange w:id="681" w:author="Pablo Blanco Peris" w:date="2017-05-24T18:41:00Z">
            <w:rPr>
              <w:rStyle w:val="nfasis"/>
            </w:rPr>
          </w:rPrChange>
        </w:rPr>
        <w:tab/>
      </w:r>
      <w:ins w:id="682" w:author="Pablo Blanco Peris" w:date="2017-05-24T18:35:00Z">
        <w:r w:rsidR="00EB4ED5" w:rsidRPr="00DE270F">
          <w:rPr>
            <w:rStyle w:val="nfasis"/>
            <w:rFonts w:ascii="Book Antiqua" w:hAnsi="Book Antiqua"/>
            <w:sz w:val="20"/>
            <w:rPrChange w:id="683" w:author="Pablo Blanco Peris" w:date="2017-05-24T18:41:00Z">
              <w:rPr>
                <w:rStyle w:val="nfasis"/>
              </w:rPr>
            </w:rPrChange>
          </w:rPr>
          <w:t>(</w:t>
        </w:r>
      </w:ins>
      <w:r w:rsidR="00AE7C7D" w:rsidRPr="00DE270F">
        <w:rPr>
          <w:rStyle w:val="nfasis"/>
          <w:rFonts w:ascii="Book Antiqua" w:hAnsi="Book Antiqua"/>
          <w:sz w:val="20"/>
          <w:rPrChange w:id="684" w:author="Pablo Blanco Peris" w:date="2017-05-24T18:41:00Z">
            <w:rPr>
              <w:rStyle w:val="nfasis"/>
            </w:rPr>
          </w:rPrChange>
        </w:rPr>
        <w:t>c</w:t>
      </w:r>
      <w:ins w:id="685" w:author="Pablo Blanco Peris" w:date="2017-05-24T18:35:00Z">
        <w:r w:rsidR="00EB4ED5" w:rsidRPr="00DE270F">
          <w:rPr>
            <w:rStyle w:val="nfasis"/>
            <w:rFonts w:ascii="Book Antiqua" w:hAnsi="Book Antiqua"/>
            <w:sz w:val="20"/>
            <w:rPrChange w:id="686" w:author="Pablo Blanco Peris" w:date="2017-05-24T18:41:00Z">
              <w:rPr>
                <w:rStyle w:val="nfasis"/>
              </w:rPr>
            </w:rPrChange>
          </w:rPr>
          <w:t>)</w:t>
        </w:r>
      </w:ins>
      <w:del w:id="687" w:author="Pablo Blanco Peris" w:date="2017-05-24T18:35:00Z">
        <w:r w:rsidR="00AE7C7D" w:rsidRPr="00DE270F" w:rsidDel="00EB4ED5">
          <w:rPr>
            <w:rStyle w:val="nfasis"/>
            <w:rFonts w:ascii="Book Antiqua" w:hAnsi="Book Antiqua"/>
            <w:sz w:val="20"/>
            <w:rPrChange w:id="688" w:author="Pablo Blanco Peris" w:date="2017-05-24T18:41:00Z">
              <w:rPr>
                <w:rStyle w:val="nfasis"/>
              </w:rPr>
            </w:rPrChange>
          </w:rPr>
          <w:delText>.</w:delText>
        </w:r>
      </w:del>
      <w:r w:rsidR="00AE7C7D" w:rsidRPr="00DE270F">
        <w:rPr>
          <w:rStyle w:val="nfasis"/>
          <w:rFonts w:ascii="Book Antiqua" w:hAnsi="Book Antiqua"/>
          <w:sz w:val="20"/>
          <w:rPrChange w:id="689"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90" w:author="Pablo Blanco Peris" w:date="2017-05-24T18:36:00Z"/>
          <w:rStyle w:val="nfasis"/>
          <w:rFonts w:ascii="Book Antiqua" w:hAnsi="Book Antiqua"/>
          <w:sz w:val="20"/>
          <w:rPrChange w:id="691" w:author="Pablo Blanco Peris" w:date="2017-05-24T18:42:00Z">
            <w:rPr>
              <w:del w:id="692" w:author="Pablo Blanco Peris" w:date="2017-05-24T18:36:00Z"/>
              <w:rStyle w:val="nfasis"/>
            </w:rPr>
          </w:rPrChange>
        </w:rPr>
        <w:pPrChange w:id="693" w:author="Pablo Blanco Peris" w:date="2017-05-24T18:42:00Z">
          <w:pPr>
            <w:tabs>
              <w:tab w:val="left" w:pos="1792"/>
              <w:tab w:val="left" w:pos="6272"/>
            </w:tabs>
          </w:pPr>
        </w:pPrChange>
      </w:pPr>
      <w:del w:id="694" w:author="Pablo Blanco Peris" w:date="2017-05-24T18:35:00Z">
        <w:r w:rsidRPr="00DE270F" w:rsidDel="00EB4ED5">
          <w:rPr>
            <w:rStyle w:val="nfasis"/>
            <w:rFonts w:ascii="Book Antiqua" w:hAnsi="Book Antiqua"/>
            <w:sz w:val="20"/>
            <w:rPrChange w:id="695" w:author="Pablo Blanco Peris" w:date="2017-05-24T18:42:00Z">
              <w:rPr>
                <w:rStyle w:val="nfasis"/>
              </w:rPr>
            </w:rPrChange>
          </w:rPr>
          <w:delText xml:space="preserve">Imagen </w:delText>
        </w:r>
      </w:del>
      <w:ins w:id="696" w:author="Pablo Blanco Peris" w:date="2017-05-24T18:35:00Z">
        <w:r w:rsidR="00EB4ED5" w:rsidRPr="00DE270F">
          <w:rPr>
            <w:rStyle w:val="nfasis"/>
            <w:rFonts w:ascii="Book Antiqua" w:hAnsi="Book Antiqua"/>
            <w:sz w:val="20"/>
            <w:rPrChange w:id="697" w:author="Pablo Blanco Peris" w:date="2017-05-24T18:42:00Z">
              <w:rPr>
                <w:rStyle w:val="nfasis"/>
              </w:rPr>
            </w:rPrChange>
          </w:rPr>
          <w:t xml:space="preserve">Figura </w:t>
        </w:r>
      </w:ins>
      <w:ins w:id="698" w:author="Pablo Blanco Peris" w:date="2017-05-24T18:34:00Z">
        <w:r w:rsidR="00EB4ED5" w:rsidRPr="00DE270F">
          <w:rPr>
            <w:rStyle w:val="nfasis"/>
            <w:rFonts w:ascii="Book Antiqua" w:hAnsi="Book Antiqua"/>
            <w:sz w:val="20"/>
            <w:rPrChange w:id="699" w:author="Pablo Blanco Peris" w:date="2017-05-24T18:42:00Z">
              <w:rPr>
                <w:rStyle w:val="nfasis"/>
              </w:rPr>
            </w:rPrChange>
          </w:rPr>
          <w:t>2</w:t>
        </w:r>
      </w:ins>
      <w:del w:id="700" w:author="Pablo Blanco Peris" w:date="2017-05-24T18:34:00Z">
        <w:r w:rsidRPr="00DE270F" w:rsidDel="00EB4ED5">
          <w:rPr>
            <w:rStyle w:val="nfasis"/>
            <w:rFonts w:ascii="Book Antiqua" w:hAnsi="Book Antiqua"/>
            <w:sz w:val="20"/>
            <w:rPrChange w:id="701" w:author="Pablo Blanco Peris" w:date="2017-05-24T18:42:00Z">
              <w:rPr>
                <w:rStyle w:val="nfasis"/>
              </w:rPr>
            </w:rPrChange>
          </w:rPr>
          <w:delText>1</w:delText>
        </w:r>
      </w:del>
      <w:r w:rsidRPr="00DE270F">
        <w:rPr>
          <w:rStyle w:val="nfasis"/>
          <w:rFonts w:ascii="Book Antiqua" w:hAnsi="Book Antiqua"/>
          <w:sz w:val="20"/>
          <w:rPrChange w:id="702" w:author="Pablo Blanco Peris" w:date="2017-05-24T18:42:00Z">
            <w:rPr>
              <w:rStyle w:val="nfasis"/>
            </w:rPr>
          </w:rPrChange>
        </w:rPr>
        <w:t>.3</w:t>
      </w:r>
      <w:del w:id="703" w:author="Pablo Blanco Peris" w:date="2017-05-24T18:34:00Z">
        <w:r w:rsidRPr="00DE270F" w:rsidDel="00EB4ED5">
          <w:rPr>
            <w:rStyle w:val="nfasis"/>
            <w:rFonts w:ascii="Book Antiqua" w:hAnsi="Book Antiqua"/>
            <w:sz w:val="20"/>
            <w:rPrChange w:id="704" w:author="Pablo Blanco Peris" w:date="2017-05-24T18:42:00Z">
              <w:rPr>
                <w:rStyle w:val="nfasis"/>
              </w:rPr>
            </w:rPrChange>
          </w:rPr>
          <w:delText>: La imagen 1 está manipulada, ya que en realidad es la mezcla de las imágenes 2 y 3.</w:delText>
        </w:r>
      </w:del>
      <w:ins w:id="705" w:author="Pablo Blanco Peris" w:date="2017-05-24T18:34:00Z">
        <w:r w:rsidR="00EB4ED5" w:rsidRPr="00DE270F">
          <w:rPr>
            <w:rStyle w:val="nfasis"/>
            <w:rFonts w:ascii="Book Antiqua" w:hAnsi="Book Antiqua"/>
            <w:sz w:val="20"/>
            <w:rPrChange w:id="706"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707" w:author="Pablo Blanco Peris" w:date="2017-05-24T18:42:00Z">
          <w:pPr/>
        </w:pPrChange>
      </w:pPr>
    </w:p>
    <w:p w14:paraId="5ABC55F9" w14:textId="77777777" w:rsidR="00EB4ED5" w:rsidRDefault="00EB4ED5" w:rsidP="00E022D8">
      <w:pPr>
        <w:jc w:val="center"/>
        <w:rPr>
          <w:ins w:id="708" w:author="Pablo Blanco Peris" w:date="2017-05-24T18:36:00Z"/>
          <w:rStyle w:val="nfasis"/>
          <w:i w:val="0"/>
        </w:rPr>
      </w:pPr>
    </w:p>
    <w:p w14:paraId="063B236D" w14:textId="77777777" w:rsidR="00EB4ED5" w:rsidRDefault="00EB4ED5" w:rsidP="00E022D8">
      <w:pPr>
        <w:jc w:val="center"/>
        <w:rPr>
          <w:ins w:id="709" w:author="Pablo Blanco Peris" w:date="2017-05-24T18:36:00Z"/>
          <w:rStyle w:val="nfasis"/>
          <w:i w:val="0"/>
        </w:rPr>
      </w:pPr>
    </w:p>
    <w:p w14:paraId="25CACAA4" w14:textId="77777777" w:rsidR="00EB4ED5" w:rsidRDefault="00EB4ED5" w:rsidP="00E022D8">
      <w:pPr>
        <w:jc w:val="center"/>
        <w:rPr>
          <w:ins w:id="710" w:author="Pablo Blanco Peris" w:date="2017-05-24T18:36:00Z"/>
          <w:rStyle w:val="nfasis"/>
          <w:i w:val="0"/>
        </w:rPr>
      </w:pPr>
    </w:p>
    <w:p w14:paraId="6FCCB856" w14:textId="77777777" w:rsidR="00EB4ED5" w:rsidRDefault="00EB4ED5" w:rsidP="00E022D8">
      <w:pPr>
        <w:jc w:val="center"/>
        <w:rPr>
          <w:ins w:id="711" w:author="Pablo Blanco Peris" w:date="2017-05-24T18:36:00Z"/>
          <w:rStyle w:val="nfasis"/>
          <w:i w:val="0"/>
        </w:rPr>
      </w:pPr>
    </w:p>
    <w:p w14:paraId="1BC8B561" w14:textId="453AA5D3" w:rsidR="00EB4ED5" w:rsidRPr="00AE5D3A" w:rsidRDefault="00AE5D3A">
      <w:pPr>
        <w:jc w:val="both"/>
        <w:rPr>
          <w:ins w:id="712" w:author="Pablo Blanco Peris" w:date="2017-05-24T18:36:00Z"/>
          <w:rStyle w:val="nfasis"/>
          <w:rFonts w:ascii="Book Antiqua" w:hAnsi="Book Antiqua"/>
          <w:i w:val="0"/>
          <w:rPrChange w:id="713" w:author="Pablo Blanco Peris" w:date="2017-05-24T18:38:00Z">
            <w:rPr>
              <w:ins w:id="714" w:author="Pablo Blanco Peris" w:date="2017-05-24T18:36:00Z"/>
              <w:rStyle w:val="nfasis"/>
              <w:i w:val="0"/>
            </w:rPr>
          </w:rPrChange>
        </w:rPr>
        <w:pPrChange w:id="715" w:author="Pablo Blanco Peris" w:date="2017-05-24T18:38:00Z">
          <w:pPr>
            <w:jc w:val="center"/>
          </w:pPr>
        </w:pPrChange>
      </w:pPr>
      <w:ins w:id="716"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717" w:author="Pablo Blanco Peris" w:date="2017-05-24T18:39:00Z">
        <w:r>
          <w:rPr>
            <w:rStyle w:val="nfasis"/>
            <w:rFonts w:ascii="Book Antiqua" w:hAnsi="Book Antiqua"/>
            <w:i w:val="0"/>
          </w:rPr>
          <w:t>las</w:t>
        </w:r>
      </w:ins>
      <w:ins w:id="718" w:author="Pablo Blanco Peris" w:date="2017-05-24T18:38:00Z">
        <w:r>
          <w:rPr>
            <w:rStyle w:val="nfasis"/>
            <w:rFonts w:ascii="Book Antiqua" w:hAnsi="Book Antiqua"/>
            <w:i w:val="0"/>
          </w:rPr>
          <w:t xml:space="preserve"> personas que aparecen</w:t>
        </w:r>
      </w:ins>
      <w:ins w:id="719" w:author="Pablo Blanco Peris" w:date="2017-05-24T18:39:00Z">
        <w:r>
          <w:rPr>
            <w:rStyle w:val="nfasis"/>
            <w:rFonts w:ascii="Book Antiqua" w:hAnsi="Book Antiqua"/>
            <w:i w:val="0"/>
          </w:rPr>
          <w:t xml:space="preserve"> detrás del hombre que está en primer plano</w:t>
        </w:r>
      </w:ins>
      <w:ins w:id="720"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721" w:author="Pablo Blanco Peris" w:date="2017-05-24T18:36:00Z"/>
          <w:rStyle w:val="nfasis"/>
          <w:i w:val="0"/>
        </w:rPr>
      </w:pPr>
    </w:p>
    <w:p w14:paraId="089F21FC" w14:textId="77777777" w:rsidR="00EB4ED5" w:rsidRDefault="00EB4ED5" w:rsidP="00E022D8">
      <w:pPr>
        <w:jc w:val="center"/>
        <w:rPr>
          <w:ins w:id="722" w:author="Pablo Blanco Peris" w:date="2017-05-24T18:36:00Z"/>
          <w:rStyle w:val="nfasis"/>
          <w:i w:val="0"/>
        </w:rPr>
      </w:pPr>
    </w:p>
    <w:p w14:paraId="5BE76855" w14:textId="77777777" w:rsidR="00EB4ED5" w:rsidRDefault="00EB4ED5" w:rsidP="00E022D8">
      <w:pPr>
        <w:jc w:val="center"/>
        <w:rPr>
          <w:ins w:id="723"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724" w:author="Pablo Blanco Peris" w:date="2017-05-24T18:42:00Z">
            <w:rPr>
              <w:rStyle w:val="nfasis"/>
              <w:i w:val="0"/>
            </w:rPr>
          </w:rPrChange>
        </w:rPr>
      </w:pPr>
      <w:ins w:id="725" w:author="Pablo Blanco Peris" w:date="2017-05-24T18:36:00Z">
        <w:r w:rsidRPr="00DE270F">
          <w:rPr>
            <w:rStyle w:val="nfasis"/>
            <w:rFonts w:ascii="Book Antiqua" w:hAnsi="Book Antiqua"/>
            <w:sz w:val="20"/>
            <w:rPrChange w:id="726" w:author="Pablo Blanco Peris" w:date="2017-05-24T18:42:00Z">
              <w:rPr>
                <w:rStyle w:val="nfasis"/>
              </w:rPr>
            </w:rPrChange>
          </w:rPr>
          <w:t>(</w:t>
        </w:r>
      </w:ins>
      <w:r w:rsidR="008A19B5" w:rsidRPr="00DE270F">
        <w:rPr>
          <w:rStyle w:val="nfasis"/>
          <w:rFonts w:ascii="Book Antiqua" w:hAnsi="Book Antiqua"/>
          <w:sz w:val="20"/>
          <w:rPrChange w:id="727" w:author="Pablo Blanco Peris" w:date="2017-05-24T18:42:00Z">
            <w:rPr>
              <w:rStyle w:val="nfasis"/>
            </w:rPr>
          </w:rPrChange>
        </w:rPr>
        <w:t>a</w:t>
      </w:r>
      <w:ins w:id="728" w:author="Pablo Blanco Peris" w:date="2017-05-24T18:36:00Z">
        <w:r w:rsidRPr="00DE270F">
          <w:rPr>
            <w:rStyle w:val="nfasis"/>
            <w:rFonts w:ascii="Book Antiqua" w:hAnsi="Book Antiqua"/>
            <w:sz w:val="20"/>
            <w:rPrChange w:id="729" w:author="Pablo Blanco Peris" w:date="2017-05-24T18:42:00Z">
              <w:rPr>
                <w:rStyle w:val="nfasis"/>
              </w:rPr>
            </w:rPrChange>
          </w:rPr>
          <w:t>)</w:t>
        </w:r>
      </w:ins>
      <w:r w:rsidR="008A19B5" w:rsidRPr="00DE270F">
        <w:rPr>
          <w:rStyle w:val="nfasis"/>
          <w:rFonts w:ascii="Book Antiqua" w:hAnsi="Book Antiqua"/>
          <w:sz w:val="20"/>
          <w:rPrChange w:id="730" w:author="Pablo Blanco Peris" w:date="2017-05-24T18:42:00Z">
            <w:rPr>
              <w:rStyle w:val="nfasis"/>
            </w:rPr>
          </w:rPrChange>
        </w:rPr>
        <w:tab/>
      </w:r>
      <w:ins w:id="731" w:author="Pablo Blanco Peris" w:date="2017-05-24T18:36:00Z">
        <w:r w:rsidRPr="00DE270F">
          <w:rPr>
            <w:rStyle w:val="nfasis"/>
            <w:rFonts w:ascii="Book Antiqua" w:hAnsi="Book Antiqua"/>
            <w:sz w:val="20"/>
            <w:rPrChange w:id="732" w:author="Pablo Blanco Peris" w:date="2017-05-24T18:42:00Z">
              <w:rPr>
                <w:rStyle w:val="nfasis"/>
              </w:rPr>
            </w:rPrChange>
          </w:rPr>
          <w:t>(</w:t>
        </w:r>
      </w:ins>
      <w:r w:rsidR="008A19B5" w:rsidRPr="00DE270F">
        <w:rPr>
          <w:rStyle w:val="nfasis"/>
          <w:rFonts w:ascii="Book Antiqua" w:hAnsi="Book Antiqua"/>
          <w:sz w:val="20"/>
          <w:rPrChange w:id="733" w:author="Pablo Blanco Peris" w:date="2017-05-24T18:42:00Z">
            <w:rPr>
              <w:rStyle w:val="nfasis"/>
            </w:rPr>
          </w:rPrChange>
        </w:rPr>
        <w:t>b</w:t>
      </w:r>
      <w:ins w:id="734" w:author="Pablo Blanco Peris" w:date="2017-05-24T18:36:00Z">
        <w:r w:rsidRPr="00DE270F">
          <w:rPr>
            <w:rStyle w:val="nfasis"/>
            <w:rFonts w:ascii="Book Antiqua" w:hAnsi="Book Antiqua"/>
            <w:sz w:val="20"/>
            <w:rPrChange w:id="735"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736" w:author="Pablo Blanco Peris" w:date="2017-05-24T18:36:00Z"/>
          <w:rStyle w:val="nfasis"/>
          <w:rFonts w:ascii="Book Antiqua" w:hAnsi="Book Antiqua"/>
          <w:sz w:val="20"/>
          <w:rPrChange w:id="737" w:author="Pablo Blanco Peris" w:date="2017-05-24T18:42:00Z">
            <w:rPr>
              <w:ins w:id="738" w:author="Pablo Blanco Peris" w:date="2017-05-24T18:36:00Z"/>
              <w:rStyle w:val="nfasis"/>
            </w:rPr>
          </w:rPrChange>
        </w:rPr>
        <w:pPrChange w:id="739" w:author="Pablo Blanco Peris" w:date="2017-05-24T18:53:00Z">
          <w:pPr>
            <w:tabs>
              <w:tab w:val="left" w:pos="2336"/>
              <w:tab w:val="left" w:pos="5744"/>
            </w:tabs>
          </w:pPr>
        </w:pPrChange>
      </w:pPr>
      <w:ins w:id="740" w:author="Pablo Blanco Peris" w:date="2017-05-24T18:36:00Z">
        <w:r w:rsidRPr="00DE270F">
          <w:rPr>
            <w:rStyle w:val="nfasis"/>
            <w:rFonts w:ascii="Book Antiqua" w:hAnsi="Book Antiqua"/>
            <w:sz w:val="20"/>
            <w:rPrChange w:id="741"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742" w:author="Pablo Blanco Peris" w:date="2017-05-24T18:39:00Z"/>
          <w:rStyle w:val="nfasis"/>
          <w:sz w:val="20"/>
          <w:rPrChange w:id="743" w:author="Pablo Blanco Peris" w:date="2017-05-24T18:42:00Z">
            <w:rPr>
              <w:ins w:id="744" w:author="Pablo Blanco Peris" w:date="2017-05-24T18:39:00Z"/>
              <w:rStyle w:val="nfasis"/>
              <w:rFonts w:ascii="Times New Roman" w:hAnsi="Times New Roman"/>
              <w:szCs w:val="24"/>
              <w:lang w:val="es-ES"/>
            </w:rPr>
          </w:rPrChange>
        </w:rPr>
        <w:pPrChange w:id="745"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746" w:author="Pablo Blanco Peris" w:date="2017-05-24T18:39:00Z"/>
          <w:rStyle w:val="nfasis"/>
          <w:rFonts w:ascii="Book Antiqua" w:hAnsi="Book Antiqua"/>
          <w:szCs w:val="20"/>
          <w:lang w:val="es-ES_tradnl"/>
        </w:rPr>
      </w:pPr>
      <w:del w:id="747"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748"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749" w:author="Pablo Blanco Peris" w:date="2017-05-24T18:40:00Z">
        <w:r w:rsidDel="00AE5D3A">
          <w:rPr>
            <w:iCs/>
          </w:rPr>
          <w:delText xml:space="preserve">acabo </w:delText>
        </w:r>
      </w:del>
      <w:ins w:id="750" w:author="Pablo Blanco Peris" w:date="2017-05-24T18:40:00Z">
        <w:r w:rsidR="00AE5D3A">
          <w:rPr>
            <w:iCs/>
          </w:rPr>
          <w:t xml:space="preserve">acabado </w:t>
        </w:r>
      </w:ins>
      <w:r>
        <w:rPr>
          <w:iCs/>
        </w:rPr>
        <w:t xml:space="preserve">final tiene una calidad muy alta que hace </w:t>
      </w:r>
      <w:del w:id="751" w:author="Pablo Blanco Peris" w:date="2017-05-24T18:40:00Z">
        <w:r w:rsidR="00E022D8" w:rsidRPr="00C61687" w:rsidDel="00AE5D3A">
          <w:rPr>
            <w:iCs/>
          </w:rPr>
          <w:delText xml:space="preserve">imposible </w:delText>
        </w:r>
      </w:del>
      <w:ins w:id="752" w:author="Pablo Blanco Peris" w:date="2017-05-24T18:40:00Z">
        <w:r w:rsidR="00AE5D3A">
          <w:rPr>
            <w:iCs/>
          </w:rPr>
          <w:t>prácticamente imposible</w:t>
        </w:r>
      </w:ins>
      <w:del w:id="753"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754" w:author="Pablo Blanco Peris" w:date="2017-05-24T18:55:00Z"/>
          <w:bCs/>
          <w:smallCaps w:val="0"/>
        </w:rPr>
      </w:pPr>
      <w:bookmarkStart w:id="755" w:name="_Toc476940440"/>
      <w:del w:id="756" w:author="Pablo Blanco Peris" w:date="2017-05-24T18:55:00Z">
        <w:r w:rsidRPr="00C61687" w:rsidDel="008F6738">
          <w:rPr>
            <w:bCs/>
            <w:smallCaps w:val="0"/>
          </w:rPr>
          <w:delText>ANÁLISIS FORENSE DE IMÁGENES DIGITALES</w:delText>
        </w:r>
        <w:bookmarkEnd w:id="755"/>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757" w:name="_Toc476940441"/>
      <w:bookmarkStart w:id="758" w:name="_Toc483862802"/>
      <w:r w:rsidRPr="00C61687">
        <w:rPr>
          <w:bCs/>
        </w:rPr>
        <w:t>Formación de una imagen digital</w:t>
      </w:r>
      <w:bookmarkEnd w:id="757"/>
      <w:bookmarkEnd w:id="758"/>
    </w:p>
    <w:p w14:paraId="685D9F88" w14:textId="77777777" w:rsidR="00E022D8" w:rsidRPr="00C61687" w:rsidRDefault="00E022D8">
      <w:pPr>
        <w:pStyle w:val="Estilo12ptPrimeralnea05cm"/>
        <w:ind w:left="284" w:firstLine="0"/>
        <w:rPr>
          <w:iCs/>
        </w:rPr>
        <w:pPrChange w:id="759"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760"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761"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762" w:author="Pablo Blanco Peris" w:date="2017-05-24T18:43:00Z">
        <w:r w:rsidRPr="00C61687" w:rsidDel="00DE270F">
          <w:rPr>
            <w:iCs/>
          </w:rPr>
          <w:delText xml:space="preserve"> “</w:delText>
        </w:r>
      </w:del>
      <w:del w:id="763" w:author="Pablo Blanco Peris" w:date="2017-05-24T18:42:00Z">
        <w:r w:rsidRPr="00C61687" w:rsidDel="00DE270F">
          <w:rPr>
            <w:iCs/>
          </w:rPr>
          <w:delText>Digital Image Processor”</w:delText>
        </w:r>
      </w:del>
      <w:r w:rsidRPr="00C61687">
        <w:rPr>
          <w:iCs/>
        </w:rPr>
        <w:t xml:space="preserve"> </w:t>
      </w:r>
      <w:del w:id="764" w:author="Pablo Blanco Peris" w:date="2017-05-24T18:43:00Z">
        <w:r w:rsidRPr="00C61687" w:rsidDel="00DE270F">
          <w:rPr>
            <w:iCs/>
          </w:rPr>
          <w:delText>(</w:delText>
        </w:r>
      </w:del>
      <w:r w:rsidRPr="00C61687">
        <w:rPr>
          <w:iCs/>
        </w:rPr>
        <w:t>DIP</w:t>
      </w:r>
      <w:del w:id="765"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766"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767" w:author="Maria Solana Gonzalez" w:date="2017-05-30T08:28:00Z">
          <w:pPr>
            <w:pStyle w:val="Estilo12ptPrimeralnea05cm"/>
            <w:numPr>
              <w:numId w:val="21"/>
            </w:numPr>
            <w:ind w:left="1004" w:hanging="360"/>
          </w:pPr>
        </w:pPrChange>
      </w:pPr>
      <w:ins w:id="768" w:author="Maria Solana Gonzalez" w:date="2017-05-30T08:28:00Z">
        <w:r>
          <w:rPr>
            <w:iCs/>
          </w:rPr>
          <w:br w:type="page"/>
        </w:r>
      </w:ins>
    </w:p>
    <w:p w14:paraId="027A9F06" w14:textId="77777777" w:rsidR="00E022D8" w:rsidRDefault="00E022D8">
      <w:pPr>
        <w:pStyle w:val="Estilo12ptPrimeralnea05cm"/>
        <w:ind w:left="284" w:firstLine="0"/>
        <w:rPr>
          <w:ins w:id="769" w:author="Maria Solana Gonzalez" w:date="2017-05-30T08:28:00Z"/>
          <w:iCs/>
        </w:rPr>
        <w:pPrChange w:id="770"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71" w:author="Maria Solana Gonzalez" w:date="2017-05-30T08:28:00Z"/>
          <w:iCs/>
        </w:rPr>
        <w:pPrChange w:id="772"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73" w:author="Maria Solana Gonzalez" w:date="2017-05-29T08:33:00Z">
          <w:pPr>
            <w:pStyle w:val="Estilo12ptPrimeralnea05cm"/>
          </w:pPr>
        </w:pPrChange>
      </w:pPr>
    </w:p>
    <w:p w14:paraId="35335490" w14:textId="3FBD01EC" w:rsidR="00E022D8" w:rsidRPr="002E1352" w:rsidRDefault="00870AB8" w:rsidP="00E022D8">
      <w:ins w:id="774"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75" w:author="Maria Solana Gonzalez" w:date="2017-05-29T08:28:00Z">
        <w:r w:rsidDel="0033438F">
          <w:rPr>
            <w:rFonts w:ascii="Times" w:hAnsi="Times" w:cs="Times"/>
            <w:noProof/>
            <w:lang w:val="es-ES_tradnl" w:eastAsia="es-ES_tradnl"/>
            <w:rPrChange w:id="776"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77"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78" w:author="Maria Solana Gonzalez" w:date="2017-05-29T08:32:00Z"/>
          <w:i/>
          <w:iCs/>
        </w:rPr>
      </w:pPr>
      <w:ins w:id="779"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80" w:name="_Toc476940442"/>
      <w:bookmarkStart w:id="781" w:name="_Toc483862803"/>
      <w:r w:rsidRPr="00C95908">
        <w:rPr>
          <w:bCs/>
        </w:rPr>
        <w:t>Filtros de color</w:t>
      </w:r>
      <w:bookmarkEnd w:id="780"/>
      <w:bookmarkEnd w:id="781"/>
    </w:p>
    <w:p w14:paraId="2288CA41" w14:textId="618EC1DA" w:rsidR="00E022D8" w:rsidRPr="00C61687" w:rsidRDefault="00E022D8">
      <w:pPr>
        <w:pStyle w:val="Estilo12ptPrimeralnea05cm"/>
        <w:ind w:left="284" w:firstLine="0"/>
        <w:rPr>
          <w:iCs/>
        </w:rPr>
        <w:pPrChange w:id="782"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83"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84"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85"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86"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87" w:author="Maria Solana Gonzalez" w:date="2017-05-29T08:33:00Z">
          <w:pPr>
            <w:pStyle w:val="Estilo12ptPrimeralnea05cm"/>
          </w:pPr>
        </w:pPrChange>
      </w:pPr>
      <w:r w:rsidRPr="00C61687">
        <w:rPr>
          <w:iCs/>
        </w:rPr>
        <w:t>Generalmente, las cámaras usan el modelo</w:t>
      </w:r>
      <w:ins w:id="788" w:author="Pablo Blanco Peris" w:date="2017-05-24T18:46:00Z">
        <w:r w:rsidR="00DE270F">
          <w:rPr>
            <w:iCs/>
          </w:rPr>
          <w:t xml:space="preserve"> </w:t>
        </w:r>
      </w:ins>
      <w:del w:id="789" w:author="Pablo Blanco Peris" w:date="2017-05-24T18:46:00Z">
        <w:r w:rsidRPr="00C61687" w:rsidDel="00DE270F">
          <w:rPr>
            <w:iCs/>
          </w:rPr>
          <w:delText xml:space="preserve"> Green-Red-Green-Blue (</w:delText>
        </w:r>
      </w:del>
      <w:r w:rsidRPr="00C61687">
        <w:rPr>
          <w:iCs/>
        </w:rPr>
        <w:t>GRGB</w:t>
      </w:r>
      <w:del w:id="790" w:author="Pablo Blanco Peris" w:date="2017-05-24T18:46:00Z">
        <w:r w:rsidRPr="00C61687" w:rsidDel="00DE270F">
          <w:rPr>
            <w:iCs/>
          </w:rPr>
          <w:delText>)</w:delText>
        </w:r>
      </w:del>
      <w:r w:rsidRPr="00C61687">
        <w:rPr>
          <w:iCs/>
        </w:rPr>
        <w:t xml:space="preserve">. Pero hay varias alternativas de filtros CFA: </w:t>
      </w:r>
      <w:del w:id="791" w:author="Pablo Blanco Peris" w:date="2017-05-24T18:45:00Z">
        <w:r w:rsidRPr="00C61687" w:rsidDel="00DE270F">
          <w:rPr>
            <w:iCs/>
          </w:rPr>
          <w:delText>Cyan-Yellow-Yellow-Magenta (</w:delText>
        </w:r>
      </w:del>
      <w:r w:rsidRPr="00C61687">
        <w:rPr>
          <w:iCs/>
        </w:rPr>
        <w:t>CYYM</w:t>
      </w:r>
      <w:del w:id="792" w:author="Pablo Blanco Peris" w:date="2017-05-24T18:45:00Z">
        <w:r w:rsidRPr="00C61687" w:rsidDel="00DE270F">
          <w:rPr>
            <w:iCs/>
          </w:rPr>
          <w:delText>)</w:delText>
        </w:r>
      </w:del>
      <w:r w:rsidRPr="00C61687">
        <w:rPr>
          <w:iCs/>
        </w:rPr>
        <w:t xml:space="preserve">, </w:t>
      </w:r>
      <w:del w:id="793" w:author="Pablo Blanco Peris" w:date="2017-05-24T18:45:00Z">
        <w:r w:rsidRPr="00C61687" w:rsidDel="00DE270F">
          <w:rPr>
            <w:iCs/>
          </w:rPr>
          <w:delText>Red-Green-Blue-Emerland (</w:delText>
        </w:r>
      </w:del>
      <w:r w:rsidRPr="00C61687">
        <w:rPr>
          <w:iCs/>
        </w:rPr>
        <w:t>RGBE</w:t>
      </w:r>
      <w:ins w:id="794" w:author="Pablo Blanco Peris" w:date="2017-05-24T18:45:00Z">
        <w:r w:rsidR="00DE270F">
          <w:rPr>
            <w:iCs/>
          </w:rPr>
          <w:t xml:space="preserve"> o</w:t>
        </w:r>
      </w:ins>
      <w:del w:id="795" w:author="Pablo Blanco Peris" w:date="2017-05-24T18:45:00Z">
        <w:r w:rsidRPr="00C61687" w:rsidDel="00DE270F">
          <w:rPr>
            <w:iCs/>
          </w:rPr>
          <w:delText>)</w:delText>
        </w:r>
      </w:del>
      <w:r w:rsidRPr="00C61687">
        <w:rPr>
          <w:iCs/>
        </w:rPr>
        <w:t xml:space="preserve"> </w:t>
      </w:r>
      <w:del w:id="796" w:author="Pablo Blanco Peris" w:date="2017-05-24T18:45:00Z">
        <w:r w:rsidRPr="00C61687" w:rsidDel="00DE270F">
          <w:rPr>
            <w:iCs/>
          </w:rPr>
          <w:delText>y Cyan-Magenta-Yellow (</w:delText>
        </w:r>
      </w:del>
      <w:r w:rsidRPr="00C61687">
        <w:rPr>
          <w:iCs/>
        </w:rPr>
        <w:t>CMY</w:t>
      </w:r>
      <w:del w:id="797"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98" w:name="_Toc476940443"/>
      <w:bookmarkStart w:id="799" w:name="_Toc483862804"/>
      <w:r w:rsidRPr="00C95908">
        <w:rPr>
          <w:bCs/>
        </w:rPr>
        <w:lastRenderedPageBreak/>
        <w:t>Tipos de sensores</w:t>
      </w:r>
      <w:bookmarkEnd w:id="798"/>
      <w:bookmarkEnd w:id="799"/>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800"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801"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802" w:name="_Toc476940444"/>
      <w:bookmarkStart w:id="803" w:name="_Toc483862805"/>
      <w:r w:rsidRPr="00AB359A">
        <w:t>Sensores CCD</w:t>
      </w:r>
      <w:bookmarkEnd w:id="802"/>
      <w:bookmarkEnd w:id="803"/>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804"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805"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806"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807" w:name="_Toc476940445"/>
      <w:bookmarkStart w:id="808" w:name="_Toc483862806"/>
      <w:r w:rsidRPr="00AB359A">
        <w:t>Sensores CMOS</w:t>
      </w:r>
      <w:bookmarkEnd w:id="807"/>
      <w:bookmarkEnd w:id="808"/>
      <w:r w:rsidRPr="00AB359A">
        <w:t xml:space="preserve"> </w:t>
      </w:r>
    </w:p>
    <w:p w14:paraId="2262DAC5" w14:textId="77777777" w:rsidR="00E022D8" w:rsidRPr="00C61687" w:rsidRDefault="00E022D8">
      <w:pPr>
        <w:pStyle w:val="Estilo12ptPrimeralnea05cm"/>
        <w:ind w:left="284" w:firstLine="0"/>
        <w:rPr>
          <w:iCs/>
        </w:rPr>
        <w:pPrChange w:id="809" w:author="Maria Solana Gonzalez" w:date="2017-05-29T08:33:00Z">
          <w:pPr>
            <w:pStyle w:val="Estilo12ptPrimeralnea05cm"/>
          </w:pPr>
        </w:pPrChange>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810"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811" w:name="_Toc477877511"/>
      <w:bookmarkStart w:id="812" w:name="_Toc483862807"/>
      <w:r w:rsidRPr="00A33B5E">
        <w:rPr>
          <w:bCs/>
          <w:sz w:val="30"/>
          <w:szCs w:val="28"/>
        </w:rPr>
        <w:t>Imperfecciones</w:t>
      </w:r>
      <w:r w:rsidRPr="005D1821">
        <w:t xml:space="preserve"> </w:t>
      </w:r>
      <w:r w:rsidRPr="00A33B5E">
        <w:rPr>
          <w:bCs/>
          <w:sz w:val="30"/>
          <w:szCs w:val="28"/>
        </w:rPr>
        <w:t>y ruido de la imagen</w:t>
      </w:r>
      <w:bookmarkEnd w:id="811"/>
      <w:bookmarkEnd w:id="812"/>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813" w:name="_Toc477877512"/>
      <w:bookmarkStart w:id="814" w:name="_Toc483862808"/>
      <w:r w:rsidRPr="00A33B5E">
        <w:t>Imperfecciones</w:t>
      </w:r>
      <w:r w:rsidRPr="005D1821">
        <w:rPr>
          <w:sz w:val="24"/>
          <w:szCs w:val="24"/>
          <w:lang w:val="es-ES"/>
        </w:rPr>
        <w:t xml:space="preserve"> </w:t>
      </w:r>
      <w:r w:rsidRPr="00A33B5E">
        <w:t>del sensor</w:t>
      </w:r>
      <w:bookmarkEnd w:id="813"/>
      <w:bookmarkEnd w:id="814"/>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815"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816" w:author="Maria Solana Gonzalez" w:date="2017-05-29T08:35:00Z"/>
          <w:iCs/>
        </w:rPr>
        <w:pPrChange w:id="817"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818" w:author="Maria Solana Gonzalez" w:date="2017-05-29T08:35:00Z">
          <w:pPr>
            <w:jc w:val="both"/>
          </w:pPr>
        </w:pPrChange>
      </w:pPr>
    </w:p>
    <w:p w14:paraId="610FD25E" w14:textId="77777777" w:rsidR="00996957" w:rsidRPr="00F56CE5" w:rsidRDefault="00996957">
      <w:pPr>
        <w:pStyle w:val="Estilo12ptPrimeralnea05cm"/>
        <w:ind w:firstLine="0"/>
        <w:rPr>
          <w:iCs/>
        </w:rPr>
        <w:pPrChange w:id="819"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820"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821"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822"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823"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824"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825"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826"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827"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828"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829"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blooming. </w:t>
      </w:r>
      <w:r w:rsidRPr="00F21DF0">
        <w:rPr>
          <w:iCs/>
          <w:rPrChange w:id="830"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831" w:author="Maria Solana Gonzalez" w:date="2017-05-29T08:35:00Z">
          <w:pPr>
            <w:numPr>
              <w:numId w:val="22"/>
            </w:numPr>
            <w:ind w:left="720" w:hanging="360"/>
            <w:jc w:val="both"/>
          </w:pPr>
        </w:pPrChange>
      </w:pPr>
      <w:r w:rsidRPr="00F21DF0">
        <w:rPr>
          <w:iCs/>
          <w:rPrChange w:id="832" w:author="Maria Solana Gonzalez" w:date="2017-05-29T08:35:00Z">
            <w:rPr>
              <w:i/>
            </w:rPr>
          </w:rPrChange>
        </w:rPr>
        <w:t>“Rolling Shutter”</w:t>
      </w:r>
      <w:r w:rsidRPr="00F21DF0">
        <w:rPr>
          <w:iCs/>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833"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834"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835" w:name="_Toc477877513"/>
      <w:bookmarkStart w:id="836" w:name="_Toc483862809"/>
      <w:r w:rsidRPr="00A33B5E">
        <w:t>Ruido en la imagen</w:t>
      </w:r>
      <w:bookmarkEnd w:id="835"/>
      <w:bookmarkEnd w:id="836"/>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837"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838" w:author="Maria Solana Gonzalez" w:date="2017-05-29T08:36:00Z"/>
          <w:iCs/>
        </w:rPr>
        <w:pPrChange w:id="839"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840" w:author="Maria Solana Gonzalez" w:date="2017-05-29T08:36:00Z">
          <w:pPr>
            <w:jc w:val="both"/>
          </w:pPr>
        </w:pPrChange>
      </w:pPr>
    </w:p>
    <w:p w14:paraId="2BD66A6F" w14:textId="77777777" w:rsidR="00996957" w:rsidRPr="00305C04" w:rsidDel="00FA0098" w:rsidRDefault="00996957">
      <w:pPr>
        <w:pStyle w:val="Estilo12ptPrimeralnea05cm"/>
        <w:ind w:firstLine="0"/>
        <w:rPr>
          <w:del w:id="841" w:author="Maria Solana Gonzalez" w:date="2017-05-29T08:36:00Z"/>
          <w:iCs/>
        </w:rPr>
        <w:pPrChange w:id="842"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843" w:author="Maria Solana Gonzalez" w:date="2017-05-29T08:36:00Z">
          <w:pPr>
            <w:jc w:val="both"/>
          </w:pPr>
        </w:pPrChange>
      </w:pPr>
    </w:p>
    <w:p w14:paraId="1F234D18" w14:textId="77777777" w:rsidR="00996957" w:rsidRPr="007D1D77" w:rsidRDefault="00996957">
      <w:pPr>
        <w:pStyle w:val="Estilo12ptPrimeralnea05cm"/>
        <w:ind w:firstLine="0"/>
        <w:rPr>
          <w:iCs/>
        </w:rPr>
        <w:pPrChange w:id="844"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845" w:author="Maria Solana Gonzalez" w:date="2017-05-29T08:36:00Z"/>
          <w:iCs/>
        </w:rPr>
        <w:pPrChange w:id="846" w:author="Maria Solana Gonzalez" w:date="2017-05-29T08:36:00Z">
          <w:pPr>
            <w:jc w:val="both"/>
          </w:pPr>
        </w:pPrChange>
      </w:pPr>
    </w:p>
    <w:p w14:paraId="50E3E051" w14:textId="50EB2F54" w:rsidR="00996957" w:rsidRPr="00F56CE5" w:rsidRDefault="00996957">
      <w:pPr>
        <w:pStyle w:val="Estilo12ptPrimeralnea05cm"/>
        <w:ind w:firstLine="0"/>
        <w:rPr>
          <w:iCs/>
        </w:rPr>
        <w:pPrChange w:id="847" w:author="Maria Solana Gonzalez" w:date="2017-05-29T08:36:00Z">
          <w:pPr>
            <w:jc w:val="both"/>
          </w:pPr>
        </w:pPrChange>
      </w:pPr>
      <w:r w:rsidRPr="00E60C7D">
        <w:rPr>
          <w:iCs/>
        </w:rPr>
        <w:t>El ruido PNU es la diferencia de sensibilidad a la l</w:t>
      </w:r>
      <w:r w:rsidRPr="00EF22C9">
        <w:rPr>
          <w:iCs/>
        </w:rPr>
        <w:t>uz entre los píxeles de la</w:t>
      </w:r>
      <w:ins w:id="848" w:author="Maria Solana Gonzalez" w:date="2017-05-29T08:36:00Z">
        <w:r w:rsidR="0090352E">
          <w:rPr>
            <w:iCs/>
          </w:rPr>
          <w:t xml:space="preserve"> </w:t>
        </w:r>
      </w:ins>
      <w:del w:id="849"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850"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851" w:name="_Toc477877514"/>
      <w:bookmarkStart w:id="852" w:name="_Toc483862810"/>
      <w:r w:rsidRPr="00A33B5E">
        <w:rPr>
          <w:bCs/>
          <w:sz w:val="30"/>
          <w:szCs w:val="28"/>
        </w:rPr>
        <w:t>Diferencias entre Cámaras Digitales y Cámaras de Dispositivos Móviles</w:t>
      </w:r>
      <w:bookmarkEnd w:id="851"/>
      <w:bookmarkEnd w:id="852"/>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853"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854"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xml:space="preserve">: </w:t>
      </w:r>
      <w:proofErr w:type="spellStart"/>
      <w:r w:rsidRPr="00A33B5E">
        <w:rPr>
          <w:rFonts w:ascii="Book Antiqua" w:hAnsi="Book Antiqua" w:cs="Times"/>
          <w:sz w:val="24"/>
          <w:szCs w:val="24"/>
        </w:rPr>
        <w:t>Analog</w:t>
      </w:r>
      <w:proofErr w:type="spellEnd"/>
      <w:r w:rsidRPr="00A33B5E">
        <w:rPr>
          <w:rFonts w:ascii="Book Antiqua" w:hAnsi="Book Antiqua" w:cs="Times"/>
          <w:sz w:val="24"/>
          <w:szCs w:val="24"/>
        </w:rPr>
        <w:t xml:space="preserve"> Digital </w:t>
      </w:r>
      <w:proofErr w:type="spellStart"/>
      <w:r w:rsidRPr="00A33B5E">
        <w:rPr>
          <w:rFonts w:ascii="Book Antiqua" w:hAnsi="Book Antiqua" w:cs="Times"/>
          <w:sz w:val="24"/>
          <w:szCs w:val="24"/>
        </w:rPr>
        <w:t>Conversion</w:t>
      </w:r>
      <w:proofErr w:type="spellEnd"/>
      <w:r w:rsidRPr="00A33B5E">
        <w:rPr>
          <w:rFonts w:ascii="Book Antiqua" w:hAnsi="Book Antiqua" w:cs="Times"/>
          <w:sz w:val="24"/>
          <w:szCs w:val="24"/>
        </w:rPr>
        <w:t xml:space="preserve"> (ADC) de 10 bits en comparación a las cámaras tradicionales que poseen 12 bits.</w:t>
      </w:r>
    </w:p>
    <w:p w14:paraId="73867729" w14:textId="77777777" w:rsidR="00A33B5E" w:rsidRDefault="00A33B5E" w:rsidP="005D1821">
      <w:pPr>
        <w:pStyle w:val="Estilo12ptPrimeralnea05cm"/>
        <w:rPr>
          <w:ins w:id="855"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856" w:name="_Toc477877515"/>
      <w:bookmarkStart w:id="857" w:name="_Toc483862811"/>
      <w:r w:rsidRPr="00A33B5E">
        <w:rPr>
          <w:bCs/>
        </w:rPr>
        <w:lastRenderedPageBreak/>
        <w:t>Técnicas de análisis forense</w:t>
      </w:r>
      <w:bookmarkEnd w:id="856"/>
      <w:bookmarkEnd w:id="857"/>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858" w:name="_Toc477877516"/>
      <w:bookmarkStart w:id="859" w:name="_Toc483862812"/>
      <w:r>
        <w:t>Técnicas de Identificación de la Fuente</w:t>
      </w:r>
      <w:bookmarkEnd w:id="858"/>
      <w:bookmarkEnd w:id="859"/>
    </w:p>
    <w:p w14:paraId="4F256FE0" w14:textId="77777777" w:rsidR="0013191C" w:rsidRPr="0013191C" w:rsidRDefault="0013191C">
      <w:pPr>
        <w:widowControl w:val="0"/>
        <w:autoSpaceDE w:val="0"/>
        <w:autoSpaceDN w:val="0"/>
        <w:adjustRightInd w:val="0"/>
        <w:spacing w:after="240" w:line="340" w:lineRule="atLeast"/>
        <w:jc w:val="both"/>
        <w:rPr>
          <w:ins w:id="860" w:author="Maria Solana Gonzalez" w:date="2017-05-28T18:01:00Z"/>
          <w:rFonts w:ascii="Book Antiqua" w:hAnsi="Book Antiqua" w:cs="Times"/>
          <w:rPrChange w:id="861" w:author="Maria Solana Gonzalez" w:date="2017-05-28T18:01:00Z">
            <w:rPr>
              <w:ins w:id="862" w:author="Maria Solana Gonzalez" w:date="2017-05-28T18:01:00Z"/>
            </w:rPr>
          </w:rPrChange>
        </w:rPr>
        <w:pPrChange w:id="863"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64" w:author="Maria Solana Gonzalez" w:date="2017-05-28T18:01:00Z">
        <w:r w:rsidRPr="0013191C">
          <w:rPr>
            <w:rFonts w:ascii="Book Antiqua" w:hAnsi="Book Antiqua" w:cs="Times"/>
            <w:rPrChange w:id="865"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866" w:author="Maria Solana Gonzalez" w:date="2017-05-28T18:01:00Z"/>
          <w:rFonts w:ascii="Book Antiqua" w:hAnsi="Book Antiqua" w:cs="Times"/>
          <w:rPrChange w:id="867" w:author="Maria Solana Gonzalez" w:date="2017-05-28T18:01:00Z">
            <w:rPr>
              <w:ins w:id="868" w:author="Maria Solana Gonzalez" w:date="2017-05-28T18:01:00Z"/>
            </w:rPr>
          </w:rPrChange>
        </w:rPr>
        <w:pPrChange w:id="869"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70" w:author="Maria Solana Gonzalez" w:date="2017-05-28T18:01:00Z">
        <w:r w:rsidRPr="0013191C">
          <w:rPr>
            <w:rFonts w:ascii="Book Antiqua" w:hAnsi="Book Antiqua" w:cs="Times"/>
            <w:rPrChange w:id="871"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72"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73" w:author="Maria Solana Gonzalez" w:date="2017-05-28T18:01:00Z">
            <w:rPr/>
          </w:rPrChange>
        </w:rPr>
        <w:pPrChange w:id="874" w:author="Maria Solana Gonzalez" w:date="2017-05-28T18:01:00Z">
          <w:pPr/>
        </w:pPrChange>
      </w:pPr>
      <w:ins w:id="875" w:author="Maria Solana Gonzalez" w:date="2017-05-28T18:01:00Z">
        <w:r w:rsidRPr="0013191C">
          <w:rPr>
            <w:rFonts w:ascii="Book Antiqua" w:hAnsi="Book Antiqua" w:cs="Times"/>
            <w:rPrChange w:id="876"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77" w:author="Maria Solana Gonzalez" w:date="2017-05-28T18:02:00Z"/>
          <w:rFonts w:ascii="Book Antiqua" w:hAnsi="Book Antiqua" w:cs="Times"/>
          <w:sz w:val="24"/>
        </w:rPr>
        <w:pPrChange w:id="878"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79" w:author="Maria Solana Gonzalez" w:date="2017-05-28T18:02:00Z"/>
          <w:rFonts w:ascii="Book Antiqua" w:hAnsi="Book Antiqua" w:cs="Times"/>
          <w:sz w:val="24"/>
        </w:rPr>
        <w:pPrChange w:id="880"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81" w:author="Maria Solana Gonzalez" w:date="2017-05-28T17:59:00Z"/>
          <w:rFonts w:ascii="Book Antiqua" w:hAnsi="Book Antiqua" w:cs="Times"/>
          <w:sz w:val="24"/>
        </w:rPr>
        <w:pPrChange w:id="882" w:author="Maria Solana Gonzalez" w:date="2017-05-28T18:01:00Z">
          <w:pPr>
            <w:pStyle w:val="Prrafodelista"/>
            <w:widowControl w:val="0"/>
            <w:autoSpaceDE w:val="0"/>
            <w:autoSpaceDN w:val="0"/>
            <w:adjustRightInd w:val="0"/>
            <w:spacing w:after="240" w:line="340" w:lineRule="atLeast"/>
            <w:ind w:left="360"/>
          </w:pPr>
        </w:pPrChange>
      </w:pPr>
      <w:del w:id="883"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84" w:author="Maria Solana Gonzalez" w:date="2017-05-28T17:59:00Z"/>
          <w:rFonts w:ascii="Book Antiqua" w:hAnsi="Book Antiqua" w:cs="Times"/>
          <w:sz w:val="24"/>
        </w:rPr>
        <w:pPrChange w:id="885"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86" w:author="Maria Solana Gonzalez" w:date="2017-05-28T17:59:00Z"/>
          <w:rFonts w:ascii="Book Antiqua" w:hAnsi="Book Antiqua" w:cs="Times"/>
          <w:sz w:val="24"/>
        </w:rPr>
        <w:pPrChange w:id="887" w:author="Maria Solana Gonzalez" w:date="2017-05-28T18:01:00Z">
          <w:pPr>
            <w:pStyle w:val="Prrafodelista"/>
            <w:widowControl w:val="0"/>
            <w:autoSpaceDE w:val="0"/>
            <w:autoSpaceDN w:val="0"/>
            <w:adjustRightInd w:val="0"/>
            <w:spacing w:after="240" w:line="340" w:lineRule="atLeast"/>
            <w:ind w:left="360"/>
          </w:pPr>
        </w:pPrChange>
      </w:pPr>
      <w:del w:id="888"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89"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90" w:author="Maria Solana Gonzalez" w:date="2017-05-28T18:02:00Z"/>
          <w:szCs w:val="24"/>
        </w:rPr>
      </w:pPr>
      <w:bookmarkStart w:id="891" w:name="_Toc477877517"/>
      <w:bookmarkStart w:id="892" w:name="_Toc483862813"/>
      <w:r w:rsidRPr="00A33B5E">
        <w:rPr>
          <w:szCs w:val="24"/>
        </w:rPr>
        <w:t>Técnicas basadas en Metadatos</w:t>
      </w:r>
      <w:bookmarkEnd w:id="891"/>
      <w:bookmarkEnd w:id="892"/>
    </w:p>
    <w:p w14:paraId="03B89EB9" w14:textId="77777777" w:rsidR="006E2BD0" w:rsidRPr="00B13132" w:rsidRDefault="006E2BD0">
      <w:pPr>
        <w:pPrChange w:id="893"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94" w:author="Maria Solana Gonzalez" w:date="2017-05-28T18:01:00Z"/>
          <w:rFonts w:ascii="Book Antiqua" w:hAnsi="Book Antiqua"/>
          <w:rPrChange w:id="895" w:author="Maria Solana Gonzalez" w:date="2017-05-28T18:02:00Z">
            <w:rPr>
              <w:ins w:id="896" w:author="Maria Solana Gonzalez" w:date="2017-05-28T18:01:00Z"/>
            </w:rPr>
          </w:rPrChange>
        </w:rPr>
        <w:pPrChange w:id="897" w:author="Maria Solana Gonzalez" w:date="2017-05-28T18:02:00Z">
          <w:pPr>
            <w:pStyle w:val="Prrafodelista"/>
            <w:numPr>
              <w:numId w:val="19"/>
            </w:numPr>
            <w:ind w:left="360" w:hanging="360"/>
            <w:jc w:val="both"/>
          </w:pPr>
        </w:pPrChange>
      </w:pPr>
      <w:ins w:id="898" w:author="Maria Solana Gonzalez" w:date="2017-05-28T18:01:00Z">
        <w:r w:rsidRPr="0013191C">
          <w:rPr>
            <w:rFonts w:ascii="Book Antiqua" w:hAnsi="Book Antiqua"/>
            <w:rPrChange w:id="899"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900" w:author="Maria Solana Gonzalez" w:date="2017-05-28T18:01:00Z"/>
          <w:rFonts w:ascii="Book Antiqua" w:hAnsi="Book Antiqua"/>
          <w:rPrChange w:id="901" w:author="Maria Solana Gonzalez" w:date="2017-05-28T18:02:00Z">
            <w:rPr>
              <w:ins w:id="902" w:author="Maria Solana Gonzalez" w:date="2017-05-28T18:01:00Z"/>
            </w:rPr>
          </w:rPrChange>
        </w:rPr>
        <w:pPrChange w:id="903"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904" w:author="Maria Solana Gonzalez" w:date="2017-05-28T18:01:00Z"/>
          <w:rFonts w:ascii="Book Antiqua" w:hAnsi="Book Antiqua"/>
          <w:rPrChange w:id="905" w:author="Maria Solana Gonzalez" w:date="2017-05-28T18:02:00Z">
            <w:rPr>
              <w:ins w:id="906" w:author="Maria Solana Gonzalez" w:date="2017-05-28T18:01:00Z"/>
            </w:rPr>
          </w:rPrChange>
        </w:rPr>
        <w:pPrChange w:id="907" w:author="Maria Solana Gonzalez" w:date="2017-05-28T18:02:00Z">
          <w:pPr>
            <w:pStyle w:val="Prrafodelista"/>
            <w:numPr>
              <w:numId w:val="19"/>
            </w:numPr>
            <w:ind w:left="360" w:hanging="360"/>
            <w:jc w:val="both"/>
          </w:pPr>
        </w:pPrChange>
      </w:pPr>
      <w:ins w:id="908" w:author="Maria Solana Gonzalez" w:date="2017-05-28T18:01:00Z">
        <w:r w:rsidRPr="0013191C">
          <w:rPr>
            <w:rFonts w:ascii="Book Antiqua" w:hAnsi="Book Antiqua"/>
            <w:rPrChange w:id="909"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910" w:author="Maria Solana Gonzalez" w:date="2017-05-28T18:01:00Z"/>
          <w:rFonts w:ascii="Book Antiqua" w:hAnsi="Book Antiqua"/>
          <w:rPrChange w:id="911" w:author="Maria Solana Gonzalez" w:date="2017-05-28T18:02:00Z">
            <w:rPr>
              <w:ins w:id="912" w:author="Maria Solana Gonzalez" w:date="2017-05-28T18:01:00Z"/>
            </w:rPr>
          </w:rPrChange>
        </w:rPr>
        <w:pPrChange w:id="913"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914" w:author="Maria Solana Gonzalez" w:date="2017-05-28T18:01:00Z"/>
          <w:rFonts w:ascii="Book Antiqua" w:hAnsi="Book Antiqua"/>
          <w:rPrChange w:id="915" w:author="Maria Solana Gonzalez" w:date="2017-05-28T18:02:00Z">
            <w:rPr>
              <w:ins w:id="916" w:author="Maria Solana Gonzalez" w:date="2017-05-28T18:01:00Z"/>
            </w:rPr>
          </w:rPrChange>
        </w:rPr>
        <w:pPrChange w:id="917" w:author="Maria Solana Gonzalez" w:date="2017-05-28T18:02:00Z">
          <w:pPr>
            <w:pStyle w:val="Prrafodelista"/>
            <w:numPr>
              <w:numId w:val="19"/>
            </w:numPr>
            <w:ind w:left="360" w:hanging="360"/>
            <w:jc w:val="both"/>
          </w:pPr>
        </w:pPrChange>
      </w:pPr>
      <w:ins w:id="918" w:author="Maria Solana Gonzalez" w:date="2017-05-28T18:01:00Z">
        <w:r w:rsidRPr="0013191C">
          <w:rPr>
            <w:rFonts w:ascii="Book Antiqua" w:hAnsi="Book Antiqua"/>
            <w:rPrChange w:id="919"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920" w:author="Maria Solana Gonzalez" w:date="2017-05-28T18:01:00Z"/>
          <w:rFonts w:ascii="Book Antiqua" w:hAnsi="Book Antiqua"/>
          <w:rPrChange w:id="921" w:author="Maria Solana Gonzalez" w:date="2017-05-28T18:02:00Z">
            <w:rPr>
              <w:ins w:id="922" w:author="Maria Solana Gonzalez" w:date="2017-05-28T18:01:00Z"/>
            </w:rPr>
          </w:rPrChange>
        </w:rPr>
        <w:pPrChange w:id="923"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924" w:author="Maria Solana Gonzalez" w:date="2017-05-28T18:01:00Z"/>
          <w:rFonts w:ascii="Book Antiqua" w:hAnsi="Book Antiqua"/>
          <w:rPrChange w:id="925" w:author="Maria Solana Gonzalez" w:date="2017-05-28T18:02:00Z">
            <w:rPr>
              <w:ins w:id="926" w:author="Maria Solana Gonzalez" w:date="2017-05-28T18:01:00Z"/>
            </w:rPr>
          </w:rPrChange>
        </w:rPr>
        <w:pPrChange w:id="927" w:author="Maria Solana Gonzalez" w:date="2017-05-28T18:02:00Z">
          <w:pPr>
            <w:pStyle w:val="Prrafodelista"/>
            <w:numPr>
              <w:numId w:val="19"/>
            </w:numPr>
            <w:ind w:left="360" w:hanging="360"/>
            <w:jc w:val="both"/>
          </w:pPr>
        </w:pPrChange>
      </w:pPr>
      <w:ins w:id="928" w:author="Maria Solana Gonzalez" w:date="2017-05-28T18:01:00Z">
        <w:r w:rsidRPr="0013191C">
          <w:rPr>
            <w:rFonts w:ascii="Book Antiqua" w:hAnsi="Book Antiqua"/>
            <w:rPrChange w:id="929"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930"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931" w:author="Maria Solana Gonzalez" w:date="2017-05-28T18:01:00Z"/>
          <w:rFonts w:ascii="Book Antiqua" w:hAnsi="Book Antiqua"/>
          <w:rPrChange w:id="932" w:author="Maria Solana Gonzalez" w:date="2017-05-28T18:02:00Z">
            <w:rPr>
              <w:ins w:id="933" w:author="Maria Solana Gonzalez" w:date="2017-05-28T18:01:00Z"/>
            </w:rPr>
          </w:rPrChange>
        </w:rPr>
        <w:pPrChange w:id="934"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935" w:author="Maria Solana Gonzalez" w:date="2017-05-28T18:01:00Z"/>
          <w:rFonts w:ascii="Book Antiqua" w:hAnsi="Book Antiqua"/>
          <w:rPrChange w:id="936" w:author="Maria Solana Gonzalez" w:date="2017-05-28T18:02:00Z">
            <w:rPr>
              <w:ins w:id="937" w:author="Maria Solana Gonzalez" w:date="2017-05-28T18:01:00Z"/>
            </w:rPr>
          </w:rPrChange>
        </w:rPr>
        <w:pPrChange w:id="938" w:author="Maria Solana Gonzalez" w:date="2017-05-28T18:02:00Z">
          <w:pPr>
            <w:pStyle w:val="Prrafodelista"/>
            <w:numPr>
              <w:numId w:val="19"/>
            </w:numPr>
            <w:ind w:left="360" w:hanging="360"/>
            <w:jc w:val="both"/>
          </w:pPr>
        </w:pPrChange>
      </w:pPr>
      <w:ins w:id="939" w:author="Maria Solana Gonzalez" w:date="2017-05-28T18:01:00Z">
        <w:r w:rsidRPr="0013191C">
          <w:rPr>
            <w:rFonts w:ascii="Book Antiqua" w:hAnsi="Book Antiqua"/>
            <w:rPrChange w:id="940"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941" w:author="Maria Solana Gonzalez" w:date="2017-05-28T18:01:00Z"/>
          <w:rFonts w:ascii="Book Antiqua" w:hAnsi="Book Antiqua"/>
          <w:rPrChange w:id="942" w:author="Maria Solana Gonzalez" w:date="2017-05-28T18:02:00Z">
            <w:rPr>
              <w:ins w:id="943" w:author="Maria Solana Gonzalez" w:date="2017-05-28T18:01:00Z"/>
            </w:rPr>
          </w:rPrChange>
        </w:rPr>
        <w:pPrChange w:id="944"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945" w:author="Maria Solana Gonzalez" w:date="2017-05-28T18:02:00Z"/>
          <w:rFonts w:ascii="Book Antiqua" w:hAnsi="Book Antiqua"/>
        </w:rPr>
        <w:pPrChange w:id="946" w:author="Maria Solana Gonzalez" w:date="2017-05-28T18:02:00Z">
          <w:pPr>
            <w:pStyle w:val="Prrafodelista"/>
            <w:numPr>
              <w:numId w:val="19"/>
            </w:numPr>
            <w:ind w:left="360" w:hanging="360"/>
          </w:pPr>
        </w:pPrChange>
      </w:pPr>
      <w:ins w:id="947" w:author="Maria Solana Gonzalez" w:date="2017-05-28T18:01:00Z">
        <w:r w:rsidRPr="0013191C">
          <w:rPr>
            <w:rFonts w:ascii="Book Antiqua" w:hAnsi="Book Antiqua"/>
            <w:rPrChange w:id="948"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949" w:author="Maria Solana Gonzalez" w:date="2017-05-28T18:02:00Z">
            <w:rPr/>
          </w:rPrChange>
        </w:rPr>
        <w:pPrChange w:id="950"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951" w:author="Maria Solana Gonzalez" w:date="2017-05-28T17:59:00Z"/>
          <w:rFonts w:ascii="Book Antiqua" w:hAnsi="Book Antiqua" w:cs="Times"/>
        </w:rPr>
      </w:pPr>
      <w:del w:id="952"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953" w:name="_Toc483862814"/>
        <w:bookmarkEnd w:id="953"/>
      </w:del>
    </w:p>
    <w:p w14:paraId="3FBFEE99" w14:textId="2934A563" w:rsidR="00A33B5E" w:rsidRPr="00A33B5E" w:rsidDel="0013191C" w:rsidRDefault="00A33B5E" w:rsidP="00A33B5E">
      <w:pPr>
        <w:widowControl w:val="0"/>
        <w:autoSpaceDE w:val="0"/>
        <w:autoSpaceDN w:val="0"/>
        <w:adjustRightInd w:val="0"/>
        <w:spacing w:after="240" w:line="340" w:lineRule="atLeast"/>
        <w:rPr>
          <w:del w:id="954" w:author="Maria Solana Gonzalez" w:date="2017-05-28T17:59:00Z"/>
          <w:rFonts w:ascii="Book Antiqua" w:hAnsi="Book Antiqua" w:cs="Times"/>
        </w:rPr>
      </w:pPr>
      <w:del w:id="955"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956" w:name="_Toc483862815"/>
        <w:bookmarkEnd w:id="956"/>
      </w:del>
    </w:p>
    <w:p w14:paraId="413127FE" w14:textId="53B54C38" w:rsidR="00A33B5E" w:rsidRPr="00A33B5E" w:rsidDel="0013191C" w:rsidRDefault="00A33B5E" w:rsidP="00A33B5E">
      <w:pPr>
        <w:widowControl w:val="0"/>
        <w:autoSpaceDE w:val="0"/>
        <w:autoSpaceDN w:val="0"/>
        <w:adjustRightInd w:val="0"/>
        <w:spacing w:after="240" w:line="340" w:lineRule="atLeast"/>
        <w:rPr>
          <w:del w:id="957" w:author="Maria Solana Gonzalez" w:date="2017-05-28T17:59:00Z"/>
          <w:rFonts w:ascii="Book Antiqua" w:hAnsi="Book Antiqua" w:cs="Times"/>
        </w:rPr>
      </w:pPr>
      <w:del w:id="958"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959" w:name="_Toc483862816"/>
        <w:bookmarkEnd w:id="959"/>
      </w:del>
    </w:p>
    <w:p w14:paraId="15D80EE5" w14:textId="602C0678" w:rsidR="00A33B5E" w:rsidRPr="00A33B5E" w:rsidDel="0013191C" w:rsidRDefault="00A33B5E" w:rsidP="00A33B5E">
      <w:pPr>
        <w:widowControl w:val="0"/>
        <w:autoSpaceDE w:val="0"/>
        <w:autoSpaceDN w:val="0"/>
        <w:adjustRightInd w:val="0"/>
        <w:spacing w:after="240" w:line="400" w:lineRule="atLeast"/>
        <w:rPr>
          <w:del w:id="960" w:author="Maria Solana Gonzalez" w:date="2017-05-28T17:59:00Z"/>
          <w:rFonts w:ascii="Book Antiqua" w:hAnsi="Book Antiqua" w:cs="Book Antiqua"/>
        </w:rPr>
      </w:pPr>
      <w:del w:id="961"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962" w:name="_Toc483862817"/>
        <w:bookmarkEnd w:id="962"/>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3" w:name="_Toc477877518"/>
      <w:bookmarkStart w:id="964" w:name="_Toc483862818"/>
      <w:r w:rsidRPr="00A33B5E">
        <w:rPr>
          <w:szCs w:val="24"/>
        </w:rPr>
        <w:t>Técnicas basadas en la Aberración de las lentes</w:t>
      </w:r>
      <w:bookmarkEnd w:id="963"/>
      <w:bookmarkEnd w:id="964"/>
    </w:p>
    <w:p w14:paraId="14E234B9" w14:textId="77777777" w:rsidR="00A33B5E" w:rsidRDefault="00A33B5E" w:rsidP="00A33B5E">
      <w:pPr>
        <w:rPr>
          <w:ins w:id="965" w:author="Maria Solana Gonzalez" w:date="2017-05-28T18:02:00Z"/>
          <w:rFonts w:ascii="Book Antiqua" w:hAnsi="Book Antiqua"/>
        </w:rPr>
      </w:pPr>
    </w:p>
    <w:p w14:paraId="06D1ECB0" w14:textId="77777777" w:rsidR="006E2BD0" w:rsidRDefault="006E2BD0" w:rsidP="006E2BD0">
      <w:pPr>
        <w:jc w:val="both"/>
        <w:rPr>
          <w:ins w:id="966" w:author="Maria Solana Gonzalez" w:date="2017-05-28T18:03:00Z"/>
          <w:rFonts w:ascii="Book Antiqua" w:hAnsi="Book Antiqua"/>
        </w:rPr>
      </w:pPr>
      <w:ins w:id="967"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68" w:author="Maria Solana Gonzalez" w:date="2017-05-28T18:03:00Z"/>
          <w:rFonts w:ascii="Book Antiqua" w:hAnsi="Book Antiqua"/>
        </w:rPr>
      </w:pPr>
    </w:p>
    <w:p w14:paraId="31CCA90C" w14:textId="33EFF36A" w:rsidR="006E2BD0" w:rsidRDefault="00AF48C9" w:rsidP="00141BAC">
      <w:pPr>
        <w:jc w:val="both"/>
        <w:rPr>
          <w:ins w:id="969" w:author="Maria Solana Gonzalez" w:date="2017-05-30T19:20:00Z"/>
          <w:rFonts w:ascii="Book Antiqua" w:hAnsi="Book Antiqua"/>
        </w:rPr>
      </w:pPr>
      <w:ins w:id="970" w:author="Maria Solana Gonzalez" w:date="2017-05-30T19:20:00Z">
        <w:r w:rsidRPr="00AF48C9">
          <w:rPr>
            <w:rFonts w:ascii="Book Antiqua" w:hAnsi="Book Antiqua"/>
            <w:noProof/>
            <w:lang w:val="es-ES_tradnl" w:eastAsia="es-ES_tradnl"/>
            <w:rPrChange w:id="971" w:author="Unknown">
              <w:rPr>
                <w:noProof/>
                <w:lang w:val="es-ES_tradnl" w:eastAsia="es-ES_tradnl"/>
              </w:rPr>
            </w:rPrChange>
          </w:rPr>
          <w:drawing>
            <wp:inline distT="0" distB="0" distL="0" distR="0" wp14:anchorId="1DBD6A65" wp14:editId="5AD4A47F">
              <wp:extent cx="1717675" cy="166357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34191" cy="1679571"/>
                      </a:xfrm>
                      <a:prstGeom prst="rect">
                        <a:avLst/>
                      </a:prstGeom>
                    </pic:spPr>
                  </pic:pic>
                </a:graphicData>
              </a:graphic>
            </wp:inline>
          </w:drawing>
        </w:r>
      </w:ins>
      <w:ins w:id="972" w:author="Maria Solana Gonzalez" w:date="2017-05-30T19:24:00Z">
        <w:r w:rsidR="003F1C45">
          <w:rPr>
            <w:rFonts w:ascii="Book Antiqua" w:hAnsi="Book Antiqua"/>
          </w:rPr>
          <w:t xml:space="preserve"> </w:t>
        </w:r>
        <w:r w:rsidR="003F1C45" w:rsidRPr="00AF48C9">
          <w:rPr>
            <w:rFonts w:ascii="Book Antiqua" w:hAnsi="Book Antiqua"/>
            <w:noProof/>
            <w:lang w:val="es-ES_tradnl" w:eastAsia="es-ES_tradnl"/>
            <w:rPrChange w:id="973" w:author="Unknown">
              <w:rPr>
                <w:noProof/>
                <w:lang w:val="es-ES_tradnl" w:eastAsia="es-ES_tradnl"/>
              </w:rPr>
            </w:rPrChange>
          </w:rPr>
          <w:drawing>
            <wp:inline distT="0" distB="0" distL="0" distR="0" wp14:anchorId="175A09B8" wp14:editId="74339402">
              <wp:extent cx="1704975" cy="16535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716313" cy="1664501"/>
                      </a:xfrm>
                      <a:prstGeom prst="rect">
                        <a:avLst/>
                      </a:prstGeom>
                    </pic:spPr>
                  </pic:pic>
                </a:graphicData>
              </a:graphic>
            </wp:inline>
          </w:drawing>
        </w:r>
      </w:ins>
      <w:ins w:id="974" w:author="Maria Solana Gonzalez" w:date="2017-05-30T19:22:00Z">
        <w:r>
          <w:rPr>
            <w:noProof/>
            <w:lang w:val="es-ES_tradnl" w:eastAsia="es-ES_tradnl"/>
          </w:rPr>
          <w:t xml:space="preserve"> </w:t>
        </w:r>
      </w:ins>
      <w:ins w:id="975" w:author="Maria Solana Gonzalez" w:date="2017-05-30T19:24:00Z">
        <w:r w:rsidR="003F1C45">
          <w:rPr>
            <w:noProof/>
            <w:lang w:val="es-ES_tradnl" w:eastAsia="es-ES_tradnl"/>
          </w:rPr>
          <w:t xml:space="preserve"> </w:t>
        </w:r>
      </w:ins>
      <w:ins w:id="976" w:author="Maria Solana Gonzalez" w:date="2017-05-30T19:22:00Z">
        <w:r>
          <w:rPr>
            <w:noProof/>
            <w:lang w:val="es-ES_tradnl" w:eastAsia="es-ES_tradnl"/>
          </w:rPr>
          <w:t xml:space="preserve"> </w:t>
        </w:r>
      </w:ins>
      <w:ins w:id="977" w:author="Maria Solana Gonzalez" w:date="2017-05-30T19:23:00Z">
        <w:r w:rsidR="003F1C45" w:rsidRPr="003F1C45">
          <w:rPr>
            <w:noProof/>
            <w:lang w:val="es-ES_tradnl" w:eastAsia="es-ES_tradnl"/>
          </w:rPr>
          <w:drawing>
            <wp:inline distT="0" distB="0" distL="0" distR="0" wp14:anchorId="0291DB72" wp14:editId="1524F10C">
              <wp:extent cx="1638935" cy="1660595"/>
              <wp:effectExtent l="0" t="0" r="1206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68215" cy="1690262"/>
                      </a:xfrm>
                      <a:prstGeom prst="rect">
                        <a:avLst/>
                      </a:prstGeom>
                    </pic:spPr>
                  </pic:pic>
                </a:graphicData>
              </a:graphic>
            </wp:inline>
          </w:drawing>
        </w:r>
      </w:ins>
    </w:p>
    <w:p w14:paraId="0ED576B5" w14:textId="110A39B1" w:rsidR="00AF48C9" w:rsidRPr="00BF71C3" w:rsidRDefault="00BF71C3">
      <w:pPr>
        <w:pStyle w:val="Prrafodelista"/>
        <w:numPr>
          <w:ilvl w:val="0"/>
          <w:numId w:val="50"/>
        </w:numPr>
        <w:jc w:val="both"/>
        <w:rPr>
          <w:ins w:id="978" w:author="Maria Solana Gonzalez" w:date="2017-05-28T18:03:00Z"/>
          <w:rFonts w:ascii="Book Antiqua" w:hAnsi="Book Antiqua"/>
          <w:rPrChange w:id="979" w:author="Maria Solana Gonzalez" w:date="2017-05-31T20:03:00Z">
            <w:rPr>
              <w:ins w:id="980" w:author="Maria Solana Gonzalez" w:date="2017-05-28T18:03:00Z"/>
            </w:rPr>
          </w:rPrChange>
        </w:rPr>
        <w:pPrChange w:id="981" w:author="Maria Solana Gonzalez" w:date="2017-05-31T20:03:00Z">
          <w:pPr>
            <w:jc w:val="both"/>
          </w:pPr>
        </w:pPrChange>
      </w:pPr>
      <w:ins w:id="982" w:author="Maria Solana Gonzalez" w:date="2017-05-31T20:03:00Z">
        <w:r>
          <w:rPr>
            <w:rFonts w:ascii="Book Antiqua" w:hAnsi="Book Antiqua"/>
          </w:rPr>
          <w:t>Imagen normal</w:t>
        </w:r>
        <w:r>
          <w:rPr>
            <w:rFonts w:ascii="Book Antiqua" w:hAnsi="Book Antiqua"/>
          </w:rPr>
          <w:tab/>
        </w:r>
      </w:ins>
      <w:ins w:id="983" w:author="Maria Solana Gonzalez" w:date="2017-05-31T20:04:00Z">
        <w:r>
          <w:rPr>
            <w:rFonts w:ascii="Book Antiqua" w:hAnsi="Book Antiqua"/>
          </w:rPr>
          <w:t xml:space="preserve">  </w:t>
        </w:r>
        <w:proofErr w:type="gramStart"/>
        <w:r>
          <w:rPr>
            <w:rFonts w:ascii="Book Antiqua" w:hAnsi="Book Antiqua"/>
          </w:rPr>
          <w:t xml:space="preserve">   </w:t>
        </w:r>
      </w:ins>
      <w:ins w:id="984" w:author="Maria Solana Gonzalez" w:date="2017-05-31T20:03:00Z">
        <w:r>
          <w:rPr>
            <w:rFonts w:ascii="Book Antiqua" w:hAnsi="Book Antiqua"/>
          </w:rPr>
          <w:t>(</w:t>
        </w:r>
        <w:proofErr w:type="gramEnd"/>
        <w:r>
          <w:rPr>
            <w:rFonts w:ascii="Book Antiqua" w:hAnsi="Book Antiqua"/>
          </w:rPr>
          <w:t xml:space="preserve">b) </w:t>
        </w:r>
      </w:ins>
      <w:ins w:id="985" w:author="Maria Solana Gonzalez" w:date="2017-05-31T20:04:00Z">
        <w:r w:rsidR="00555494">
          <w:rPr>
            <w:rFonts w:ascii="Book Antiqua" w:hAnsi="Book Antiqua"/>
          </w:rPr>
          <w:t xml:space="preserve"> </w:t>
        </w:r>
      </w:ins>
      <w:ins w:id="986" w:author="Maria Solana Gonzalez" w:date="2017-05-31T20:03:00Z">
        <w:r>
          <w:rPr>
            <w:rFonts w:ascii="Book Antiqua" w:hAnsi="Book Antiqua"/>
          </w:rPr>
          <w:t>Distorsión positiva</w:t>
        </w:r>
        <w:r>
          <w:rPr>
            <w:rFonts w:ascii="Book Antiqua" w:hAnsi="Book Antiqua"/>
          </w:rPr>
          <w:tab/>
          <w:t xml:space="preserve">     </w:t>
        </w:r>
      </w:ins>
      <w:ins w:id="987" w:author="Maria Solana Gonzalez" w:date="2017-05-31T20:04:00Z">
        <w:r>
          <w:rPr>
            <w:rFonts w:ascii="Book Antiqua" w:hAnsi="Book Antiqua"/>
          </w:rPr>
          <w:t xml:space="preserve"> </w:t>
        </w:r>
      </w:ins>
      <w:ins w:id="988" w:author="Maria Solana Gonzalez" w:date="2017-05-31T20:03:00Z">
        <w:r>
          <w:rPr>
            <w:rFonts w:ascii="Book Antiqua" w:hAnsi="Book Antiqua"/>
          </w:rPr>
          <w:t xml:space="preserve">(c) </w:t>
        </w:r>
      </w:ins>
      <w:ins w:id="989" w:author="Maria Solana Gonzalez" w:date="2017-05-31T20:04:00Z">
        <w:r w:rsidR="00555494">
          <w:rPr>
            <w:rFonts w:ascii="Book Antiqua" w:hAnsi="Book Antiqua"/>
          </w:rPr>
          <w:t xml:space="preserve"> </w:t>
        </w:r>
      </w:ins>
      <w:ins w:id="990" w:author="Maria Solana Gonzalez" w:date="2017-05-31T20:03:00Z">
        <w:r>
          <w:rPr>
            <w:rFonts w:ascii="Book Antiqua" w:hAnsi="Book Antiqua"/>
          </w:rPr>
          <w:t>Distorsi</w:t>
        </w:r>
      </w:ins>
      <w:ins w:id="991" w:author="Maria Solana Gonzalez" w:date="2017-05-31T20:04:00Z">
        <w:r>
          <w:rPr>
            <w:rFonts w:ascii="Book Antiqua" w:hAnsi="Book Antiqua"/>
          </w:rPr>
          <w:t>ón negativa</w:t>
        </w:r>
      </w:ins>
      <w:ins w:id="992" w:author="Maria Solana Gonzalez" w:date="2017-05-31T20:02:00Z">
        <w:r w:rsidR="009A6EB0" w:rsidRPr="00BF71C3">
          <w:rPr>
            <w:rFonts w:ascii="Book Antiqua" w:hAnsi="Book Antiqua"/>
            <w:rPrChange w:id="993" w:author="Maria Solana Gonzalez" w:date="2017-05-31T20:03:00Z">
              <w:rPr/>
            </w:rPrChange>
          </w:rPr>
          <w:t xml:space="preserve"> </w:t>
        </w:r>
      </w:ins>
    </w:p>
    <w:p w14:paraId="137E09A1" w14:textId="77777777" w:rsidR="006E2BD0" w:rsidRDefault="006E2BD0">
      <w:pPr>
        <w:jc w:val="both"/>
        <w:rPr>
          <w:ins w:id="994" w:author="Maria Solana Gonzalez" w:date="2017-05-30T19:24:00Z"/>
          <w:rFonts w:ascii="Book Antiqua" w:hAnsi="Book Antiqua"/>
        </w:rPr>
      </w:pPr>
    </w:p>
    <w:p w14:paraId="79C20B75" w14:textId="77777777" w:rsidR="003F1C45" w:rsidRDefault="003F1C45">
      <w:pPr>
        <w:jc w:val="both"/>
        <w:rPr>
          <w:ins w:id="995" w:author="Maria Solana Gonzalez" w:date="2017-05-28T18:03:00Z"/>
          <w:rFonts w:ascii="Book Antiqua" w:hAnsi="Book Antiqua"/>
        </w:rPr>
      </w:pPr>
    </w:p>
    <w:p w14:paraId="654417EA" w14:textId="77777777" w:rsidR="006E2BD0" w:rsidRDefault="006E2BD0">
      <w:pPr>
        <w:jc w:val="both"/>
        <w:rPr>
          <w:ins w:id="996" w:author="Maria Solana Gonzalez" w:date="2017-05-28T18:03:00Z"/>
          <w:rFonts w:ascii="Book Antiqua" w:hAnsi="Book Antiqua"/>
        </w:rPr>
      </w:pPr>
      <w:ins w:id="997"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98" w:author="Maria Solana Gonzalez" w:date="2017-05-28T18:03:00Z"/>
          <w:rFonts w:ascii="Book Antiqua" w:hAnsi="Book Antiqua"/>
        </w:rPr>
      </w:pPr>
    </w:p>
    <w:p w14:paraId="0A29B757" w14:textId="77777777" w:rsidR="006E2BD0" w:rsidRDefault="006E2BD0">
      <w:pPr>
        <w:jc w:val="both"/>
        <w:rPr>
          <w:ins w:id="999" w:author="Maria Solana Gonzalez" w:date="2017-05-28T18:03:00Z"/>
          <w:rFonts w:ascii="Book Antiqua" w:hAnsi="Book Antiqua"/>
        </w:rPr>
      </w:pPr>
      <w:ins w:id="1000"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1001"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1002" w:author="Maria Solana Gonzalez" w:date="2017-05-28T18:03:00Z">
          <w:pPr/>
        </w:pPrChange>
      </w:pPr>
      <w:ins w:id="1003"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1004" w:author="Maria Solana Gonzalez" w:date="2017-05-28T17:59:00Z"/>
          <w:rFonts w:ascii="Book Antiqua" w:hAnsi="Book Antiqua" w:cs="Book Antiqua"/>
        </w:rPr>
      </w:pPr>
      <w:del w:id="1005"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06" w:name="_Toc477877519"/>
      <w:bookmarkStart w:id="1007" w:name="_Toc483862819"/>
      <w:r w:rsidRPr="00A33B5E">
        <w:rPr>
          <w:szCs w:val="24"/>
        </w:rPr>
        <w:t>Técnicas basadas en la Interpolación de la Matriz CFA</w:t>
      </w:r>
      <w:bookmarkEnd w:id="1006"/>
      <w:bookmarkEnd w:id="1007"/>
    </w:p>
    <w:p w14:paraId="0B6B5B43" w14:textId="77777777" w:rsidR="00A33B5E" w:rsidRDefault="00A33B5E" w:rsidP="00A33B5E">
      <w:pPr>
        <w:rPr>
          <w:ins w:id="1008"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1009" w:author="Maria Solana Gonzalez" w:date="2017-05-28T18:03:00Z"/>
          <w:rFonts w:ascii="Book Antiqua" w:hAnsi="Book Antiqua" w:cs="Times"/>
        </w:rPr>
        <w:pPrChange w:id="1010" w:author="Maria Solana Gonzalez" w:date="2017-05-28T18:04:00Z">
          <w:pPr>
            <w:widowControl w:val="0"/>
            <w:autoSpaceDE w:val="0"/>
            <w:autoSpaceDN w:val="0"/>
            <w:adjustRightInd w:val="0"/>
            <w:spacing w:after="240" w:line="340" w:lineRule="atLeast"/>
          </w:pPr>
        </w:pPrChange>
      </w:pPr>
      <w:ins w:id="1011"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1012" w:author="Maria Solana Gonzalez" w:date="2017-05-28T18:03:00Z"/>
          <w:rFonts w:ascii="Book Antiqua" w:hAnsi="Book Antiqua" w:cs="Times"/>
          <w:b/>
        </w:rPr>
        <w:pPrChange w:id="1013" w:author="Maria Solana Gonzalez" w:date="2017-05-28T18:04:00Z">
          <w:pPr>
            <w:widowControl w:val="0"/>
            <w:autoSpaceDE w:val="0"/>
            <w:autoSpaceDN w:val="0"/>
            <w:adjustRightInd w:val="0"/>
            <w:spacing w:after="240" w:line="340" w:lineRule="atLeast"/>
          </w:pPr>
        </w:pPrChange>
      </w:pPr>
      <w:ins w:id="1014"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1015" w:author="Maria Solana Gonzalez" w:date="2017-05-28T18:03:00Z"/>
          <w:rFonts w:ascii="Book Antiqua" w:hAnsi="Book Antiqua" w:cs="Times"/>
          <w:b/>
        </w:rPr>
        <w:pPrChange w:id="1016" w:author="Maria Solana Gonzalez" w:date="2017-05-28T18:04:00Z">
          <w:pPr>
            <w:pStyle w:val="Prrafodelista"/>
            <w:numPr>
              <w:numId w:val="36"/>
            </w:numPr>
            <w:ind w:left="360" w:hanging="360"/>
          </w:pPr>
        </w:pPrChange>
      </w:pPr>
      <w:ins w:id="1017"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1018" w:author="Maria Solana Gonzalez" w:date="2017-05-29T15:42:00Z">
        <w:r w:rsidR="00305C04">
          <w:rPr>
            <w:rFonts w:ascii="Book Antiqua" w:hAnsi="Book Antiqua" w:cs="Times"/>
            <w:sz w:val="24"/>
            <w:szCs w:val="24"/>
          </w:rPr>
          <w:t>,</w:t>
        </w:r>
      </w:ins>
      <w:ins w:id="1019"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w:t>
        </w:r>
        <w:r>
          <w:rPr>
            <w:rFonts w:ascii="Book Antiqua" w:hAnsi="Book Antiqua" w:cs="Times"/>
            <w:sz w:val="24"/>
            <w:szCs w:val="24"/>
          </w:rPr>
          <w:lastRenderedPageBreak/>
          <w:t>apunte adicional, los experimentos se llevaron a cabo empleando imágenes con ajustes automáticos y con el más alto nivel de calidad de compresión.</w:t>
        </w:r>
      </w:ins>
    </w:p>
    <w:p w14:paraId="04917240" w14:textId="77777777" w:rsidR="00344E0F" w:rsidRPr="00186923" w:rsidRDefault="00344E0F">
      <w:pPr>
        <w:jc w:val="both"/>
        <w:rPr>
          <w:ins w:id="1020" w:author="Maria Solana Gonzalez" w:date="2017-05-28T18:03:00Z"/>
          <w:rFonts w:ascii="Book Antiqua" w:hAnsi="Book Antiqua" w:cs="Times"/>
          <w:b/>
        </w:rPr>
        <w:pPrChange w:id="1021" w:author="Maria Solana Gonzalez" w:date="2017-05-28T18:04:00Z">
          <w:pPr/>
        </w:pPrChange>
      </w:pPr>
    </w:p>
    <w:p w14:paraId="5AD8AAD5" w14:textId="77777777" w:rsidR="00344E0F" w:rsidRPr="00186923" w:rsidRDefault="00344E0F">
      <w:pPr>
        <w:pStyle w:val="Prrafodelista"/>
        <w:numPr>
          <w:ilvl w:val="0"/>
          <w:numId w:val="36"/>
        </w:numPr>
        <w:jc w:val="both"/>
        <w:rPr>
          <w:ins w:id="1022" w:author="Maria Solana Gonzalez" w:date="2017-05-28T18:03:00Z"/>
          <w:rFonts w:ascii="Book Antiqua" w:hAnsi="Book Antiqua" w:cs="Times"/>
          <w:b/>
        </w:rPr>
        <w:pPrChange w:id="1023" w:author="Maria Solana Gonzalez" w:date="2017-05-28T18:04:00Z">
          <w:pPr>
            <w:pStyle w:val="Prrafodelista"/>
            <w:numPr>
              <w:numId w:val="36"/>
            </w:numPr>
            <w:ind w:left="360" w:hanging="360"/>
          </w:pPr>
        </w:pPrChange>
      </w:pPr>
      <w:ins w:id="1024"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1025" w:author="Maria Solana Gonzalez" w:date="2017-05-28T18:03:00Z"/>
          <w:rFonts w:ascii="Book Antiqua" w:hAnsi="Book Antiqua" w:cs="Times"/>
          <w:b/>
          <w:u w:val="single"/>
        </w:rPr>
        <w:pPrChange w:id="1026"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1027" w:author="Maria Solana Gonzalez" w:date="2017-05-28T18:03:00Z"/>
          <w:rFonts w:ascii="Book Antiqua" w:hAnsi="Book Antiqua" w:cs="Times"/>
          <w:b/>
        </w:rPr>
      </w:pPr>
      <w:ins w:id="1028"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1029"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1030" w:author="Maria Solana Gonzalez" w:date="2017-05-28T18:03:00Z"/>
          <w:rFonts w:ascii="Book Antiqua" w:hAnsi="Book Antiqua" w:cs="Times"/>
          <w:b/>
        </w:rPr>
      </w:pPr>
      <w:ins w:id="1031"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Normalized Group Sizes (NGS). Dado que el número de características es muy elevado se realiza un proceso (</w:t>
        </w:r>
        <w:proofErr w:type="spellStart"/>
        <w:r>
          <w:rPr>
            <w:rFonts w:ascii="Book Antiqua" w:hAnsi="Book Antiqua" w:cs="Times"/>
            <w:sz w:val="24"/>
            <w:szCs w:val="24"/>
          </w:rPr>
          <w:t>Eigenfeaure</w:t>
        </w:r>
        <w:proofErr w:type="spellEnd"/>
        <w:r>
          <w:rPr>
            <w:rFonts w:ascii="Book Antiqua" w:hAnsi="Book Antiqua" w:cs="Times"/>
            <w:sz w:val="24"/>
            <w:szCs w:val="24"/>
          </w:rPr>
          <w:t xml:space="preserve"> Regularization (ERE)) para disminuirlas. Se realizaron </w:t>
        </w:r>
        <w:r>
          <w:rPr>
            <w:rFonts w:ascii="Book Antiqua" w:hAnsi="Book Antiqua" w:cs="Times"/>
            <w:sz w:val="24"/>
            <w:szCs w:val="24"/>
          </w:rPr>
          <w:lastRenderedPageBreak/>
          <w:t>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1032"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1033" w:author="Maria Solana Gonzalez" w:date="2017-05-29T15:47:00Z">
            <w:rPr/>
          </w:rPrChange>
        </w:rPr>
        <w:pPrChange w:id="1034" w:author="Maria Solana Gonzalez" w:date="2017-05-29T15:47:00Z">
          <w:pPr/>
        </w:pPrChange>
      </w:pPr>
      <w:ins w:id="1035"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1036"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1037" w:author="Maria Solana Gonzalez" w:date="2017-05-28T17:59:00Z"/>
          <w:rFonts w:ascii="Book Antiqua" w:hAnsi="Book Antiqua" w:cs="Times"/>
        </w:rPr>
      </w:pPr>
      <w:del w:id="1038"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1039" w:author="Maria Solana Gonzalez" w:date="2017-05-28T17:59:00Z"/>
          <w:rFonts w:ascii="Book Antiqua" w:hAnsi="Book Antiqua" w:cs="Times"/>
        </w:rPr>
      </w:pPr>
      <w:del w:id="1040"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1" w:author="Maria Solana Gonzalez" w:date="2017-05-28T17:59:00Z"/>
          <w:rFonts w:ascii="Book Antiqua" w:hAnsi="Book Antiqua" w:cs="Times"/>
          <w:sz w:val="24"/>
          <w:szCs w:val="24"/>
        </w:rPr>
      </w:pPr>
      <w:del w:id="1042"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1043"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4" w:author="Maria Solana Gonzalez" w:date="2017-05-28T17:59:00Z"/>
          <w:rFonts w:ascii="Book Antiqua" w:hAnsi="Book Antiqua" w:cs="Times"/>
          <w:sz w:val="24"/>
          <w:szCs w:val="24"/>
        </w:rPr>
      </w:pPr>
      <w:del w:id="1045"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1046"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1047" w:author="Maria Solana Gonzalez" w:date="2017-05-28T17:59:00Z"/>
          <w:rFonts w:ascii="Book Antiqua" w:hAnsi="Book Antiqua"/>
          <w:sz w:val="24"/>
          <w:szCs w:val="24"/>
        </w:rPr>
      </w:pPr>
      <w:del w:id="1048"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1049"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1050"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1051"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52" w:name="_Toc477877520"/>
      <w:bookmarkStart w:id="1053" w:name="_Toc483862820"/>
      <w:r w:rsidRPr="00A33B5E">
        <w:rPr>
          <w:szCs w:val="24"/>
        </w:rPr>
        <w:t>Técnicas basadas en las Características de las Imágenes</w:t>
      </w:r>
      <w:bookmarkEnd w:id="1052"/>
      <w:bookmarkEnd w:id="1053"/>
    </w:p>
    <w:p w14:paraId="291AF926" w14:textId="77777777" w:rsidR="00A33B5E" w:rsidRDefault="00A33B5E" w:rsidP="00A33B5E">
      <w:pPr>
        <w:rPr>
          <w:ins w:id="1054" w:author="Maria Solana Gonzalez" w:date="2017-05-28T18:05:00Z"/>
          <w:rFonts w:ascii="Book Antiqua" w:hAnsi="Book Antiqua" w:cs="Times"/>
        </w:rPr>
      </w:pPr>
    </w:p>
    <w:p w14:paraId="471F1276" w14:textId="77777777" w:rsidR="002A4AA9" w:rsidRPr="00A33B5E" w:rsidRDefault="002A4AA9">
      <w:pPr>
        <w:jc w:val="both"/>
        <w:rPr>
          <w:ins w:id="1055" w:author="Maria Solana Gonzalez" w:date="2017-05-28T18:05:00Z"/>
          <w:rFonts w:ascii="Book Antiqua" w:hAnsi="Book Antiqua" w:cs="Times"/>
        </w:rPr>
        <w:pPrChange w:id="1056" w:author="Maria Solana Gonzalez" w:date="2017-05-28T18:05:00Z">
          <w:pPr>
            <w:pStyle w:val="Prrafodelista"/>
            <w:ind w:firstLine="0"/>
            <w:jc w:val="both"/>
          </w:pPr>
        </w:pPrChange>
      </w:pPr>
      <w:ins w:id="1057"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1058" w:author="Maria Solana Gonzalez" w:date="2017-05-28T18:05:00Z"/>
          <w:rFonts w:ascii="Book Antiqua" w:hAnsi="Book Antiqua" w:cs="Times"/>
        </w:rPr>
        <w:pPrChange w:id="1059" w:author="Maria Solana Gonzalez" w:date="2017-05-28T18:05:00Z">
          <w:pPr/>
        </w:pPrChange>
      </w:pPr>
    </w:p>
    <w:p w14:paraId="33BF742F" w14:textId="66B20982" w:rsidR="002A4AA9" w:rsidRPr="000B1FB3" w:rsidRDefault="002A4AA9">
      <w:pPr>
        <w:jc w:val="both"/>
        <w:rPr>
          <w:ins w:id="1060" w:author="Maria Solana Gonzalez" w:date="2017-05-28T18:05:00Z"/>
          <w:rFonts w:ascii="Book Antiqua" w:hAnsi="Book Antiqua" w:cs="Times"/>
        </w:rPr>
        <w:pPrChange w:id="1061" w:author="Maria Solana Gonzalez" w:date="2017-05-28T18:05:00Z">
          <w:pPr>
            <w:pStyle w:val="Prrafodelista"/>
            <w:ind w:firstLine="0"/>
            <w:jc w:val="both"/>
          </w:pPr>
        </w:pPrChange>
      </w:pPr>
      <w:ins w:id="1062" w:author="Maria Solana Gonzalez" w:date="2017-05-28T18:05:00Z">
        <w:r w:rsidRPr="00E40DF9">
          <w:rPr>
            <w:rFonts w:ascii="Book Antiqua" w:hAnsi="Book Antiqua" w:cs="Times"/>
          </w:rPr>
          <w:t>Otro</w:t>
        </w:r>
        <w:r w:rsidRPr="002A4AA9">
          <w:rPr>
            <w:rFonts w:ascii="Book Antiqua" w:hAnsi="Book Antiqua" w:cs="Times"/>
          </w:rPr>
          <w:t xml:space="preserve"> </w:t>
        </w:r>
        <w:r w:rsidRPr="000B1FB3">
          <w:rPr>
            <w:rFonts w:ascii="Book Antiqua" w:hAnsi="Book Antiqua" w:cs="Times"/>
          </w:rPr>
          <w:fldChar w:fldCharType="begin"/>
        </w:r>
      </w:ins>
      <w:r w:rsidR="007907D1">
        <w:rPr>
          <w:rFonts w:ascii="Book Antiqua" w:hAnsi="Book Antiqua" w:cs="Times"/>
        </w:rPr>
        <w:instrText xml:space="preserve"> ADDIN ZOTERO_ITEM CSL_CITATION {"citationID":"1o8bp6vs2p","properties":{"formattedCitation":"[2]","plainCitation":"[2]"},"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ins w:id="1063" w:author="Maria Solana Gonzalez" w:date="2017-05-28T18:05:00Z">
        <w:r w:rsidRPr="000B1FB3">
          <w:rPr>
            <w:rFonts w:ascii="Book Antiqua" w:hAnsi="Book Antiqua" w:cs="Times"/>
          </w:rPr>
          <w:fldChar w:fldCharType="separate"/>
        </w:r>
      </w:ins>
      <w:r w:rsidR="007907D1">
        <w:rPr>
          <w:rFonts w:ascii="Book Antiqua" w:hAnsi="Book Antiqua" w:cs="Times"/>
        </w:rPr>
        <w:t>[2]</w:t>
      </w:r>
      <w:ins w:id="1064" w:author="Maria Solana Gonzalez" w:date="2017-05-28T18:05:00Z">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1065" w:author="Maria Solana Gonzalez" w:date="2017-05-28T18:05:00Z"/>
          <w:rFonts w:ascii="Book Antiqua" w:hAnsi="Book Antiqua" w:cs="Times"/>
        </w:rPr>
        <w:pPrChange w:id="1066" w:author="Maria Solana Gonzalez" w:date="2017-05-28T18:05:00Z">
          <w:pPr/>
        </w:pPrChange>
      </w:pPr>
    </w:p>
    <w:p w14:paraId="6B0F8C7D" w14:textId="21BF43DD" w:rsidR="002A4AA9" w:rsidRDefault="002A4AA9">
      <w:pPr>
        <w:jc w:val="both"/>
        <w:rPr>
          <w:ins w:id="1067" w:author="Maria Solana Gonzalez" w:date="2017-05-28T18:05:00Z"/>
          <w:rFonts w:ascii="Book Antiqua" w:hAnsi="Book Antiqua" w:cs="Times"/>
        </w:rPr>
        <w:pPrChange w:id="1068" w:author="Maria Solana Gonzalez" w:date="2017-05-28T18:05:00Z">
          <w:pPr>
            <w:pStyle w:val="Prrafodelista"/>
            <w:ind w:firstLine="0"/>
            <w:jc w:val="both"/>
          </w:pPr>
        </w:pPrChange>
      </w:pPr>
      <w:ins w:id="1069"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ins>
      <w:r w:rsidR="007907D1">
        <w:rPr>
          <w:rFonts w:ascii="Book Antiqua" w:hAnsi="Book Antiqua" w:cs="Times"/>
        </w:rPr>
        <w:instrText xml:space="preserve"> ADDIN ZOTERO_ITEM CSL_CITATION {"citationID":"24pepfdi13","properties":{"formattedCitation":"[3]","plainCitation":"[3]"},"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ins w:id="1070" w:author="Maria Solana Gonzalez" w:date="2017-05-28T18:05:00Z">
        <w:r w:rsidRPr="000B1FB3">
          <w:rPr>
            <w:rFonts w:ascii="Book Antiqua" w:hAnsi="Book Antiqua" w:cs="Times"/>
          </w:rPr>
          <w:fldChar w:fldCharType="separate"/>
        </w:r>
      </w:ins>
      <w:r w:rsidR="007907D1">
        <w:rPr>
          <w:rFonts w:ascii="Book Antiqua" w:hAnsi="Book Antiqua" w:cs="Times"/>
        </w:rPr>
        <w:t>[3]</w:t>
      </w:r>
      <w:ins w:id="1071" w:author="Maria Solana Gonzalez" w:date="2017-05-28T18:05:00Z">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1072" w:author="Maria Solana Gonzalez" w:date="2017-05-29T15:49:00Z">
        <w:r w:rsidR="007908FB">
          <w:rPr>
            <w:rFonts w:ascii="Book Antiqua" w:hAnsi="Book Antiqua" w:cs="Times"/>
          </w:rPr>
          <w:t>,</w:t>
        </w:r>
      </w:ins>
      <w:ins w:id="1073"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1074" w:author="Maria Solana Gonzalez" w:date="2017-05-28T18:05:00Z"/>
          <w:rFonts w:ascii="Book Antiqua" w:hAnsi="Book Antiqua" w:cs="Times"/>
        </w:rPr>
        <w:pPrChange w:id="1075" w:author="Maria Solana Gonzalez" w:date="2017-05-28T18:05:00Z">
          <w:pPr>
            <w:pStyle w:val="Prrafodelista"/>
            <w:ind w:firstLine="0"/>
            <w:jc w:val="both"/>
          </w:pPr>
        </w:pPrChange>
      </w:pPr>
    </w:p>
    <w:p w14:paraId="2612D569" w14:textId="77777777" w:rsidR="002A4AA9" w:rsidRDefault="002A4AA9">
      <w:pPr>
        <w:jc w:val="both"/>
        <w:rPr>
          <w:ins w:id="1076" w:author="Maria Solana Gonzalez" w:date="2017-05-28T18:05:00Z"/>
          <w:rFonts w:ascii="Book Antiqua" w:hAnsi="Book Antiqua" w:cs="Times"/>
        </w:rPr>
        <w:pPrChange w:id="1077" w:author="Maria Solana Gonzalez" w:date="2017-05-28T18:05:00Z">
          <w:pPr>
            <w:pStyle w:val="Prrafodelista"/>
            <w:ind w:firstLine="0"/>
            <w:jc w:val="both"/>
          </w:pPr>
        </w:pPrChange>
      </w:pPr>
      <w:ins w:id="1078"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a fuente utilizando las siguientes características: color, calidad de la imagen y dominio de la 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w:t>
        </w:r>
        <w:r w:rsidRPr="00B13132">
          <w:rPr>
            <w:rFonts w:ascii="Book Antiqua" w:hAnsi="Book Antiqua" w:cs="Times"/>
          </w:rPr>
          <w:lastRenderedPageBreak/>
          <w:t xml:space="preserve">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1079" w:author="Maria Solana Gonzalez" w:date="2017-05-28T18:05:00Z"/>
          <w:rFonts w:ascii="Book Antiqua" w:hAnsi="Book Antiqua" w:cs="Times"/>
        </w:rPr>
        <w:pPrChange w:id="1080" w:author="Maria Solana Gonzalez" w:date="2017-05-28T18:05:00Z">
          <w:pPr>
            <w:pStyle w:val="Prrafodelista"/>
            <w:ind w:firstLine="0"/>
            <w:jc w:val="both"/>
          </w:pPr>
        </w:pPrChange>
      </w:pPr>
    </w:p>
    <w:p w14:paraId="648FCED6" w14:textId="77777777" w:rsidR="002A4AA9" w:rsidRDefault="002A4AA9">
      <w:pPr>
        <w:jc w:val="both"/>
        <w:rPr>
          <w:ins w:id="1081" w:author="Maria Solana Gonzalez" w:date="2017-05-28T18:05:00Z"/>
          <w:rFonts w:ascii="Book Antiqua" w:hAnsi="Book Antiqua" w:cs="Times"/>
        </w:rPr>
        <w:pPrChange w:id="1082" w:author="Maria Solana Gonzalez" w:date="2017-05-28T18:05:00Z">
          <w:pPr>
            <w:pStyle w:val="Prrafodelista"/>
            <w:ind w:firstLine="0"/>
            <w:jc w:val="both"/>
          </w:pPr>
        </w:pPrChange>
      </w:pPr>
      <w:ins w:id="1083"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1084" w:author="Maria Solana Gonzalez" w:date="2017-05-28T18:05:00Z"/>
          <w:rFonts w:ascii="Book Antiqua" w:hAnsi="Book Antiqua" w:cs="Times"/>
        </w:rPr>
        <w:pPrChange w:id="1085" w:author="Maria Solana Gonzalez" w:date="2017-05-28T18:05:00Z">
          <w:pPr>
            <w:pStyle w:val="Prrafodelista"/>
            <w:ind w:firstLine="0"/>
            <w:jc w:val="both"/>
          </w:pPr>
        </w:pPrChange>
      </w:pPr>
    </w:p>
    <w:p w14:paraId="7A43810B" w14:textId="77777777" w:rsidR="002A4AA9" w:rsidRDefault="002A4AA9">
      <w:pPr>
        <w:jc w:val="both"/>
        <w:rPr>
          <w:ins w:id="1086" w:author="Maria Solana Gonzalez" w:date="2017-05-28T18:05:00Z"/>
          <w:rFonts w:ascii="Book Antiqua" w:hAnsi="Book Antiqua" w:cs="Times"/>
        </w:rPr>
        <w:pPrChange w:id="1087" w:author="Maria Solana Gonzalez" w:date="2017-05-28T18:05:00Z">
          <w:pPr>
            <w:pStyle w:val="Prrafodelista"/>
            <w:ind w:firstLine="0"/>
            <w:jc w:val="both"/>
          </w:pPr>
        </w:pPrChange>
      </w:pPr>
      <w:ins w:id="1088"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89" w:author="Maria Solana Gonzalez" w:date="2017-05-28T18:05:00Z"/>
          <w:rFonts w:ascii="Book Antiqua" w:hAnsi="Book Antiqua" w:cs="Times"/>
        </w:rPr>
        <w:pPrChange w:id="1090" w:author="Maria Solana Gonzalez" w:date="2017-05-28T18:05:00Z">
          <w:pPr>
            <w:pStyle w:val="Prrafodelista"/>
            <w:ind w:firstLine="0"/>
            <w:jc w:val="both"/>
          </w:pPr>
        </w:pPrChange>
      </w:pPr>
    </w:p>
    <w:p w14:paraId="30031061" w14:textId="77777777" w:rsidR="002A4AA9" w:rsidRDefault="002A4AA9">
      <w:pPr>
        <w:jc w:val="both"/>
        <w:rPr>
          <w:ins w:id="1091" w:author="Maria Solana Gonzalez" w:date="2017-05-28T18:05:00Z"/>
          <w:rFonts w:ascii="Book Antiqua" w:hAnsi="Book Antiqua" w:cs="Times"/>
        </w:rPr>
        <w:pPrChange w:id="1092" w:author="Maria Solana Gonzalez" w:date="2017-05-28T18:05:00Z">
          <w:pPr>
            <w:pStyle w:val="Prrafodelista"/>
            <w:ind w:firstLine="0"/>
            <w:jc w:val="both"/>
          </w:pPr>
        </w:pPrChange>
      </w:pPr>
      <w:ins w:id="1093"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w:t>
        </w:r>
        <w:r w:rsidRPr="00141BAC">
          <w:rPr>
            <w:rFonts w:ascii="Book Antiqua" w:hAnsi="Book Antiqua" w:cs="Times"/>
          </w:rPr>
          <w:lastRenderedPageBreak/>
          <w:t xml:space="preserve">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94" w:author="Maria Solana Gonzalez" w:date="2017-05-28T18:05:00Z"/>
          <w:rFonts w:ascii="Book Antiqua" w:hAnsi="Book Antiqua" w:cs="Times"/>
        </w:rPr>
        <w:pPrChange w:id="1095" w:author="Maria Solana Gonzalez" w:date="2017-05-28T18:05:00Z">
          <w:pPr>
            <w:pStyle w:val="Prrafodelista"/>
            <w:ind w:firstLine="0"/>
            <w:jc w:val="both"/>
          </w:pPr>
        </w:pPrChange>
      </w:pPr>
    </w:p>
    <w:p w14:paraId="6879889E" w14:textId="77777777" w:rsidR="002A4AA9" w:rsidRDefault="002A4AA9">
      <w:pPr>
        <w:jc w:val="both"/>
        <w:rPr>
          <w:ins w:id="1096" w:author="Maria Solana Gonzalez" w:date="2017-05-28T18:05:00Z"/>
          <w:rFonts w:ascii="Book Antiqua" w:hAnsi="Book Antiqua" w:cs="Times"/>
        </w:rPr>
        <w:pPrChange w:id="1097" w:author="Maria Solana Gonzalez" w:date="2017-05-28T18:05:00Z">
          <w:pPr>
            <w:pStyle w:val="Prrafodelista"/>
            <w:ind w:firstLine="0"/>
            <w:jc w:val="both"/>
          </w:pPr>
        </w:pPrChange>
      </w:pPr>
      <w:ins w:id="1098"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99" w:author="Maria Solana Gonzalez" w:date="2017-05-28T18:05:00Z"/>
          <w:rFonts w:ascii="Book Antiqua" w:hAnsi="Book Antiqua" w:cs="Times"/>
        </w:rPr>
        <w:pPrChange w:id="1100" w:author="Maria Solana Gonzalez" w:date="2017-05-28T18:05:00Z">
          <w:pPr>
            <w:pStyle w:val="Prrafodelista"/>
            <w:ind w:firstLine="0"/>
            <w:jc w:val="both"/>
          </w:pPr>
        </w:pPrChange>
      </w:pPr>
    </w:p>
    <w:p w14:paraId="21157C4D" w14:textId="77777777" w:rsidR="002A4AA9" w:rsidRPr="00B13132" w:rsidRDefault="002A4AA9">
      <w:pPr>
        <w:jc w:val="both"/>
        <w:rPr>
          <w:ins w:id="1101" w:author="Maria Solana Gonzalez" w:date="2017-05-28T18:05:00Z"/>
          <w:rFonts w:ascii="Book Antiqua" w:hAnsi="Book Antiqua" w:cs="Times"/>
        </w:rPr>
        <w:pPrChange w:id="1102" w:author="Maria Solana Gonzalez" w:date="2017-05-28T18:05:00Z">
          <w:pPr>
            <w:pStyle w:val="Prrafodelista"/>
            <w:ind w:firstLine="0"/>
            <w:jc w:val="both"/>
          </w:pPr>
        </w:pPrChange>
      </w:pPr>
      <w:ins w:id="1103"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Default="002A4AA9" w:rsidP="00A33B5E">
      <w:pPr>
        <w:rPr>
          <w:ins w:id="1104" w:author="Maria Solana Gonzalez" w:date="2017-05-31T20:01:00Z"/>
          <w:rFonts w:ascii="Book Antiqua" w:hAnsi="Book Antiqua" w:cs="Times"/>
        </w:rPr>
      </w:pPr>
    </w:p>
    <w:p w14:paraId="1DC9EFCE" w14:textId="77777777" w:rsidR="007713E3" w:rsidRDefault="007713E3" w:rsidP="00A33B5E">
      <w:pPr>
        <w:rPr>
          <w:ins w:id="1105" w:author="Maria Solana Gonzalez" w:date="2017-05-31T20:01:00Z"/>
          <w:rFonts w:ascii="Book Antiqua" w:hAnsi="Book Antiqua" w:cs="Times"/>
        </w:rPr>
      </w:pPr>
    </w:p>
    <w:p w14:paraId="1CE73EB8" w14:textId="77777777" w:rsidR="007713E3" w:rsidRDefault="007713E3" w:rsidP="00A33B5E">
      <w:pPr>
        <w:rPr>
          <w:ins w:id="1106" w:author="Maria Solana Gonzalez" w:date="2017-06-02T08:05:00Z"/>
          <w:rFonts w:ascii="Book Antiqua" w:hAnsi="Book Antiqua" w:cs="Times"/>
        </w:rPr>
      </w:pPr>
    </w:p>
    <w:p w14:paraId="313E9EDB" w14:textId="77777777" w:rsidR="008831B9" w:rsidRDefault="008831B9" w:rsidP="00A33B5E">
      <w:pPr>
        <w:rPr>
          <w:ins w:id="1107" w:author="Maria Solana Gonzalez" w:date="2017-06-02T08:05:00Z"/>
          <w:rFonts w:ascii="Book Antiqua" w:hAnsi="Book Antiqua" w:cs="Times"/>
        </w:rPr>
      </w:pPr>
    </w:p>
    <w:p w14:paraId="4A6104E2" w14:textId="77777777" w:rsidR="008831B9" w:rsidRDefault="008831B9" w:rsidP="00A33B5E">
      <w:pPr>
        <w:rPr>
          <w:ins w:id="1108" w:author="Maria Solana Gonzalez" w:date="2017-06-02T08:05:00Z"/>
          <w:rFonts w:ascii="Book Antiqua" w:hAnsi="Book Antiqua" w:cs="Times"/>
        </w:rPr>
      </w:pPr>
    </w:p>
    <w:p w14:paraId="07053D54" w14:textId="77777777" w:rsidR="008831B9" w:rsidRDefault="008831B9" w:rsidP="00A33B5E">
      <w:pPr>
        <w:rPr>
          <w:ins w:id="1109" w:author="Maria Solana Gonzalez" w:date="2017-05-31T20:01:00Z"/>
          <w:rFonts w:ascii="Book Antiqua" w:hAnsi="Book Antiqua" w:cs="Times"/>
        </w:rPr>
      </w:pPr>
    </w:p>
    <w:p w14:paraId="6E5DC8DF" w14:textId="77777777" w:rsidR="007713E3" w:rsidRDefault="007713E3" w:rsidP="00A33B5E">
      <w:pPr>
        <w:rPr>
          <w:ins w:id="1110" w:author="Maria Solana Gonzalez" w:date="2017-05-31T20:01:00Z"/>
          <w:rFonts w:ascii="Book Antiqua" w:hAnsi="Book Antiqua" w:cs="Times"/>
        </w:rPr>
      </w:pPr>
    </w:p>
    <w:p w14:paraId="1EEFFD6A" w14:textId="77777777" w:rsidR="007713E3" w:rsidRDefault="007713E3" w:rsidP="00A33B5E">
      <w:pPr>
        <w:rPr>
          <w:ins w:id="1111" w:author="Maria Solana Gonzalez" w:date="2017-05-31T20:01:00Z"/>
          <w:rFonts w:ascii="Book Antiqua" w:hAnsi="Book Antiqua" w:cs="Times"/>
        </w:rPr>
      </w:pPr>
    </w:p>
    <w:p w14:paraId="77D97C48" w14:textId="77777777" w:rsidR="007713E3" w:rsidRDefault="007713E3" w:rsidP="00A33B5E">
      <w:pPr>
        <w:rPr>
          <w:ins w:id="1112" w:author="Maria Solana Gonzalez" w:date="2017-05-31T20:02:00Z"/>
          <w:rFonts w:ascii="Book Antiqua" w:hAnsi="Book Antiqua" w:cs="Times"/>
        </w:rPr>
      </w:pPr>
    </w:p>
    <w:p w14:paraId="6D81DFDF" w14:textId="77777777" w:rsidR="007713E3" w:rsidRPr="00A33B5E" w:rsidRDefault="007713E3" w:rsidP="00A33B5E">
      <w:pPr>
        <w:rPr>
          <w:rFonts w:ascii="Book Antiqua" w:hAnsi="Book Antiqua" w:cs="Times"/>
        </w:rPr>
      </w:pPr>
    </w:p>
    <w:p w14:paraId="0AD4FEED" w14:textId="33D2090F" w:rsidR="00A33B5E" w:rsidRPr="00A33B5E" w:rsidDel="0013191C" w:rsidRDefault="00A33B5E" w:rsidP="00A33B5E">
      <w:pPr>
        <w:rPr>
          <w:del w:id="1113" w:author="Maria Solana Gonzalez" w:date="2017-05-28T18:00:00Z"/>
          <w:rFonts w:ascii="Book Antiqua" w:hAnsi="Book Antiqua"/>
        </w:rPr>
      </w:pPr>
      <w:del w:id="1114"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115" w:author="Maria Solana Gonzalez" w:date="2017-05-28T18:00:00Z"/>
          <w:rFonts w:ascii="Book Antiqua" w:hAnsi="Book Antiqua"/>
        </w:rPr>
      </w:pPr>
    </w:p>
    <w:p w14:paraId="64535BF0" w14:textId="01EDEF7D" w:rsidR="00A33B5E" w:rsidRPr="00A33B5E" w:rsidDel="0013191C" w:rsidRDefault="00A33B5E" w:rsidP="00A33B5E">
      <w:pPr>
        <w:rPr>
          <w:del w:id="1116" w:author="Maria Solana Gonzalez" w:date="2017-05-28T18:00:00Z"/>
          <w:rFonts w:ascii="Book Antiqua" w:hAnsi="Book Antiqua"/>
        </w:rPr>
      </w:pPr>
      <w:del w:id="1117"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118" w:author="Maria Solana Gonzalez" w:date="2017-05-28T18:00:00Z"/>
          <w:rFonts w:ascii="Book Antiqua" w:hAnsi="Book Antiqua"/>
        </w:rPr>
      </w:pPr>
    </w:p>
    <w:p w14:paraId="7228DEEA" w14:textId="21AB49D1" w:rsidR="00A33B5E" w:rsidRPr="00A33B5E" w:rsidDel="0013191C" w:rsidRDefault="00A33B5E" w:rsidP="00A33B5E">
      <w:pPr>
        <w:rPr>
          <w:del w:id="1119" w:author="Maria Solana Gonzalez" w:date="2017-05-28T18:00:00Z"/>
          <w:rFonts w:ascii="Book Antiqua" w:hAnsi="Book Antiqua"/>
        </w:rPr>
      </w:pPr>
      <w:del w:id="1120"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121" w:name="_Toc477877521"/>
      <w:bookmarkStart w:id="1122" w:name="_Toc483862821"/>
      <w:r w:rsidRPr="00A33B5E">
        <w:rPr>
          <w:szCs w:val="24"/>
        </w:rPr>
        <w:lastRenderedPageBreak/>
        <w:t>Técnicas basadas en el Uso de las Imperfecciones del Sensor</w:t>
      </w:r>
      <w:bookmarkEnd w:id="1121"/>
      <w:bookmarkEnd w:id="1122"/>
    </w:p>
    <w:p w14:paraId="79B67C94" w14:textId="77777777" w:rsidR="00A33B5E" w:rsidRDefault="00A33B5E" w:rsidP="00A33B5E">
      <w:pPr>
        <w:rPr>
          <w:ins w:id="1123" w:author="Maria Solana Gonzalez" w:date="2017-05-28T18:06:00Z"/>
          <w:rFonts w:ascii="Book Antiqua" w:hAnsi="Book Antiqua"/>
        </w:rPr>
      </w:pPr>
    </w:p>
    <w:p w14:paraId="5706EDCE" w14:textId="77777777" w:rsidR="00141BAC" w:rsidRDefault="00141BAC">
      <w:pPr>
        <w:jc w:val="both"/>
        <w:rPr>
          <w:ins w:id="1124" w:author="Maria Solana Gonzalez" w:date="2017-05-28T18:07:00Z"/>
          <w:rFonts w:ascii="Book Antiqua" w:hAnsi="Book Antiqua" w:cs="Times"/>
        </w:rPr>
        <w:pPrChange w:id="1125" w:author="Maria Solana Gonzalez" w:date="2017-05-28T18:06:00Z">
          <w:pPr>
            <w:pStyle w:val="Prrafodelista"/>
            <w:ind w:firstLine="0"/>
            <w:jc w:val="both"/>
          </w:pPr>
        </w:pPrChange>
      </w:pPr>
      <w:ins w:id="1126" w:author="Maria Solana Gonzalez" w:date="2017-05-28T18:06:00Z">
        <w:r w:rsidRPr="00141BAC">
          <w:rPr>
            <w:rFonts w:ascii="Book Antiqua" w:hAnsi="Book Antiqua" w:cs="Times"/>
          </w:rPr>
          <w:t xml:space="preserve">Estas técnicas se basan en el estudio de las huellas que los defectos del sensor pueden dejar sobre las imágenes. Estas técnicas se dividen en dos ramas: defectos de píxel y patrón de ruido del sensor </w:t>
        </w:r>
        <w:proofErr w:type="spellStart"/>
        <w:r w:rsidRPr="00141BAC">
          <w:rPr>
            <w:rFonts w:ascii="Book Antiqua" w:hAnsi="Book Antiqua" w:cs="Times"/>
          </w:rPr>
          <w:t>Sensor</w:t>
        </w:r>
        <w:proofErr w:type="spellEnd"/>
        <w:r w:rsidRPr="00141BAC">
          <w:rPr>
            <w:rFonts w:ascii="Book Antiqua" w:hAnsi="Book Antiqua" w:cs="Times"/>
          </w:rPr>
          <w:t xml:space="preserve"> Pattern Noise (SPN).</w:t>
        </w:r>
      </w:ins>
    </w:p>
    <w:p w14:paraId="090BCEAE" w14:textId="3FDDD725" w:rsidR="00141BAC" w:rsidRDefault="00141BAC">
      <w:pPr>
        <w:jc w:val="both"/>
        <w:rPr>
          <w:ins w:id="1127" w:author="Maria Solana Gonzalez" w:date="2017-05-28T18:06:00Z"/>
          <w:rFonts w:ascii="Book Antiqua" w:hAnsi="Book Antiqua" w:cs="Times"/>
        </w:rPr>
        <w:pPrChange w:id="1128" w:author="Maria Solana Gonzalez" w:date="2017-05-28T18:06:00Z">
          <w:pPr>
            <w:pStyle w:val="Prrafodelista"/>
            <w:ind w:firstLine="0"/>
            <w:jc w:val="both"/>
          </w:pPr>
        </w:pPrChange>
      </w:pPr>
      <w:ins w:id="1129"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130" w:author="Maria Solana Gonzalez" w:date="2017-05-28T18:06:00Z"/>
          <w:rFonts w:ascii="Book Antiqua" w:hAnsi="Book Antiqua" w:cs="Times"/>
          <w:sz w:val="24"/>
          <w:rPrChange w:id="1131" w:author="Maria Solana Gonzalez" w:date="2017-05-29T15:54:00Z">
            <w:rPr>
              <w:ins w:id="1132" w:author="Maria Solana Gonzalez" w:date="2017-05-28T18:06:00Z"/>
            </w:rPr>
          </w:rPrChange>
        </w:rPr>
        <w:pPrChange w:id="1133" w:author="Maria Solana Gonzalez" w:date="2017-05-29T15:53:00Z">
          <w:pPr>
            <w:pStyle w:val="Prrafodelista"/>
            <w:numPr>
              <w:numId w:val="37"/>
            </w:numPr>
            <w:ind w:left="1080" w:hanging="360"/>
            <w:jc w:val="both"/>
          </w:pPr>
        </w:pPrChange>
      </w:pPr>
      <w:ins w:id="1134" w:author="Maria Solana Gonzalez" w:date="2017-05-28T18:06:00Z">
        <w:r w:rsidRPr="00813A0A">
          <w:rPr>
            <w:rFonts w:ascii="Book Antiqua" w:hAnsi="Book Antiqua" w:cs="Times"/>
            <w:sz w:val="24"/>
            <w:rPrChange w:id="1135" w:author="Maria Solana Gonzalez" w:date="2017-05-29T15:54:00Z">
              <w:rPr/>
            </w:rPrChange>
          </w:rPr>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136" w:author="Maria Solana Gonzalez" w:date="2017-05-28T18:06:00Z"/>
          <w:rFonts w:ascii="Book Antiqua" w:hAnsi="Book Antiqua" w:cs="Times"/>
        </w:rPr>
        <w:pPrChange w:id="1137"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138" w:author="Maria Solana Gonzalez" w:date="2017-05-28T18:06:00Z"/>
          <w:rFonts w:ascii="Book Antiqua" w:hAnsi="Book Antiqua" w:cs="Times"/>
          <w:sz w:val="24"/>
          <w:rPrChange w:id="1139" w:author="Maria Solana Gonzalez" w:date="2017-05-29T15:54:00Z">
            <w:rPr>
              <w:ins w:id="1140" w:author="Maria Solana Gonzalez" w:date="2017-05-28T18:06:00Z"/>
            </w:rPr>
          </w:rPrChange>
        </w:rPr>
        <w:pPrChange w:id="1141" w:author="Maria Solana Gonzalez" w:date="2017-05-28T18:07:00Z">
          <w:pPr>
            <w:pStyle w:val="Prrafodelista"/>
            <w:numPr>
              <w:numId w:val="37"/>
            </w:numPr>
            <w:ind w:left="1080" w:hanging="360"/>
            <w:jc w:val="both"/>
          </w:pPr>
        </w:pPrChange>
      </w:pPr>
      <w:ins w:id="1142" w:author="Maria Solana Gonzalez" w:date="2017-05-28T18:06:00Z">
        <w:r w:rsidRPr="00813A0A">
          <w:rPr>
            <w:rFonts w:ascii="Book Antiqua" w:hAnsi="Book Antiqua" w:cs="Times"/>
            <w:sz w:val="24"/>
            <w:rPrChange w:id="1143"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144" w:author="Maria Solana Gonzalez" w:date="2017-05-28T18:06:00Z"/>
          <w:rFonts w:ascii="Book Antiqua" w:hAnsi="Book Antiqua" w:cs="Times"/>
        </w:rPr>
      </w:pPr>
    </w:p>
    <w:p w14:paraId="516A84C5" w14:textId="77777777" w:rsidR="00141BAC" w:rsidRDefault="00141BAC">
      <w:pPr>
        <w:jc w:val="both"/>
        <w:rPr>
          <w:ins w:id="1145" w:author="Maria Solana Gonzalez" w:date="2017-05-28T18:06:00Z"/>
          <w:rFonts w:ascii="Book Antiqua" w:hAnsi="Book Antiqua" w:cs="Times"/>
        </w:rPr>
        <w:pPrChange w:id="1146" w:author="Maria Solana Gonzalez" w:date="2017-05-28T18:06:00Z">
          <w:pPr>
            <w:ind w:left="709" w:firstLine="60"/>
            <w:jc w:val="both"/>
          </w:pPr>
        </w:pPrChange>
      </w:pPr>
      <w:ins w:id="1147"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148" w:author="Maria Solana Gonzalez" w:date="2017-05-28T18:06:00Z"/>
          <w:rFonts w:ascii="Book Antiqua" w:hAnsi="Book Antiqua" w:cs="Times"/>
        </w:rPr>
        <w:pPrChange w:id="1149" w:author="Maria Solana Gonzalez" w:date="2017-05-28T18:06:00Z">
          <w:pPr>
            <w:ind w:left="709" w:firstLine="60"/>
            <w:jc w:val="both"/>
          </w:pPr>
        </w:pPrChange>
      </w:pPr>
    </w:p>
    <w:p w14:paraId="52FDA86E" w14:textId="77777777" w:rsidR="00141BAC" w:rsidRDefault="00141BAC">
      <w:pPr>
        <w:jc w:val="both"/>
        <w:rPr>
          <w:ins w:id="1150" w:author="Maria Solana Gonzalez" w:date="2017-05-29T15:54:00Z"/>
          <w:rFonts w:ascii="Book Antiqua" w:hAnsi="Book Antiqua" w:cs="Times"/>
        </w:rPr>
        <w:pPrChange w:id="1151" w:author="Maria Solana Gonzalez" w:date="2017-05-28T18:06:00Z">
          <w:pPr>
            <w:pStyle w:val="Prrafodelista"/>
            <w:ind w:firstLine="0"/>
            <w:jc w:val="both"/>
          </w:pPr>
        </w:pPrChange>
      </w:pPr>
      <w:ins w:id="1152"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153" w:author="Maria Solana Gonzalez" w:date="2017-05-28T18:06:00Z"/>
          <w:rFonts w:ascii="Book Antiqua" w:hAnsi="Book Antiqua" w:cs="Times"/>
        </w:rPr>
        <w:pPrChange w:id="1154" w:author="Maria Solana Gonzalez" w:date="2017-05-28T18:06:00Z">
          <w:pPr>
            <w:pStyle w:val="Prrafodelista"/>
            <w:ind w:firstLine="0"/>
            <w:jc w:val="both"/>
          </w:pPr>
        </w:pPrChange>
      </w:pPr>
    </w:p>
    <w:p w14:paraId="68336D62" w14:textId="77777777" w:rsidR="00141BAC" w:rsidRDefault="00141BAC">
      <w:pPr>
        <w:jc w:val="both"/>
        <w:rPr>
          <w:ins w:id="1155" w:author="Maria Solana Gonzalez" w:date="2017-05-28T18:06:00Z"/>
          <w:rFonts w:ascii="Book Antiqua" w:hAnsi="Book Antiqua" w:cs="Times"/>
        </w:rPr>
        <w:pPrChange w:id="1156" w:author="Maria Solana Gonzalez" w:date="2017-05-28T18:06:00Z">
          <w:pPr>
            <w:pStyle w:val="Prrafodelista"/>
            <w:ind w:firstLine="0"/>
            <w:jc w:val="both"/>
          </w:pPr>
        </w:pPrChange>
      </w:pPr>
      <w:ins w:id="1157"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158" w:author="Maria Solana Gonzalez" w:date="2017-05-28T18:06:00Z"/>
          <w:rFonts w:ascii="Book Antiqua" w:hAnsi="Book Antiqua" w:cs="Times"/>
        </w:rPr>
        <w:pPrChange w:id="1159" w:author="Maria Solana Gonzalez" w:date="2017-05-28T18:06:00Z">
          <w:pPr>
            <w:pStyle w:val="Prrafodelista"/>
            <w:ind w:firstLine="0"/>
            <w:jc w:val="both"/>
          </w:pPr>
        </w:pPrChange>
      </w:pPr>
    </w:p>
    <w:p w14:paraId="28929517" w14:textId="4C09B4B0" w:rsidR="00141BAC" w:rsidRDefault="00141BAC">
      <w:pPr>
        <w:jc w:val="both"/>
        <w:rPr>
          <w:ins w:id="1160" w:author="Maria Solana Gonzalez" w:date="2017-05-28T18:06:00Z"/>
          <w:rFonts w:ascii="Book Antiqua" w:hAnsi="Book Antiqua" w:cs="Times"/>
        </w:rPr>
        <w:pPrChange w:id="1161" w:author="Maria Solana Gonzalez" w:date="2017-05-28T18:06:00Z">
          <w:pPr>
            <w:pStyle w:val="Prrafodelista"/>
            <w:ind w:firstLine="0"/>
            <w:jc w:val="both"/>
          </w:pPr>
        </w:pPrChange>
      </w:pPr>
      <w:ins w:id="1162" w:author="Maria Solana Gonzalez" w:date="2017-05-28T18:06:00Z">
        <w:r w:rsidRPr="00FD4253">
          <w:rPr>
            <w:rFonts w:ascii="Book Antiqua" w:hAnsi="Book Antiqua" w:cs="Times"/>
          </w:rPr>
          <w:lastRenderedPageBreak/>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considera diferentes áreas de interés Region Of Interest (ROI) y no sólo la región central de la imagen. Para cada imagen se definen nueve ROIs </w:t>
        </w:r>
        <w:r w:rsidR="009048FF" w:rsidRPr="001D7767">
          <w:rPr>
            <w:rFonts w:ascii="Book Antiqua" w:hAnsi="Book Antiqua" w:cs="Times"/>
            <w:highlight w:val="yellow"/>
          </w:rPr>
          <w:t>(</w:t>
        </w:r>
        <w:proofErr w:type="spellStart"/>
        <w:r w:rsidR="009048FF" w:rsidRPr="001D7767">
          <w:rPr>
            <w:rFonts w:ascii="Book Antiqua" w:hAnsi="Book Antiqua" w:cs="Times"/>
            <w:highlight w:val="yellow"/>
          </w:rPr>
          <w:t>Fig.XX</w:t>
        </w:r>
        <w:proofErr w:type="spellEnd"/>
        <w:r w:rsidRPr="00122D54">
          <w:rPr>
            <w:rFonts w:ascii="Book Antiqua" w:hAnsi="Book Antiqua" w:cs="Times"/>
            <w:highlight w:val="yellow"/>
            <w:rPrChange w:id="1163" w:author="Maria Solana Gonzalez" w:date="2017-05-29T15:56:00Z">
              <w:rPr>
                <w:rFonts w:ascii="Book Antiqua" w:hAnsi="Book Antiqua" w:cs="Times"/>
              </w:rPr>
            </w:rPrChange>
          </w:rPr>
          <w:t>)</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164" w:author="Maria Solana Gonzalez" w:date="2017-05-28T18:06:00Z"/>
          <w:rFonts w:ascii="Book Antiqua" w:hAnsi="Book Antiqua" w:cs="Times"/>
        </w:rPr>
        <w:pPrChange w:id="1165" w:author="Maria Solana Gonzalez" w:date="2017-05-28T18:06:00Z">
          <w:pPr>
            <w:pStyle w:val="Prrafodelista"/>
            <w:ind w:firstLine="0"/>
            <w:jc w:val="both"/>
          </w:pPr>
        </w:pPrChange>
      </w:pPr>
    </w:p>
    <w:p w14:paraId="17D05AD1" w14:textId="677A1A0A" w:rsidR="00141BAC" w:rsidRDefault="00004496">
      <w:pPr>
        <w:jc w:val="both"/>
        <w:rPr>
          <w:ins w:id="1166" w:author="Maria Solana Gonzalez" w:date="2017-06-02T08:05:00Z"/>
          <w:rFonts w:ascii="Book Antiqua" w:hAnsi="Book Antiqua" w:cs="Times"/>
        </w:rPr>
        <w:pPrChange w:id="1167" w:author="Maria Solana Gonzalez" w:date="2017-05-28T18:06:00Z">
          <w:pPr>
            <w:pStyle w:val="Prrafodelista"/>
            <w:ind w:firstLine="0"/>
            <w:jc w:val="both"/>
          </w:pPr>
        </w:pPrChange>
      </w:pPr>
      <w:ins w:id="1168" w:author="Maria Solana Gonzalez" w:date="2017-06-02T08:05:00Z">
        <w:r>
          <w:rPr>
            <w:rFonts w:ascii="Book Antiqua" w:hAnsi="Book Antiqua" w:cs="Times"/>
            <w:noProof/>
            <w:lang w:val="es-ES_tradnl" w:eastAsia="es-ES_tradnl"/>
            <w:rPrChange w:id="1169" w:author="Unknown">
              <w:rPr>
                <w:noProof/>
                <w:lang w:val="es-ES_tradnl" w:eastAsia="es-ES_tradnl"/>
              </w:rPr>
            </w:rPrChange>
          </w:rPr>
          <w:drawing>
            <wp:inline distT="0" distB="0" distL="0" distR="0" wp14:anchorId="3C64DCC6" wp14:editId="2AE327C9">
              <wp:extent cx="5105400" cy="3848100"/>
              <wp:effectExtent l="0" t="0" r="0" b="12700"/>
              <wp:docPr id="4" name="Imagen 4" descr="../../../Desktop/Captura%20de%20pantalla%202017-06-02%20a%20las%208.03.16.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aptura%20de%20pantalla%202017-06-02%20a%20las%208.03.16.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05400" cy="3848100"/>
                      </a:xfrm>
                      <a:prstGeom prst="rect">
                        <a:avLst/>
                      </a:prstGeom>
                      <a:noFill/>
                      <a:ln>
                        <a:noFill/>
                      </a:ln>
                    </pic:spPr>
                  </pic:pic>
                </a:graphicData>
              </a:graphic>
            </wp:inline>
          </w:drawing>
        </w:r>
      </w:ins>
    </w:p>
    <w:p w14:paraId="5245F189" w14:textId="0AF87AF0" w:rsidR="00004496" w:rsidRPr="00004496" w:rsidRDefault="00004496">
      <w:pPr>
        <w:jc w:val="both"/>
        <w:rPr>
          <w:ins w:id="1170" w:author="Maria Solana Gonzalez" w:date="2017-05-28T18:06:00Z"/>
          <w:rFonts w:ascii="Book Antiqua" w:hAnsi="Book Antiqua" w:cs="Times"/>
          <w:i/>
          <w:rPrChange w:id="1171" w:author="Maria Solana Gonzalez" w:date="2017-06-02T08:05:00Z">
            <w:rPr>
              <w:ins w:id="1172" w:author="Maria Solana Gonzalez" w:date="2017-05-28T18:06:00Z"/>
              <w:rFonts w:ascii="Book Antiqua" w:hAnsi="Book Antiqua" w:cs="Times"/>
            </w:rPr>
          </w:rPrChange>
        </w:rPr>
        <w:pPrChange w:id="1173" w:author="Maria Solana Gonzalez" w:date="2017-05-28T18:06:00Z">
          <w:pPr>
            <w:pStyle w:val="Prrafodelista"/>
            <w:ind w:firstLine="0"/>
            <w:jc w:val="both"/>
          </w:pPr>
        </w:pPrChange>
      </w:pPr>
      <w:ins w:id="1174" w:author="Maria Solana Gonzalez" w:date="2017-06-02T08:05:00Z">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i/>
          </w:rPr>
          <w:t>Figura X.X</w:t>
        </w:r>
      </w:ins>
    </w:p>
    <w:p w14:paraId="2F38B455" w14:textId="77777777" w:rsidR="00141BAC" w:rsidRPr="00141BAC" w:rsidRDefault="00141BAC">
      <w:pPr>
        <w:jc w:val="both"/>
        <w:rPr>
          <w:ins w:id="1175" w:author="Maria Solana Gonzalez" w:date="2017-05-28T18:06:00Z"/>
          <w:rFonts w:ascii="Book Antiqua" w:hAnsi="Book Antiqua" w:cs="Times"/>
        </w:rPr>
        <w:pPrChange w:id="1176" w:author="Maria Solana Gonzalez" w:date="2017-05-28T18:06:00Z">
          <w:pPr>
            <w:pStyle w:val="Prrafodelista"/>
            <w:ind w:firstLine="0"/>
            <w:jc w:val="both"/>
          </w:pPr>
        </w:pPrChange>
      </w:pPr>
    </w:p>
    <w:p w14:paraId="2D6AE165" w14:textId="77777777" w:rsidR="00141BAC" w:rsidRDefault="00141BAC">
      <w:pPr>
        <w:jc w:val="both"/>
        <w:rPr>
          <w:ins w:id="1177" w:author="Maria Solana Gonzalez" w:date="2017-05-28T18:07:00Z"/>
          <w:rFonts w:ascii="Book Antiqua" w:hAnsi="Book Antiqua" w:cs="Times"/>
        </w:rPr>
        <w:pPrChange w:id="1178" w:author="Maria Solana Gonzalez" w:date="2017-05-28T18:06:00Z">
          <w:pPr>
            <w:spacing w:after="200" w:line="276" w:lineRule="auto"/>
            <w:ind w:left="709"/>
            <w:jc w:val="both"/>
          </w:pPr>
        </w:pPrChange>
      </w:pPr>
      <w:ins w:id="1179" w:author="Maria Solana Gonzalez" w:date="2017-05-28T18:06:00Z">
        <w:r w:rsidRPr="00141BAC">
          <w:rPr>
            <w:rFonts w:ascii="Book Antiqua" w:hAnsi="Book Antiqua" w:cs="Times"/>
            <w:rPrChange w:id="1180" w:author="Maria Solana Gonzalez" w:date="2017-05-28T18:06:00Z">
              <w:rPr>
                <w:rFonts w:ascii="Book Antiqua" w:eastAsiaTheme="minorHAnsi" w:hAnsi="Book Antiqua" w:cs="Times"/>
                <w:lang w:eastAsia="en-US"/>
              </w:rPr>
            </w:rPrChange>
          </w:rPr>
          <w:t xml:space="preserve">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w:t>
        </w:r>
        <w:r w:rsidRPr="00141BAC">
          <w:rPr>
            <w:rFonts w:ascii="Book Antiqua" w:hAnsi="Book Antiqua" w:cs="Times"/>
            <w:rPrChange w:id="1181" w:author="Maria Solana Gonzalez" w:date="2017-05-28T18:06:00Z">
              <w:rPr>
                <w:rFonts w:ascii="Book Antiqua" w:eastAsiaTheme="minorHAnsi" w:hAnsi="Book Antiqua" w:cs="Times"/>
                <w:lang w:eastAsia="en-US"/>
              </w:rPr>
            </w:rPrChange>
          </w:rPr>
          <w:lastRenderedPageBreak/>
          <w:t>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182" w:author="Maria Solana Gonzalez" w:date="2017-05-28T18:06:00Z"/>
          <w:rFonts w:ascii="Book Antiqua" w:hAnsi="Book Antiqua" w:cs="Times"/>
          <w:rPrChange w:id="1183" w:author="Maria Solana Gonzalez" w:date="2017-05-28T18:06:00Z">
            <w:rPr>
              <w:ins w:id="1184" w:author="Maria Solana Gonzalez" w:date="2017-05-28T18:06:00Z"/>
              <w:rFonts w:ascii="Book Antiqua" w:eastAsiaTheme="minorHAnsi" w:hAnsi="Book Antiqua" w:cs="Times"/>
              <w:lang w:eastAsia="en-US"/>
            </w:rPr>
          </w:rPrChange>
        </w:rPr>
        <w:pPrChange w:id="1185" w:author="Maria Solana Gonzalez" w:date="2017-05-28T18:06:00Z">
          <w:pPr>
            <w:spacing w:after="200" w:line="276" w:lineRule="auto"/>
            <w:ind w:left="709"/>
            <w:jc w:val="both"/>
          </w:pPr>
        </w:pPrChange>
      </w:pPr>
    </w:p>
    <w:p w14:paraId="7855A23A" w14:textId="17603D8E" w:rsidR="00141BAC" w:rsidRDefault="00141BAC">
      <w:pPr>
        <w:jc w:val="both"/>
        <w:rPr>
          <w:ins w:id="1186" w:author="Maria Solana Gonzalez" w:date="2017-05-28T18:07:00Z"/>
          <w:rFonts w:ascii="Book Antiqua" w:hAnsi="Book Antiqua" w:cs="Times"/>
        </w:rPr>
        <w:pPrChange w:id="1187" w:author="Maria Solana Gonzalez" w:date="2017-05-28T18:06:00Z">
          <w:pPr>
            <w:spacing w:after="200" w:line="276" w:lineRule="auto"/>
            <w:ind w:left="709"/>
            <w:jc w:val="both"/>
          </w:pPr>
        </w:pPrChange>
      </w:pPr>
      <w:ins w:id="1188" w:author="Maria Solana Gonzalez" w:date="2017-05-28T18:06:00Z">
        <w:r w:rsidRPr="00141BAC">
          <w:rPr>
            <w:rFonts w:ascii="Book Antiqua" w:hAnsi="Book Antiqua" w:cs="Times"/>
            <w:rPrChange w:id="1189"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190"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191" w:author="Maria Solana Gonzalez" w:date="2017-05-28T18:06:00Z"/>
          <w:rFonts w:ascii="Book Antiqua" w:hAnsi="Book Antiqua" w:cs="Times"/>
          <w:rPrChange w:id="1192" w:author="Maria Solana Gonzalez" w:date="2017-05-28T18:06:00Z">
            <w:rPr>
              <w:ins w:id="1193" w:author="Maria Solana Gonzalez" w:date="2017-05-28T18:06:00Z"/>
              <w:rFonts w:ascii="Book Antiqua" w:eastAsiaTheme="minorHAnsi" w:hAnsi="Book Antiqua" w:cs="Times"/>
              <w:lang w:eastAsia="en-US"/>
            </w:rPr>
          </w:rPrChange>
        </w:rPr>
        <w:pPrChange w:id="1194"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195" w:author="Maria Solana Gonzalez" w:date="2017-05-28T18:06:00Z">
          <w:pPr/>
        </w:pPrChange>
      </w:pPr>
      <w:ins w:id="1196" w:author="Maria Solana Gonzalez" w:date="2017-05-28T18:06:00Z">
        <w:r w:rsidRPr="00141BAC">
          <w:rPr>
            <w:rFonts w:ascii="Book Antiqua" w:hAnsi="Book Antiqua" w:cs="Times"/>
            <w:rPrChange w:id="1197"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w:t>
        </w:r>
        <w:r w:rsidRPr="00141BAC">
          <w:rPr>
            <w:rFonts w:ascii="Book Antiqua" w:hAnsi="Book Antiqua" w:cs="Times"/>
            <w:rPrChange w:id="1198" w:author="Maria Solana Gonzalez" w:date="2017-05-28T18:06:00Z">
              <w:rPr>
                <w:rFonts w:ascii="Book Antiqua" w:eastAsiaTheme="minorHAnsi" w:hAnsi="Book Antiqua" w:cs="Times"/>
                <w:lang w:eastAsia="en-US"/>
              </w:rPr>
            </w:rPrChange>
          </w:rPr>
          <w:lastRenderedPageBreak/>
          <w:t>Desire; y de Nokia el E61I. El algoritmo propuesto obtuvo un porcentaje de acierto promedio de 87,214 %, lo cual reduce considerablemente el % de éxito.</w:t>
        </w:r>
      </w:ins>
    </w:p>
    <w:p w14:paraId="483CB04F" w14:textId="77777777" w:rsidR="00A822C5" w:rsidRDefault="00A822C5">
      <w:pPr>
        <w:spacing w:after="200" w:line="276" w:lineRule="auto"/>
        <w:rPr>
          <w:rFonts w:ascii="Book Antiqua" w:hAnsi="Book Antiqua" w:cs="Times"/>
        </w:rPr>
        <w:sectPr w:rsidR="00A822C5" w:rsidSect="00FB324A">
          <w:headerReference w:type="even" r:id="rId42"/>
          <w:headerReference w:type="default" r:id="rId43"/>
          <w:footerReference w:type="default" r:id="rId44"/>
          <w:headerReference w:type="first" r:id="rId45"/>
          <w:footerReference w:type="first" r:id="rId46"/>
          <w:pgSz w:w="11907" w:h="16840" w:code="9"/>
          <w:pgMar w:top="1701" w:right="1701" w:bottom="1701" w:left="1701" w:header="720" w:footer="851" w:gutter="0"/>
          <w:cols w:space="720"/>
          <w:docGrid w:linePitch="326"/>
        </w:sectPr>
      </w:pPr>
    </w:p>
    <w:tbl>
      <w:tblPr>
        <w:tblStyle w:val="Tablaconcuadrcula"/>
        <w:tblpPr w:leftFromText="141" w:rightFromText="141" w:horzAnchor="page" w:tblpXSpec="center" w:tblpY="1119"/>
        <w:tblW w:w="14742" w:type="dxa"/>
        <w:jc w:val="center"/>
        <w:tblLook w:val="04A0" w:firstRow="1" w:lastRow="0" w:firstColumn="1" w:lastColumn="0" w:noHBand="0" w:noVBand="1"/>
      </w:tblPr>
      <w:tblGrid>
        <w:gridCol w:w="2347"/>
        <w:gridCol w:w="1036"/>
        <w:gridCol w:w="1334"/>
        <w:gridCol w:w="1427"/>
        <w:gridCol w:w="1207"/>
        <w:gridCol w:w="897"/>
        <w:gridCol w:w="1136"/>
        <w:gridCol w:w="1007"/>
        <w:gridCol w:w="1496"/>
        <w:gridCol w:w="936"/>
        <w:gridCol w:w="1919"/>
      </w:tblGrid>
      <w:tr w:rsidR="00A822C5" w:rsidRPr="008617CB" w14:paraId="138D4020" w14:textId="77777777" w:rsidTr="00EC693E">
        <w:trPr>
          <w:trHeight w:val="61"/>
          <w:jc w:val="center"/>
        </w:trPr>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3FCD5391"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lastRenderedPageBreak/>
              <w:t>Técnica</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430BA809"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Propuesta</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313A2A40"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Clasificador</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1F73AFF2"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Nº Fabricante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34319076"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Nº Modelo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6C7FC586"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Formato</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7CC98A88"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Resolución</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5AD47020"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Nº</w:t>
            </w:r>
          </w:p>
          <w:p w14:paraId="22DE6B0C"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Imágene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49BD62A8"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Móvile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017EA2D3"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Modelos</w:t>
            </w:r>
          </w:p>
        </w:tc>
        <w:tc>
          <w:tcPr>
            <w:tcW w:w="0" w:type="auto"/>
            <w:tcBorders>
              <w:top w:val="single" w:sz="24" w:space="0" w:color="auto"/>
              <w:left w:val="single" w:sz="24" w:space="0" w:color="auto"/>
              <w:bottom w:val="single" w:sz="24" w:space="0" w:color="auto"/>
              <w:right w:val="single" w:sz="24" w:space="0" w:color="auto"/>
            </w:tcBorders>
            <w:shd w:val="clear" w:color="auto" w:fill="92CDDC" w:themeFill="accent5" w:themeFillTint="99"/>
            <w:vAlign w:val="center"/>
          </w:tcPr>
          <w:p w14:paraId="72391951"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 Acierto</w:t>
            </w:r>
          </w:p>
        </w:tc>
      </w:tr>
      <w:tr w:rsidR="00A822C5" w:rsidRPr="008617CB" w14:paraId="38BAE50F" w14:textId="77777777" w:rsidTr="00EC693E">
        <w:trPr>
          <w:trHeight w:val="61"/>
          <w:jc w:val="center"/>
        </w:trPr>
        <w:tc>
          <w:tcPr>
            <w:tcW w:w="0" w:type="auto"/>
            <w:vMerge w:val="restart"/>
            <w:tcBorders>
              <w:top w:val="single" w:sz="24" w:space="0" w:color="auto"/>
              <w:left w:val="single" w:sz="24" w:space="0" w:color="auto"/>
              <w:bottom w:val="single" w:sz="24" w:space="0" w:color="auto"/>
              <w:right w:val="double" w:sz="4" w:space="0" w:color="auto"/>
            </w:tcBorders>
            <w:shd w:val="clear" w:color="auto" w:fill="BFBFBF" w:themeFill="background1" w:themeFillShade="BF"/>
            <w:vAlign w:val="center"/>
          </w:tcPr>
          <w:p w14:paraId="2CE1C8D8"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Aberración</w:t>
            </w:r>
          </w:p>
          <w:p w14:paraId="6CE2C94D" w14:textId="77777777" w:rsidR="00A822C5" w:rsidRPr="008617CB" w:rsidRDefault="00A822C5" w:rsidP="00EC693E">
            <w:pPr>
              <w:ind w:left="0" w:firstLine="0"/>
              <w:jc w:val="center"/>
              <w:rPr>
                <w:rFonts w:ascii="Book Antiqua" w:hAnsi="Book Antiqua"/>
                <w:b/>
                <w:iCs/>
                <w:sz w:val="18"/>
                <w:szCs w:val="18"/>
                <w:lang w:val="es-ES_tradnl"/>
              </w:rPr>
            </w:pPr>
            <w:r w:rsidRPr="008617CB">
              <w:rPr>
                <w:rFonts w:ascii="Book Antiqua" w:hAnsi="Book Antiqua"/>
                <w:b/>
                <w:iCs/>
                <w:sz w:val="18"/>
                <w:szCs w:val="18"/>
                <w:lang w:val="es-ES_tradnl"/>
              </w:rPr>
              <w:t>de las Lentes</w:t>
            </w:r>
          </w:p>
        </w:tc>
        <w:tc>
          <w:tcPr>
            <w:tcW w:w="0" w:type="auto"/>
            <w:tcBorders>
              <w:top w:val="single" w:sz="24" w:space="0" w:color="auto"/>
              <w:left w:val="double" w:sz="4" w:space="0" w:color="auto"/>
              <w:bottom w:val="single" w:sz="4" w:space="0" w:color="auto"/>
              <w:right w:val="double" w:sz="4" w:space="0" w:color="auto"/>
            </w:tcBorders>
            <w:vAlign w:val="center"/>
          </w:tcPr>
          <w:p w14:paraId="53519013"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M [5]</w:t>
            </w:r>
          </w:p>
        </w:tc>
        <w:tc>
          <w:tcPr>
            <w:tcW w:w="0" w:type="auto"/>
            <w:tcBorders>
              <w:top w:val="single" w:sz="24" w:space="0" w:color="auto"/>
              <w:left w:val="double" w:sz="4" w:space="0" w:color="auto"/>
              <w:bottom w:val="single" w:sz="4" w:space="0" w:color="auto"/>
              <w:right w:val="double" w:sz="4" w:space="0" w:color="auto"/>
            </w:tcBorders>
            <w:vAlign w:val="center"/>
          </w:tcPr>
          <w:p w14:paraId="7B11018A"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top w:val="single" w:sz="24" w:space="0" w:color="auto"/>
              <w:left w:val="double" w:sz="4" w:space="0" w:color="auto"/>
              <w:bottom w:val="single" w:sz="4" w:space="0" w:color="auto"/>
              <w:right w:val="double" w:sz="4" w:space="0" w:color="auto"/>
            </w:tcBorders>
            <w:vAlign w:val="center"/>
          </w:tcPr>
          <w:p w14:paraId="567506C3"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top w:val="single" w:sz="24" w:space="0" w:color="auto"/>
              <w:left w:val="double" w:sz="4" w:space="0" w:color="auto"/>
              <w:bottom w:val="single" w:sz="4" w:space="0" w:color="auto"/>
              <w:right w:val="double" w:sz="4" w:space="0" w:color="auto"/>
            </w:tcBorders>
            <w:vAlign w:val="center"/>
          </w:tcPr>
          <w:p w14:paraId="62915BF3"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top w:val="single" w:sz="24" w:space="0" w:color="auto"/>
              <w:left w:val="double" w:sz="4" w:space="0" w:color="auto"/>
              <w:bottom w:val="single" w:sz="4" w:space="0" w:color="auto"/>
              <w:right w:val="double" w:sz="4" w:space="0" w:color="auto"/>
            </w:tcBorders>
            <w:vAlign w:val="center"/>
          </w:tcPr>
          <w:p w14:paraId="7D8175CE"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top w:val="single" w:sz="24" w:space="0" w:color="auto"/>
              <w:left w:val="double" w:sz="4" w:space="0" w:color="auto"/>
              <w:bottom w:val="single" w:sz="4" w:space="0" w:color="auto"/>
              <w:right w:val="double" w:sz="4" w:space="0" w:color="auto"/>
            </w:tcBorders>
            <w:vAlign w:val="center"/>
          </w:tcPr>
          <w:p w14:paraId="6A915BB1"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top w:val="single" w:sz="24" w:space="0" w:color="auto"/>
              <w:left w:val="double" w:sz="4" w:space="0" w:color="auto"/>
              <w:bottom w:val="single" w:sz="4" w:space="0" w:color="auto"/>
              <w:right w:val="double" w:sz="4" w:space="0" w:color="auto"/>
            </w:tcBorders>
            <w:vAlign w:val="center"/>
          </w:tcPr>
          <w:p w14:paraId="657778E1"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300</w:t>
            </w:r>
          </w:p>
        </w:tc>
        <w:tc>
          <w:tcPr>
            <w:tcW w:w="0" w:type="auto"/>
            <w:tcBorders>
              <w:top w:val="single" w:sz="24" w:space="0" w:color="auto"/>
              <w:left w:val="double" w:sz="4" w:space="0" w:color="auto"/>
              <w:bottom w:val="single" w:sz="4" w:space="0" w:color="auto"/>
              <w:right w:val="double" w:sz="4" w:space="0" w:color="auto"/>
            </w:tcBorders>
            <w:vAlign w:val="center"/>
          </w:tcPr>
          <w:p w14:paraId="336538F0"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bottom w:val="single" w:sz="4" w:space="0" w:color="auto"/>
              <w:right w:val="double" w:sz="4" w:space="0" w:color="auto"/>
            </w:tcBorders>
            <w:vAlign w:val="center"/>
          </w:tcPr>
          <w:p w14:paraId="4D4629ED"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top w:val="single" w:sz="24" w:space="0" w:color="auto"/>
              <w:left w:val="double" w:sz="4" w:space="0" w:color="auto"/>
              <w:bottom w:val="single" w:sz="4" w:space="0" w:color="auto"/>
              <w:right w:val="single" w:sz="24" w:space="0" w:color="auto"/>
            </w:tcBorders>
            <w:vAlign w:val="center"/>
          </w:tcPr>
          <w:p w14:paraId="17C341AA"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87’38% 91’53%</w:t>
            </w:r>
          </w:p>
        </w:tc>
      </w:tr>
      <w:tr w:rsidR="00A822C5" w:rsidRPr="008617CB" w14:paraId="3C020469"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74F2432B"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left w:val="double" w:sz="4" w:space="0" w:color="auto"/>
              <w:bottom w:val="single" w:sz="24" w:space="0" w:color="auto"/>
              <w:right w:val="double" w:sz="4" w:space="0" w:color="auto"/>
            </w:tcBorders>
            <w:vAlign w:val="center"/>
          </w:tcPr>
          <w:p w14:paraId="0D07B6D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6]</w:t>
            </w:r>
          </w:p>
        </w:tc>
        <w:tc>
          <w:tcPr>
            <w:tcW w:w="0" w:type="auto"/>
            <w:tcBorders>
              <w:left w:val="double" w:sz="4" w:space="0" w:color="auto"/>
              <w:bottom w:val="single" w:sz="24" w:space="0" w:color="auto"/>
              <w:right w:val="double" w:sz="4" w:space="0" w:color="auto"/>
            </w:tcBorders>
            <w:vAlign w:val="center"/>
          </w:tcPr>
          <w:p w14:paraId="7BFE376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bottom w:val="single" w:sz="24" w:space="0" w:color="auto"/>
              <w:right w:val="double" w:sz="4" w:space="0" w:color="auto"/>
            </w:tcBorders>
            <w:vAlign w:val="center"/>
          </w:tcPr>
          <w:p w14:paraId="62A19BA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6CDD391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7DE44F5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bottom w:val="single" w:sz="24" w:space="0" w:color="auto"/>
              <w:right w:val="double" w:sz="4" w:space="0" w:color="auto"/>
            </w:tcBorders>
            <w:vAlign w:val="center"/>
          </w:tcPr>
          <w:p w14:paraId="3AC4C61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bottom w:val="single" w:sz="24" w:space="0" w:color="auto"/>
              <w:right w:val="double" w:sz="4" w:space="0" w:color="auto"/>
            </w:tcBorders>
            <w:vAlign w:val="center"/>
          </w:tcPr>
          <w:p w14:paraId="29F092E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800</w:t>
            </w:r>
          </w:p>
        </w:tc>
        <w:tc>
          <w:tcPr>
            <w:tcW w:w="0" w:type="auto"/>
            <w:tcBorders>
              <w:left w:val="double" w:sz="4" w:space="0" w:color="auto"/>
              <w:bottom w:val="single" w:sz="24" w:space="0" w:color="auto"/>
              <w:right w:val="double" w:sz="4" w:space="0" w:color="auto"/>
            </w:tcBorders>
            <w:vAlign w:val="center"/>
          </w:tcPr>
          <w:p w14:paraId="0D40C8B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24" w:space="0" w:color="auto"/>
              <w:right w:val="double" w:sz="4" w:space="0" w:color="auto"/>
            </w:tcBorders>
            <w:vAlign w:val="center"/>
          </w:tcPr>
          <w:p w14:paraId="0960E6A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bottom w:val="single" w:sz="24" w:space="0" w:color="auto"/>
              <w:right w:val="single" w:sz="24" w:space="0" w:color="auto"/>
            </w:tcBorders>
            <w:vAlign w:val="center"/>
          </w:tcPr>
          <w:p w14:paraId="657E5EA6"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72’75% 92’22%</w:t>
            </w:r>
          </w:p>
        </w:tc>
      </w:tr>
      <w:tr w:rsidR="00A822C5" w:rsidRPr="008617CB" w14:paraId="01072E73" w14:textId="77777777" w:rsidTr="00EC693E">
        <w:trPr>
          <w:trHeight w:val="61"/>
          <w:jc w:val="center"/>
        </w:trPr>
        <w:tc>
          <w:tcPr>
            <w:tcW w:w="0" w:type="auto"/>
            <w:vMerge w:val="restart"/>
            <w:tcBorders>
              <w:top w:val="single" w:sz="24" w:space="0" w:color="auto"/>
              <w:left w:val="single" w:sz="24" w:space="0" w:color="auto"/>
              <w:bottom w:val="single" w:sz="24" w:space="0" w:color="auto"/>
              <w:right w:val="double" w:sz="4" w:space="0" w:color="auto"/>
            </w:tcBorders>
            <w:shd w:val="clear" w:color="auto" w:fill="BFBFBF" w:themeFill="background1" w:themeFillShade="BF"/>
            <w:vAlign w:val="center"/>
          </w:tcPr>
          <w:p w14:paraId="346FFE85"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Interpolación</w:t>
            </w:r>
          </w:p>
          <w:p w14:paraId="47840E01"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Matriz CFA</w:t>
            </w:r>
          </w:p>
        </w:tc>
        <w:tc>
          <w:tcPr>
            <w:tcW w:w="0" w:type="auto"/>
            <w:tcBorders>
              <w:top w:val="single" w:sz="24" w:space="0" w:color="auto"/>
              <w:left w:val="double" w:sz="4" w:space="0" w:color="auto"/>
              <w:bottom w:val="single" w:sz="4" w:space="0" w:color="auto"/>
              <w:right w:val="double" w:sz="4" w:space="0" w:color="auto"/>
            </w:tcBorders>
            <w:vAlign w:val="center"/>
          </w:tcPr>
          <w:p w14:paraId="301A2677"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M [7]</w:t>
            </w:r>
          </w:p>
        </w:tc>
        <w:tc>
          <w:tcPr>
            <w:tcW w:w="0" w:type="auto"/>
            <w:tcBorders>
              <w:top w:val="single" w:sz="24" w:space="0" w:color="auto"/>
              <w:left w:val="double" w:sz="4" w:space="0" w:color="auto"/>
              <w:bottom w:val="single" w:sz="4" w:space="0" w:color="auto"/>
              <w:right w:val="double" w:sz="4" w:space="0" w:color="auto"/>
            </w:tcBorders>
            <w:vAlign w:val="center"/>
          </w:tcPr>
          <w:p w14:paraId="76425E7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top w:val="single" w:sz="24" w:space="0" w:color="auto"/>
              <w:left w:val="double" w:sz="4" w:space="0" w:color="auto"/>
              <w:right w:val="double" w:sz="4" w:space="0" w:color="auto"/>
            </w:tcBorders>
            <w:vAlign w:val="center"/>
          </w:tcPr>
          <w:p w14:paraId="6B3021F9"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top w:val="single" w:sz="24" w:space="0" w:color="auto"/>
              <w:left w:val="double" w:sz="4" w:space="0" w:color="auto"/>
              <w:right w:val="double" w:sz="4" w:space="0" w:color="auto"/>
            </w:tcBorders>
            <w:vAlign w:val="center"/>
          </w:tcPr>
          <w:p w14:paraId="309446C4"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2</w:t>
            </w:r>
          </w:p>
        </w:tc>
        <w:tc>
          <w:tcPr>
            <w:tcW w:w="0" w:type="auto"/>
            <w:tcBorders>
              <w:top w:val="single" w:sz="24" w:space="0" w:color="auto"/>
              <w:left w:val="double" w:sz="4" w:space="0" w:color="auto"/>
              <w:right w:val="double" w:sz="4" w:space="0" w:color="auto"/>
            </w:tcBorders>
            <w:vAlign w:val="center"/>
          </w:tcPr>
          <w:p w14:paraId="436BAA0A"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top w:val="single" w:sz="24" w:space="0" w:color="auto"/>
              <w:left w:val="double" w:sz="4" w:space="0" w:color="auto"/>
              <w:right w:val="double" w:sz="4" w:space="0" w:color="auto"/>
            </w:tcBorders>
            <w:vAlign w:val="center"/>
          </w:tcPr>
          <w:p w14:paraId="14671D7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top w:val="single" w:sz="24" w:space="0" w:color="auto"/>
              <w:left w:val="double" w:sz="4" w:space="0" w:color="auto"/>
              <w:right w:val="double" w:sz="4" w:space="0" w:color="auto"/>
            </w:tcBorders>
            <w:vAlign w:val="center"/>
          </w:tcPr>
          <w:p w14:paraId="52E35F23"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600</w:t>
            </w:r>
          </w:p>
        </w:tc>
        <w:tc>
          <w:tcPr>
            <w:tcW w:w="0" w:type="auto"/>
            <w:tcBorders>
              <w:top w:val="single" w:sz="24" w:space="0" w:color="auto"/>
              <w:left w:val="double" w:sz="4" w:space="0" w:color="auto"/>
              <w:right w:val="double" w:sz="4" w:space="0" w:color="auto"/>
            </w:tcBorders>
            <w:vAlign w:val="center"/>
          </w:tcPr>
          <w:p w14:paraId="77C59EEC"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top w:val="single" w:sz="24" w:space="0" w:color="auto"/>
              <w:left w:val="double" w:sz="4" w:space="0" w:color="auto"/>
              <w:right w:val="double" w:sz="4" w:space="0" w:color="auto"/>
            </w:tcBorders>
            <w:vAlign w:val="center"/>
          </w:tcPr>
          <w:p w14:paraId="736EC26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top w:val="single" w:sz="24" w:space="0" w:color="auto"/>
              <w:left w:val="double" w:sz="4" w:space="0" w:color="auto"/>
              <w:right w:val="single" w:sz="24" w:space="0" w:color="auto"/>
            </w:tcBorders>
            <w:vAlign w:val="center"/>
          </w:tcPr>
          <w:p w14:paraId="7B262284"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84’8%    88%</w:t>
            </w:r>
          </w:p>
        </w:tc>
      </w:tr>
      <w:tr w:rsidR="00A822C5" w:rsidRPr="008617CB" w14:paraId="7991ADF6"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0B8D9512"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519C9C3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8]</w:t>
            </w:r>
          </w:p>
        </w:tc>
        <w:tc>
          <w:tcPr>
            <w:tcW w:w="0" w:type="auto"/>
            <w:tcBorders>
              <w:top w:val="single" w:sz="4" w:space="0" w:color="auto"/>
              <w:left w:val="double" w:sz="4" w:space="0" w:color="auto"/>
              <w:bottom w:val="single" w:sz="4" w:space="0" w:color="auto"/>
              <w:right w:val="double" w:sz="4" w:space="0" w:color="auto"/>
            </w:tcBorders>
            <w:vAlign w:val="center"/>
          </w:tcPr>
          <w:p w14:paraId="0021FD08" w14:textId="77777777" w:rsidR="00A822C5" w:rsidRPr="008617CB" w:rsidRDefault="00A822C5" w:rsidP="00EC693E">
            <w:pPr>
              <w:contextualSpacing/>
              <w:jc w:val="center"/>
              <w:rPr>
                <w:rFonts w:ascii="Book Antiqua" w:hAnsi="Book Antiqua"/>
                <w:iCs/>
                <w:sz w:val="18"/>
                <w:szCs w:val="18"/>
                <w:lang w:val="es-ES_tradnl"/>
              </w:rPr>
            </w:pPr>
            <w:r w:rsidRPr="008617CB">
              <w:rPr>
                <w:rFonts w:ascii="Book Antiqua" w:hAnsi="Book Antiqua"/>
                <w:iCs/>
                <w:sz w:val="18"/>
                <w:szCs w:val="18"/>
                <w:lang w:val="es-ES_tradnl"/>
              </w:rPr>
              <w:t>Red Neuronal</w:t>
            </w:r>
          </w:p>
        </w:tc>
        <w:tc>
          <w:tcPr>
            <w:tcW w:w="0" w:type="auto"/>
            <w:tcBorders>
              <w:left w:val="double" w:sz="4" w:space="0" w:color="auto"/>
              <w:right w:val="double" w:sz="4" w:space="0" w:color="auto"/>
            </w:tcBorders>
            <w:vAlign w:val="center"/>
          </w:tcPr>
          <w:p w14:paraId="32F4CE4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7499963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432494D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C</w:t>
            </w:r>
          </w:p>
        </w:tc>
        <w:tc>
          <w:tcPr>
            <w:tcW w:w="0" w:type="auto"/>
            <w:tcBorders>
              <w:left w:val="double" w:sz="4" w:space="0" w:color="auto"/>
              <w:right w:val="double" w:sz="4" w:space="0" w:color="auto"/>
            </w:tcBorders>
            <w:vAlign w:val="center"/>
          </w:tcPr>
          <w:p w14:paraId="6D6F0CC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584A97E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800</w:t>
            </w:r>
          </w:p>
        </w:tc>
        <w:tc>
          <w:tcPr>
            <w:tcW w:w="0" w:type="auto"/>
            <w:tcBorders>
              <w:left w:val="double" w:sz="4" w:space="0" w:color="auto"/>
              <w:right w:val="double" w:sz="4" w:space="0" w:color="auto"/>
            </w:tcBorders>
            <w:vAlign w:val="center"/>
          </w:tcPr>
          <w:p w14:paraId="40B2F9F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right w:val="double" w:sz="4" w:space="0" w:color="auto"/>
            </w:tcBorders>
            <w:vAlign w:val="center"/>
          </w:tcPr>
          <w:p w14:paraId="2D2D8D7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4799FD2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8’25%</w:t>
            </w:r>
          </w:p>
        </w:tc>
      </w:tr>
      <w:tr w:rsidR="00A822C5" w:rsidRPr="008617CB" w14:paraId="3D120A9A"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64CBACAD"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74AC61D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9]</w:t>
            </w:r>
          </w:p>
        </w:tc>
        <w:tc>
          <w:tcPr>
            <w:tcW w:w="0" w:type="auto"/>
            <w:tcBorders>
              <w:top w:val="single" w:sz="4" w:space="0" w:color="auto"/>
              <w:left w:val="double" w:sz="4" w:space="0" w:color="auto"/>
              <w:bottom w:val="single" w:sz="4" w:space="0" w:color="auto"/>
              <w:right w:val="double" w:sz="4" w:space="0" w:color="auto"/>
            </w:tcBorders>
            <w:vAlign w:val="center"/>
          </w:tcPr>
          <w:p w14:paraId="1432F5D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020CEBB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right w:val="double" w:sz="4" w:space="0" w:color="auto"/>
            </w:tcBorders>
            <w:vAlign w:val="center"/>
          </w:tcPr>
          <w:p w14:paraId="44BC1D2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w:t>
            </w:r>
          </w:p>
        </w:tc>
        <w:tc>
          <w:tcPr>
            <w:tcW w:w="0" w:type="auto"/>
            <w:tcBorders>
              <w:left w:val="double" w:sz="4" w:space="0" w:color="auto"/>
              <w:right w:val="double" w:sz="4" w:space="0" w:color="auto"/>
            </w:tcBorders>
            <w:vAlign w:val="center"/>
          </w:tcPr>
          <w:p w14:paraId="7FB65DA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1234626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right w:val="double" w:sz="4" w:space="0" w:color="auto"/>
            </w:tcBorders>
            <w:vAlign w:val="center"/>
          </w:tcPr>
          <w:p w14:paraId="7EB0F2C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00</w:t>
            </w:r>
          </w:p>
        </w:tc>
        <w:tc>
          <w:tcPr>
            <w:tcW w:w="0" w:type="auto"/>
            <w:tcBorders>
              <w:left w:val="double" w:sz="4" w:space="0" w:color="auto"/>
              <w:right w:val="double" w:sz="4" w:space="0" w:color="auto"/>
            </w:tcBorders>
            <w:vAlign w:val="center"/>
          </w:tcPr>
          <w:p w14:paraId="655F57F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double" w:sz="4" w:space="0" w:color="auto"/>
            </w:tcBorders>
            <w:vAlign w:val="center"/>
          </w:tcPr>
          <w:p w14:paraId="15BEB99C"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50E35A75"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81%       98%</w:t>
            </w:r>
          </w:p>
        </w:tc>
      </w:tr>
      <w:tr w:rsidR="00A822C5" w:rsidRPr="008617CB" w14:paraId="3F8F3EE4"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782D9673"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07F1B82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0]</w:t>
            </w:r>
          </w:p>
        </w:tc>
        <w:tc>
          <w:tcPr>
            <w:tcW w:w="0" w:type="auto"/>
            <w:tcBorders>
              <w:top w:val="single" w:sz="4" w:space="0" w:color="auto"/>
              <w:left w:val="double" w:sz="4" w:space="0" w:color="auto"/>
              <w:bottom w:val="single" w:sz="4" w:space="0" w:color="auto"/>
              <w:right w:val="double" w:sz="4" w:space="0" w:color="auto"/>
            </w:tcBorders>
            <w:vAlign w:val="center"/>
          </w:tcPr>
          <w:p w14:paraId="5F33A708"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PSVM</w:t>
            </w:r>
          </w:p>
          <w:p w14:paraId="5B9BD471"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1NN</w:t>
            </w:r>
          </w:p>
        </w:tc>
        <w:tc>
          <w:tcPr>
            <w:tcW w:w="0" w:type="auto"/>
            <w:tcBorders>
              <w:left w:val="double" w:sz="4" w:space="0" w:color="auto"/>
              <w:bottom w:val="single" w:sz="4" w:space="0" w:color="auto"/>
              <w:right w:val="double" w:sz="4" w:space="0" w:color="auto"/>
            </w:tcBorders>
            <w:vAlign w:val="center"/>
          </w:tcPr>
          <w:p w14:paraId="0431DA8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bottom w:val="single" w:sz="4" w:space="0" w:color="auto"/>
              <w:right w:val="double" w:sz="4" w:space="0" w:color="auto"/>
            </w:tcBorders>
            <w:vAlign w:val="center"/>
          </w:tcPr>
          <w:p w14:paraId="079940F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1</w:t>
            </w:r>
          </w:p>
        </w:tc>
        <w:tc>
          <w:tcPr>
            <w:tcW w:w="0" w:type="auto"/>
            <w:tcBorders>
              <w:left w:val="double" w:sz="4" w:space="0" w:color="auto"/>
              <w:bottom w:val="single" w:sz="4" w:space="0" w:color="auto"/>
              <w:right w:val="double" w:sz="4" w:space="0" w:color="auto"/>
            </w:tcBorders>
            <w:vAlign w:val="center"/>
          </w:tcPr>
          <w:p w14:paraId="1D5E07F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bottom w:val="single" w:sz="4" w:space="0" w:color="auto"/>
              <w:right w:val="double" w:sz="4" w:space="0" w:color="auto"/>
            </w:tcBorders>
            <w:vAlign w:val="center"/>
          </w:tcPr>
          <w:p w14:paraId="3B6560F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bottom w:val="single" w:sz="4" w:space="0" w:color="auto"/>
              <w:right w:val="double" w:sz="4" w:space="0" w:color="auto"/>
            </w:tcBorders>
            <w:vAlign w:val="center"/>
          </w:tcPr>
          <w:p w14:paraId="3B456DF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bottom w:val="single" w:sz="4" w:space="0" w:color="auto"/>
              <w:right w:val="double" w:sz="4" w:space="0" w:color="auto"/>
            </w:tcBorders>
            <w:vAlign w:val="center"/>
          </w:tcPr>
          <w:p w14:paraId="7199A50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4" w:space="0" w:color="auto"/>
              <w:right w:val="double" w:sz="4" w:space="0" w:color="auto"/>
            </w:tcBorders>
            <w:vAlign w:val="center"/>
          </w:tcPr>
          <w:p w14:paraId="2E5DE6A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bottom w:val="single" w:sz="4" w:space="0" w:color="auto"/>
              <w:right w:val="single" w:sz="24" w:space="0" w:color="auto"/>
            </w:tcBorders>
            <w:vAlign w:val="center"/>
          </w:tcPr>
          <w:p w14:paraId="63654830"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94’8% 99’4%</w:t>
            </w:r>
          </w:p>
        </w:tc>
      </w:tr>
      <w:tr w:rsidR="00A822C5" w:rsidRPr="008617CB" w14:paraId="6F5D8EC9"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756C886B"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5FBA57AC"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1]</w:t>
            </w:r>
          </w:p>
        </w:tc>
        <w:tc>
          <w:tcPr>
            <w:tcW w:w="0" w:type="auto"/>
            <w:tcBorders>
              <w:top w:val="single" w:sz="4" w:space="0" w:color="auto"/>
              <w:left w:val="double" w:sz="4" w:space="0" w:color="auto"/>
              <w:bottom w:val="single" w:sz="24" w:space="0" w:color="auto"/>
              <w:right w:val="double" w:sz="4" w:space="0" w:color="auto"/>
            </w:tcBorders>
            <w:vAlign w:val="center"/>
          </w:tcPr>
          <w:p w14:paraId="0AC2436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NN</w:t>
            </w:r>
          </w:p>
        </w:tc>
        <w:tc>
          <w:tcPr>
            <w:tcW w:w="0" w:type="auto"/>
            <w:tcBorders>
              <w:left w:val="double" w:sz="4" w:space="0" w:color="auto"/>
              <w:bottom w:val="single" w:sz="24" w:space="0" w:color="auto"/>
              <w:right w:val="double" w:sz="4" w:space="0" w:color="auto"/>
            </w:tcBorders>
            <w:vAlign w:val="center"/>
          </w:tcPr>
          <w:p w14:paraId="59A122D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15C3143C"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bottom w:val="single" w:sz="24" w:space="0" w:color="auto"/>
              <w:right w:val="double" w:sz="4" w:space="0" w:color="auto"/>
            </w:tcBorders>
            <w:vAlign w:val="center"/>
          </w:tcPr>
          <w:p w14:paraId="77EC121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bottom w:val="single" w:sz="24" w:space="0" w:color="auto"/>
              <w:right w:val="double" w:sz="4" w:space="0" w:color="auto"/>
            </w:tcBorders>
            <w:vAlign w:val="center"/>
          </w:tcPr>
          <w:p w14:paraId="367FFE5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bottom w:val="single" w:sz="24" w:space="0" w:color="auto"/>
              <w:right w:val="double" w:sz="4" w:space="0" w:color="auto"/>
            </w:tcBorders>
            <w:vAlign w:val="center"/>
          </w:tcPr>
          <w:p w14:paraId="674C0ED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00</w:t>
            </w:r>
          </w:p>
        </w:tc>
        <w:tc>
          <w:tcPr>
            <w:tcW w:w="0" w:type="auto"/>
            <w:tcBorders>
              <w:left w:val="double" w:sz="4" w:space="0" w:color="auto"/>
              <w:bottom w:val="single" w:sz="24" w:space="0" w:color="auto"/>
              <w:right w:val="double" w:sz="4" w:space="0" w:color="auto"/>
            </w:tcBorders>
            <w:vAlign w:val="center"/>
          </w:tcPr>
          <w:p w14:paraId="6BE133E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24" w:space="0" w:color="auto"/>
              <w:right w:val="double" w:sz="4" w:space="0" w:color="auto"/>
            </w:tcBorders>
            <w:vAlign w:val="center"/>
          </w:tcPr>
          <w:p w14:paraId="399105C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bottom w:val="single" w:sz="24" w:space="0" w:color="auto"/>
              <w:right w:val="single" w:sz="24" w:space="0" w:color="auto"/>
            </w:tcBorders>
            <w:vAlign w:val="center"/>
          </w:tcPr>
          <w:p w14:paraId="0B985E1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4’5%</w:t>
            </w:r>
          </w:p>
        </w:tc>
      </w:tr>
      <w:tr w:rsidR="00A822C5" w:rsidRPr="008617CB" w14:paraId="2E738530" w14:textId="77777777" w:rsidTr="00EC693E">
        <w:trPr>
          <w:trHeight w:val="61"/>
          <w:jc w:val="center"/>
        </w:trPr>
        <w:tc>
          <w:tcPr>
            <w:tcW w:w="0" w:type="auto"/>
            <w:vMerge w:val="restart"/>
            <w:tcBorders>
              <w:top w:val="single" w:sz="24" w:space="0" w:color="auto"/>
              <w:left w:val="single" w:sz="24" w:space="0" w:color="auto"/>
              <w:right w:val="double" w:sz="4" w:space="0" w:color="auto"/>
            </w:tcBorders>
            <w:shd w:val="clear" w:color="auto" w:fill="BFBFBF" w:themeFill="background1" w:themeFillShade="BF"/>
            <w:vAlign w:val="center"/>
          </w:tcPr>
          <w:p w14:paraId="733BA256"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Características</w:t>
            </w:r>
          </w:p>
          <w:p w14:paraId="51CFBE0B" w14:textId="77777777" w:rsidR="00A822C5" w:rsidRPr="008617CB" w:rsidRDefault="00A822C5" w:rsidP="00EC693E">
            <w:pPr>
              <w:ind w:left="0" w:firstLine="0"/>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de las Imágenes</w:t>
            </w:r>
          </w:p>
        </w:tc>
        <w:tc>
          <w:tcPr>
            <w:tcW w:w="0" w:type="auto"/>
            <w:tcBorders>
              <w:top w:val="single" w:sz="24" w:space="0" w:color="auto"/>
              <w:left w:val="double" w:sz="4" w:space="0" w:color="auto"/>
              <w:bottom w:val="single" w:sz="4" w:space="0" w:color="auto"/>
              <w:right w:val="double" w:sz="4" w:space="0" w:color="auto"/>
            </w:tcBorders>
            <w:vAlign w:val="center"/>
          </w:tcPr>
          <w:p w14:paraId="29BA8F21"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M [13]</w:t>
            </w:r>
          </w:p>
        </w:tc>
        <w:tc>
          <w:tcPr>
            <w:tcW w:w="0" w:type="auto"/>
            <w:tcBorders>
              <w:top w:val="single" w:sz="24" w:space="0" w:color="auto"/>
              <w:left w:val="double" w:sz="4" w:space="0" w:color="auto"/>
              <w:right w:val="double" w:sz="4" w:space="0" w:color="auto"/>
            </w:tcBorders>
            <w:vAlign w:val="center"/>
          </w:tcPr>
          <w:p w14:paraId="7511A460"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VN</w:t>
            </w:r>
          </w:p>
        </w:tc>
        <w:tc>
          <w:tcPr>
            <w:tcW w:w="0" w:type="auto"/>
            <w:tcBorders>
              <w:top w:val="single" w:sz="24" w:space="0" w:color="auto"/>
              <w:left w:val="double" w:sz="4" w:space="0" w:color="auto"/>
              <w:right w:val="double" w:sz="4" w:space="0" w:color="auto"/>
            </w:tcBorders>
            <w:vAlign w:val="center"/>
          </w:tcPr>
          <w:p w14:paraId="40DBEA57"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2</w:t>
            </w:r>
          </w:p>
        </w:tc>
        <w:tc>
          <w:tcPr>
            <w:tcW w:w="0" w:type="auto"/>
            <w:tcBorders>
              <w:top w:val="single" w:sz="24" w:space="0" w:color="auto"/>
              <w:left w:val="double" w:sz="4" w:space="0" w:color="auto"/>
              <w:right w:val="double" w:sz="4" w:space="0" w:color="auto"/>
            </w:tcBorders>
            <w:vAlign w:val="center"/>
          </w:tcPr>
          <w:p w14:paraId="4FB9E1F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top w:val="single" w:sz="24" w:space="0" w:color="auto"/>
              <w:left w:val="double" w:sz="4" w:space="0" w:color="auto"/>
              <w:right w:val="double" w:sz="4" w:space="0" w:color="auto"/>
            </w:tcBorders>
            <w:vAlign w:val="center"/>
          </w:tcPr>
          <w:p w14:paraId="291FDE09"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top w:val="single" w:sz="24" w:space="0" w:color="auto"/>
              <w:left w:val="double" w:sz="4" w:space="0" w:color="auto"/>
              <w:right w:val="double" w:sz="4" w:space="0" w:color="auto"/>
            </w:tcBorders>
            <w:vAlign w:val="center"/>
          </w:tcPr>
          <w:p w14:paraId="4695D669"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1600 x 1200</w:t>
            </w:r>
          </w:p>
        </w:tc>
        <w:tc>
          <w:tcPr>
            <w:tcW w:w="0" w:type="auto"/>
            <w:tcBorders>
              <w:top w:val="single" w:sz="24" w:space="0" w:color="auto"/>
              <w:left w:val="double" w:sz="4" w:space="0" w:color="auto"/>
              <w:right w:val="double" w:sz="4" w:space="0" w:color="auto"/>
            </w:tcBorders>
            <w:vAlign w:val="center"/>
          </w:tcPr>
          <w:p w14:paraId="7D4F5D7F"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150</w:t>
            </w:r>
          </w:p>
        </w:tc>
        <w:tc>
          <w:tcPr>
            <w:tcW w:w="0" w:type="auto"/>
            <w:tcBorders>
              <w:top w:val="single" w:sz="24" w:space="0" w:color="auto"/>
              <w:left w:val="double" w:sz="4" w:space="0" w:color="auto"/>
              <w:right w:val="double" w:sz="4" w:space="0" w:color="auto"/>
            </w:tcBorders>
            <w:vAlign w:val="center"/>
          </w:tcPr>
          <w:p w14:paraId="68C2CBCB"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top w:val="single" w:sz="24" w:space="0" w:color="auto"/>
              <w:left w:val="double" w:sz="4" w:space="0" w:color="auto"/>
              <w:right w:val="double" w:sz="4" w:space="0" w:color="auto"/>
            </w:tcBorders>
            <w:vAlign w:val="center"/>
          </w:tcPr>
          <w:p w14:paraId="141111ED" w14:textId="77777777" w:rsidR="00A822C5" w:rsidRPr="008617CB" w:rsidRDefault="00A822C5" w:rsidP="00EC693E">
            <w:pPr>
              <w:ind w:left="0" w:firstLine="0"/>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top w:val="single" w:sz="24" w:space="0" w:color="auto"/>
              <w:left w:val="double" w:sz="4" w:space="0" w:color="auto"/>
              <w:right w:val="single" w:sz="24" w:space="0" w:color="auto"/>
            </w:tcBorders>
            <w:vAlign w:val="center"/>
          </w:tcPr>
          <w:p w14:paraId="6DE96924"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61’7% 99’72%</w:t>
            </w:r>
          </w:p>
        </w:tc>
      </w:tr>
      <w:tr w:rsidR="00A822C5" w:rsidRPr="008617CB" w14:paraId="0DD94366"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20C946B3"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64AA06B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4]</w:t>
            </w:r>
          </w:p>
        </w:tc>
        <w:tc>
          <w:tcPr>
            <w:tcW w:w="0" w:type="auto"/>
            <w:tcBorders>
              <w:left w:val="double" w:sz="4" w:space="0" w:color="auto"/>
              <w:right w:val="double" w:sz="4" w:space="0" w:color="auto"/>
            </w:tcBorders>
            <w:vAlign w:val="center"/>
          </w:tcPr>
          <w:p w14:paraId="69D04B1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76DE469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left w:val="double" w:sz="4" w:space="0" w:color="auto"/>
              <w:right w:val="double" w:sz="4" w:space="0" w:color="auto"/>
            </w:tcBorders>
            <w:vAlign w:val="center"/>
          </w:tcPr>
          <w:p w14:paraId="4846EB6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left w:val="double" w:sz="4" w:space="0" w:color="auto"/>
              <w:right w:val="double" w:sz="4" w:space="0" w:color="auto"/>
            </w:tcBorders>
            <w:vAlign w:val="center"/>
          </w:tcPr>
          <w:p w14:paraId="63C141C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08046E9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2D12884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00</w:t>
            </w:r>
          </w:p>
        </w:tc>
        <w:tc>
          <w:tcPr>
            <w:tcW w:w="0" w:type="auto"/>
            <w:tcBorders>
              <w:left w:val="double" w:sz="4" w:space="0" w:color="auto"/>
              <w:right w:val="double" w:sz="4" w:space="0" w:color="auto"/>
            </w:tcBorders>
            <w:vAlign w:val="center"/>
          </w:tcPr>
          <w:p w14:paraId="3B027F8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double" w:sz="4" w:space="0" w:color="auto"/>
            </w:tcBorders>
            <w:vAlign w:val="center"/>
          </w:tcPr>
          <w:p w14:paraId="69E259C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2B9BAA1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7’7%</w:t>
            </w:r>
          </w:p>
        </w:tc>
      </w:tr>
      <w:tr w:rsidR="00A822C5" w:rsidRPr="008617CB" w14:paraId="7FAF1573"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62FB4A03"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5D534A8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9]</w:t>
            </w:r>
          </w:p>
        </w:tc>
        <w:tc>
          <w:tcPr>
            <w:tcW w:w="0" w:type="auto"/>
            <w:tcBorders>
              <w:left w:val="double" w:sz="4" w:space="0" w:color="auto"/>
              <w:right w:val="double" w:sz="4" w:space="0" w:color="auto"/>
            </w:tcBorders>
            <w:vAlign w:val="center"/>
          </w:tcPr>
          <w:p w14:paraId="5F5E028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3494538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395460D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left w:val="double" w:sz="4" w:space="0" w:color="auto"/>
              <w:right w:val="double" w:sz="4" w:space="0" w:color="auto"/>
            </w:tcBorders>
            <w:vAlign w:val="center"/>
          </w:tcPr>
          <w:p w14:paraId="7514F8C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40995CE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right w:val="double" w:sz="4" w:space="0" w:color="auto"/>
            </w:tcBorders>
            <w:vAlign w:val="center"/>
          </w:tcPr>
          <w:p w14:paraId="568E367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99</w:t>
            </w:r>
          </w:p>
        </w:tc>
        <w:tc>
          <w:tcPr>
            <w:tcW w:w="0" w:type="auto"/>
            <w:tcBorders>
              <w:left w:val="double" w:sz="4" w:space="0" w:color="auto"/>
              <w:right w:val="double" w:sz="4" w:space="0" w:color="auto"/>
            </w:tcBorders>
            <w:vAlign w:val="center"/>
          </w:tcPr>
          <w:p w14:paraId="28CCCC6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double" w:sz="4" w:space="0" w:color="auto"/>
            </w:tcBorders>
            <w:vAlign w:val="center"/>
          </w:tcPr>
          <w:p w14:paraId="53C9417C"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6AE21E3E"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86’3% 99’91%</w:t>
            </w:r>
          </w:p>
        </w:tc>
      </w:tr>
      <w:tr w:rsidR="00A822C5" w:rsidRPr="008617CB" w14:paraId="3596C692"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7AD6D063"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1E0570A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5]</w:t>
            </w:r>
          </w:p>
        </w:tc>
        <w:tc>
          <w:tcPr>
            <w:tcW w:w="0" w:type="auto"/>
            <w:tcBorders>
              <w:left w:val="double" w:sz="4" w:space="0" w:color="auto"/>
              <w:right w:val="double" w:sz="4" w:space="0" w:color="auto"/>
            </w:tcBorders>
            <w:vAlign w:val="center"/>
          </w:tcPr>
          <w:p w14:paraId="51BFBF43"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44194C33"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198D18B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6</w:t>
            </w:r>
          </w:p>
        </w:tc>
        <w:tc>
          <w:tcPr>
            <w:tcW w:w="0" w:type="auto"/>
            <w:tcBorders>
              <w:left w:val="double" w:sz="4" w:space="0" w:color="auto"/>
              <w:right w:val="double" w:sz="4" w:space="0" w:color="auto"/>
            </w:tcBorders>
            <w:vAlign w:val="center"/>
          </w:tcPr>
          <w:p w14:paraId="54FA1CA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1A2A8D1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6D734AF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50</w:t>
            </w:r>
          </w:p>
        </w:tc>
        <w:tc>
          <w:tcPr>
            <w:tcW w:w="0" w:type="auto"/>
            <w:tcBorders>
              <w:left w:val="double" w:sz="4" w:space="0" w:color="auto"/>
              <w:right w:val="double" w:sz="4" w:space="0" w:color="auto"/>
            </w:tcBorders>
            <w:vAlign w:val="center"/>
          </w:tcPr>
          <w:p w14:paraId="7B10255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3574A62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571757F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8%</w:t>
            </w:r>
          </w:p>
        </w:tc>
      </w:tr>
      <w:tr w:rsidR="00A822C5" w:rsidRPr="008617CB" w14:paraId="12125B0B"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744CA414"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3B3F99B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7]</w:t>
            </w:r>
          </w:p>
        </w:tc>
        <w:tc>
          <w:tcPr>
            <w:tcW w:w="0" w:type="auto"/>
            <w:tcBorders>
              <w:left w:val="double" w:sz="4" w:space="0" w:color="auto"/>
              <w:right w:val="double" w:sz="4" w:space="0" w:color="auto"/>
            </w:tcBorders>
            <w:vAlign w:val="center"/>
          </w:tcPr>
          <w:p w14:paraId="11F7C9A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right w:val="double" w:sz="4" w:space="0" w:color="auto"/>
            </w:tcBorders>
            <w:vAlign w:val="center"/>
          </w:tcPr>
          <w:p w14:paraId="6A0102C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4</w:t>
            </w:r>
          </w:p>
        </w:tc>
        <w:tc>
          <w:tcPr>
            <w:tcW w:w="0" w:type="auto"/>
            <w:tcBorders>
              <w:left w:val="double" w:sz="4" w:space="0" w:color="auto"/>
              <w:right w:val="double" w:sz="4" w:space="0" w:color="auto"/>
            </w:tcBorders>
            <w:vAlign w:val="center"/>
          </w:tcPr>
          <w:p w14:paraId="43D3B18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0</w:t>
            </w:r>
          </w:p>
        </w:tc>
        <w:tc>
          <w:tcPr>
            <w:tcW w:w="0" w:type="auto"/>
            <w:tcBorders>
              <w:left w:val="double" w:sz="4" w:space="0" w:color="auto"/>
              <w:right w:val="double" w:sz="4" w:space="0" w:color="auto"/>
            </w:tcBorders>
            <w:vAlign w:val="center"/>
          </w:tcPr>
          <w:p w14:paraId="2B4F6FB3"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217CFB13"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1024 x 1024</w:t>
            </w:r>
          </w:p>
        </w:tc>
        <w:tc>
          <w:tcPr>
            <w:tcW w:w="0" w:type="auto"/>
            <w:tcBorders>
              <w:left w:val="double" w:sz="4" w:space="0" w:color="auto"/>
              <w:right w:val="double" w:sz="4" w:space="0" w:color="auto"/>
            </w:tcBorders>
            <w:vAlign w:val="center"/>
          </w:tcPr>
          <w:p w14:paraId="52B8C199"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000</w:t>
            </w:r>
          </w:p>
        </w:tc>
        <w:tc>
          <w:tcPr>
            <w:tcW w:w="0" w:type="auto"/>
            <w:tcBorders>
              <w:left w:val="double" w:sz="4" w:space="0" w:color="auto"/>
              <w:right w:val="double" w:sz="4" w:space="0" w:color="auto"/>
            </w:tcBorders>
            <w:vAlign w:val="center"/>
          </w:tcPr>
          <w:p w14:paraId="14E7DF2E"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right w:val="double" w:sz="4" w:space="0" w:color="auto"/>
            </w:tcBorders>
            <w:vAlign w:val="center"/>
          </w:tcPr>
          <w:p w14:paraId="1E699DF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54DDAD53"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47%</w:t>
            </w:r>
          </w:p>
          <w:p w14:paraId="574F2384"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92%</w:t>
            </w:r>
          </w:p>
        </w:tc>
      </w:tr>
      <w:tr w:rsidR="00A822C5" w:rsidRPr="008617CB" w14:paraId="5A8C4A22"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653B7189" w14:textId="77777777" w:rsidR="00A822C5" w:rsidRPr="008617CB" w:rsidRDefault="00A822C5" w:rsidP="00EC693E">
            <w:pPr>
              <w:contextualSpacing/>
              <w:jc w:val="center"/>
              <w:rPr>
                <w:rFonts w:ascii="Book Antiqua" w:hAnsi="Book Antiqua"/>
                <w:iCs/>
                <w:sz w:val="18"/>
                <w:szCs w:val="18"/>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347F8BF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18]</w:t>
            </w:r>
          </w:p>
        </w:tc>
        <w:tc>
          <w:tcPr>
            <w:tcW w:w="0" w:type="auto"/>
            <w:tcBorders>
              <w:left w:val="double" w:sz="4" w:space="0" w:color="auto"/>
              <w:bottom w:val="single" w:sz="24" w:space="0" w:color="auto"/>
              <w:right w:val="double" w:sz="4" w:space="0" w:color="auto"/>
            </w:tcBorders>
            <w:vAlign w:val="center"/>
          </w:tcPr>
          <w:p w14:paraId="1C29F5A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bottom w:val="single" w:sz="24" w:space="0" w:color="auto"/>
              <w:right w:val="double" w:sz="4" w:space="0" w:color="auto"/>
            </w:tcBorders>
            <w:vAlign w:val="center"/>
          </w:tcPr>
          <w:p w14:paraId="10C1B68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7283142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3</w:t>
            </w:r>
          </w:p>
        </w:tc>
        <w:tc>
          <w:tcPr>
            <w:tcW w:w="0" w:type="auto"/>
            <w:tcBorders>
              <w:left w:val="double" w:sz="4" w:space="0" w:color="auto"/>
              <w:bottom w:val="single" w:sz="24" w:space="0" w:color="auto"/>
              <w:right w:val="double" w:sz="4" w:space="0" w:color="auto"/>
            </w:tcBorders>
            <w:vAlign w:val="center"/>
          </w:tcPr>
          <w:p w14:paraId="29A828B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bottom w:val="single" w:sz="24" w:space="0" w:color="auto"/>
              <w:right w:val="double" w:sz="4" w:space="0" w:color="auto"/>
            </w:tcBorders>
            <w:vAlign w:val="center"/>
          </w:tcPr>
          <w:p w14:paraId="332E5ED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bottom w:val="single" w:sz="24" w:space="0" w:color="auto"/>
              <w:right w:val="double" w:sz="4" w:space="0" w:color="auto"/>
            </w:tcBorders>
            <w:vAlign w:val="center"/>
          </w:tcPr>
          <w:p w14:paraId="14F8B1E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000</w:t>
            </w:r>
          </w:p>
        </w:tc>
        <w:tc>
          <w:tcPr>
            <w:tcW w:w="0" w:type="auto"/>
            <w:tcBorders>
              <w:left w:val="double" w:sz="4" w:space="0" w:color="auto"/>
              <w:bottom w:val="single" w:sz="24" w:space="0" w:color="auto"/>
              <w:right w:val="double" w:sz="4" w:space="0" w:color="auto"/>
            </w:tcBorders>
            <w:vAlign w:val="center"/>
          </w:tcPr>
          <w:p w14:paraId="23CD97F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24" w:space="0" w:color="auto"/>
              <w:right w:val="double" w:sz="4" w:space="0" w:color="auto"/>
            </w:tcBorders>
            <w:vAlign w:val="center"/>
          </w:tcPr>
          <w:p w14:paraId="214B257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bottom w:val="single" w:sz="24" w:space="0" w:color="auto"/>
              <w:right w:val="single" w:sz="24" w:space="0" w:color="auto"/>
            </w:tcBorders>
            <w:vAlign w:val="center"/>
          </w:tcPr>
          <w:p w14:paraId="5AE9E894"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93’3% 99’7%</w:t>
            </w:r>
          </w:p>
        </w:tc>
      </w:tr>
      <w:tr w:rsidR="00A822C5" w:rsidRPr="008617CB" w14:paraId="27C83AE5" w14:textId="77777777" w:rsidTr="00EC693E">
        <w:trPr>
          <w:trHeight w:val="61"/>
          <w:jc w:val="center"/>
        </w:trPr>
        <w:tc>
          <w:tcPr>
            <w:tcW w:w="0" w:type="auto"/>
            <w:vMerge w:val="restart"/>
            <w:tcBorders>
              <w:top w:val="single" w:sz="24" w:space="0" w:color="auto"/>
              <w:left w:val="single" w:sz="24" w:space="0" w:color="auto"/>
              <w:right w:val="double" w:sz="4" w:space="0" w:color="auto"/>
            </w:tcBorders>
            <w:shd w:val="clear" w:color="auto" w:fill="BFBFBF" w:themeFill="background1" w:themeFillShade="BF"/>
            <w:vAlign w:val="center"/>
          </w:tcPr>
          <w:p w14:paraId="5304E86C" w14:textId="77777777" w:rsidR="00A822C5" w:rsidRPr="008617CB" w:rsidRDefault="00A822C5" w:rsidP="00EC693E">
            <w:pPr>
              <w:contextualSpacing/>
              <w:jc w:val="center"/>
              <w:rPr>
                <w:rFonts w:ascii="Book Antiqua" w:hAnsi="Book Antiqua"/>
                <w:b/>
                <w:iCs/>
                <w:sz w:val="18"/>
                <w:szCs w:val="18"/>
                <w:lang w:val="es-ES_tradnl"/>
              </w:rPr>
            </w:pPr>
            <w:r w:rsidRPr="008617CB">
              <w:rPr>
                <w:rFonts w:ascii="Book Antiqua" w:hAnsi="Book Antiqua"/>
                <w:b/>
                <w:iCs/>
                <w:sz w:val="18"/>
                <w:szCs w:val="18"/>
                <w:lang w:val="es-ES_tradnl"/>
              </w:rPr>
              <w:t>Imperfecciones del Sensor</w:t>
            </w:r>
          </w:p>
        </w:tc>
        <w:tc>
          <w:tcPr>
            <w:tcW w:w="0" w:type="auto"/>
            <w:tcBorders>
              <w:top w:val="single" w:sz="24" w:space="0" w:color="auto"/>
              <w:left w:val="double" w:sz="4" w:space="0" w:color="auto"/>
              <w:bottom w:val="single" w:sz="4" w:space="0" w:color="auto"/>
              <w:right w:val="double" w:sz="4" w:space="0" w:color="auto"/>
            </w:tcBorders>
            <w:vAlign w:val="center"/>
          </w:tcPr>
          <w:p w14:paraId="7E554A8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22]</w:t>
            </w:r>
          </w:p>
        </w:tc>
        <w:tc>
          <w:tcPr>
            <w:tcW w:w="0" w:type="auto"/>
            <w:tcBorders>
              <w:top w:val="single" w:sz="24" w:space="0" w:color="auto"/>
              <w:left w:val="double" w:sz="4" w:space="0" w:color="auto"/>
              <w:right w:val="double" w:sz="4" w:space="0" w:color="auto"/>
            </w:tcBorders>
            <w:vAlign w:val="center"/>
          </w:tcPr>
          <w:p w14:paraId="291A02D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right w:val="double" w:sz="4" w:space="0" w:color="auto"/>
            </w:tcBorders>
            <w:vAlign w:val="center"/>
          </w:tcPr>
          <w:p w14:paraId="65EB3F6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w:t>
            </w:r>
          </w:p>
        </w:tc>
        <w:tc>
          <w:tcPr>
            <w:tcW w:w="0" w:type="auto"/>
            <w:tcBorders>
              <w:top w:val="single" w:sz="24" w:space="0" w:color="auto"/>
              <w:left w:val="double" w:sz="4" w:space="0" w:color="auto"/>
              <w:right w:val="double" w:sz="4" w:space="0" w:color="auto"/>
            </w:tcBorders>
            <w:vAlign w:val="center"/>
          </w:tcPr>
          <w:p w14:paraId="0CEB4734"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w:t>
            </w:r>
          </w:p>
        </w:tc>
        <w:tc>
          <w:tcPr>
            <w:tcW w:w="0" w:type="auto"/>
            <w:tcBorders>
              <w:top w:val="single" w:sz="24" w:space="0" w:color="auto"/>
              <w:left w:val="double" w:sz="4" w:space="0" w:color="auto"/>
              <w:right w:val="double" w:sz="4" w:space="0" w:color="auto"/>
            </w:tcBorders>
            <w:vAlign w:val="center"/>
          </w:tcPr>
          <w:p w14:paraId="39175D0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right w:val="double" w:sz="4" w:space="0" w:color="auto"/>
            </w:tcBorders>
            <w:vAlign w:val="center"/>
          </w:tcPr>
          <w:p w14:paraId="50578AF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640 x 480</w:t>
            </w:r>
          </w:p>
        </w:tc>
        <w:tc>
          <w:tcPr>
            <w:tcW w:w="0" w:type="auto"/>
            <w:tcBorders>
              <w:top w:val="single" w:sz="24" w:space="0" w:color="auto"/>
              <w:left w:val="double" w:sz="4" w:space="0" w:color="auto"/>
              <w:right w:val="double" w:sz="4" w:space="0" w:color="auto"/>
            </w:tcBorders>
            <w:vAlign w:val="center"/>
          </w:tcPr>
          <w:p w14:paraId="4979ED0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right w:val="double" w:sz="4" w:space="0" w:color="auto"/>
            </w:tcBorders>
            <w:vAlign w:val="center"/>
          </w:tcPr>
          <w:p w14:paraId="65872F8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top w:val="single" w:sz="24" w:space="0" w:color="auto"/>
              <w:left w:val="double" w:sz="4" w:space="0" w:color="auto"/>
              <w:right w:val="double" w:sz="4" w:space="0" w:color="auto"/>
            </w:tcBorders>
            <w:vAlign w:val="center"/>
          </w:tcPr>
          <w:p w14:paraId="0E38711F"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top w:val="single" w:sz="24" w:space="0" w:color="auto"/>
              <w:left w:val="double" w:sz="4" w:space="0" w:color="auto"/>
              <w:right w:val="single" w:sz="24" w:space="0" w:color="auto"/>
            </w:tcBorders>
            <w:vAlign w:val="center"/>
          </w:tcPr>
          <w:p w14:paraId="26586284" w14:textId="77777777" w:rsidR="00A822C5" w:rsidRPr="008617CB" w:rsidRDefault="00A822C5" w:rsidP="00EC693E">
            <w:pPr>
              <w:contextualSpacing/>
              <w:jc w:val="center"/>
              <w:rPr>
                <w:rFonts w:ascii="Book Antiqua" w:hAnsi="Book Antiqua"/>
                <w:iCs/>
                <w:sz w:val="18"/>
                <w:szCs w:val="18"/>
                <w:lang w:val="es-ES_tradnl"/>
              </w:rPr>
            </w:pPr>
            <w:r w:rsidRPr="008617CB">
              <w:rPr>
                <w:rFonts w:ascii="Book Antiqua" w:hAnsi="Book Antiqua"/>
                <w:iCs/>
                <w:sz w:val="18"/>
                <w:szCs w:val="18"/>
                <w:lang w:val="es-ES_tradnl"/>
              </w:rPr>
              <w:t>-</w:t>
            </w:r>
          </w:p>
        </w:tc>
      </w:tr>
      <w:tr w:rsidR="00A822C5" w:rsidRPr="008617CB" w14:paraId="247E849C" w14:textId="77777777" w:rsidTr="00EC693E">
        <w:trPr>
          <w:trHeight w:val="61"/>
          <w:jc w:val="center"/>
        </w:trPr>
        <w:tc>
          <w:tcPr>
            <w:tcW w:w="0" w:type="auto"/>
            <w:vMerge/>
            <w:tcBorders>
              <w:left w:val="single" w:sz="24" w:space="0" w:color="auto"/>
              <w:right w:val="double" w:sz="4" w:space="0" w:color="auto"/>
            </w:tcBorders>
            <w:shd w:val="clear" w:color="auto" w:fill="BFBFBF" w:themeFill="background1" w:themeFillShade="BF"/>
            <w:vAlign w:val="center"/>
          </w:tcPr>
          <w:p w14:paraId="47882DF8"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4" w:space="0" w:color="auto"/>
              <w:right w:val="double" w:sz="4" w:space="0" w:color="auto"/>
            </w:tcBorders>
            <w:vAlign w:val="center"/>
          </w:tcPr>
          <w:p w14:paraId="4E58679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21]</w:t>
            </w:r>
          </w:p>
        </w:tc>
        <w:tc>
          <w:tcPr>
            <w:tcW w:w="0" w:type="auto"/>
            <w:tcBorders>
              <w:left w:val="double" w:sz="4" w:space="0" w:color="auto"/>
              <w:right w:val="double" w:sz="4" w:space="0" w:color="auto"/>
            </w:tcBorders>
            <w:vAlign w:val="center"/>
          </w:tcPr>
          <w:p w14:paraId="308A3C22"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w:t>
            </w:r>
          </w:p>
        </w:tc>
        <w:tc>
          <w:tcPr>
            <w:tcW w:w="0" w:type="auto"/>
            <w:tcBorders>
              <w:left w:val="double" w:sz="4" w:space="0" w:color="auto"/>
              <w:right w:val="double" w:sz="4" w:space="0" w:color="auto"/>
            </w:tcBorders>
            <w:vAlign w:val="center"/>
          </w:tcPr>
          <w:p w14:paraId="4231B400"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5</w:t>
            </w:r>
          </w:p>
        </w:tc>
        <w:tc>
          <w:tcPr>
            <w:tcW w:w="0" w:type="auto"/>
            <w:tcBorders>
              <w:left w:val="double" w:sz="4" w:space="0" w:color="auto"/>
              <w:right w:val="double" w:sz="4" w:space="0" w:color="auto"/>
            </w:tcBorders>
            <w:vAlign w:val="center"/>
          </w:tcPr>
          <w:p w14:paraId="07D34111"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w:t>
            </w:r>
          </w:p>
        </w:tc>
        <w:tc>
          <w:tcPr>
            <w:tcW w:w="0" w:type="auto"/>
            <w:tcBorders>
              <w:left w:val="double" w:sz="4" w:space="0" w:color="auto"/>
              <w:right w:val="double" w:sz="4" w:space="0" w:color="auto"/>
            </w:tcBorders>
            <w:vAlign w:val="center"/>
          </w:tcPr>
          <w:p w14:paraId="4E73CD3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right w:val="double" w:sz="4" w:space="0" w:color="auto"/>
            </w:tcBorders>
            <w:vAlign w:val="center"/>
          </w:tcPr>
          <w:p w14:paraId="4B949EFB"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right w:val="double" w:sz="4" w:space="0" w:color="auto"/>
            </w:tcBorders>
            <w:vAlign w:val="center"/>
          </w:tcPr>
          <w:p w14:paraId="1FA3E185"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880</w:t>
            </w:r>
          </w:p>
        </w:tc>
        <w:tc>
          <w:tcPr>
            <w:tcW w:w="0" w:type="auto"/>
            <w:tcBorders>
              <w:left w:val="double" w:sz="4" w:space="0" w:color="auto"/>
              <w:right w:val="double" w:sz="4" w:space="0" w:color="auto"/>
            </w:tcBorders>
            <w:vAlign w:val="center"/>
          </w:tcPr>
          <w:p w14:paraId="6D0F791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No</w:t>
            </w:r>
          </w:p>
        </w:tc>
        <w:tc>
          <w:tcPr>
            <w:tcW w:w="0" w:type="auto"/>
            <w:tcBorders>
              <w:left w:val="double" w:sz="4" w:space="0" w:color="auto"/>
              <w:right w:val="double" w:sz="4" w:space="0" w:color="auto"/>
            </w:tcBorders>
            <w:vAlign w:val="center"/>
          </w:tcPr>
          <w:p w14:paraId="05A5560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right w:val="single" w:sz="24" w:space="0" w:color="auto"/>
            </w:tcBorders>
            <w:vAlign w:val="center"/>
          </w:tcPr>
          <w:p w14:paraId="32E208F6" w14:textId="77777777" w:rsidR="00A822C5" w:rsidRPr="008617CB" w:rsidRDefault="00A822C5" w:rsidP="00EC693E">
            <w:pPr>
              <w:contextualSpacing/>
              <w:jc w:val="center"/>
              <w:rPr>
                <w:rFonts w:ascii="Book Antiqua" w:hAnsi="Book Antiqua"/>
                <w:iCs/>
                <w:sz w:val="18"/>
                <w:szCs w:val="18"/>
                <w:lang w:val="es-ES_tradnl"/>
              </w:rPr>
            </w:pPr>
            <w:r w:rsidRPr="008617CB">
              <w:rPr>
                <w:rFonts w:ascii="Book Antiqua" w:hAnsi="Book Antiqua"/>
                <w:iCs/>
                <w:sz w:val="18"/>
                <w:szCs w:val="18"/>
                <w:lang w:val="es-ES_tradnl"/>
              </w:rPr>
              <w:t>-</w:t>
            </w:r>
          </w:p>
        </w:tc>
      </w:tr>
      <w:tr w:rsidR="00A822C5" w:rsidRPr="008617CB" w14:paraId="48BF0BD7" w14:textId="77777777" w:rsidTr="00EC693E">
        <w:trPr>
          <w:trHeight w:val="61"/>
          <w:jc w:val="center"/>
        </w:trPr>
        <w:tc>
          <w:tcPr>
            <w:tcW w:w="0" w:type="auto"/>
            <w:vMerge/>
            <w:tcBorders>
              <w:left w:val="single" w:sz="24" w:space="0" w:color="auto"/>
              <w:bottom w:val="single" w:sz="24" w:space="0" w:color="auto"/>
              <w:right w:val="double" w:sz="4" w:space="0" w:color="auto"/>
            </w:tcBorders>
            <w:shd w:val="clear" w:color="auto" w:fill="BFBFBF" w:themeFill="background1" w:themeFillShade="BF"/>
            <w:vAlign w:val="center"/>
          </w:tcPr>
          <w:p w14:paraId="24B213D7" w14:textId="77777777" w:rsidR="00A822C5" w:rsidRPr="008617CB" w:rsidRDefault="00A822C5" w:rsidP="00EC693E">
            <w:pPr>
              <w:contextualSpacing/>
              <w:jc w:val="center"/>
              <w:rPr>
                <w:rFonts w:ascii="Book Antiqua" w:hAnsi="Book Antiqua"/>
                <w:b/>
                <w:iCs/>
                <w:sz w:val="18"/>
                <w:szCs w:val="18"/>
                <w:lang w:val="es-ES_tradnl"/>
              </w:rPr>
            </w:pPr>
          </w:p>
        </w:tc>
        <w:tc>
          <w:tcPr>
            <w:tcW w:w="0" w:type="auto"/>
            <w:tcBorders>
              <w:top w:val="single" w:sz="4" w:space="0" w:color="auto"/>
              <w:left w:val="double" w:sz="4" w:space="0" w:color="auto"/>
              <w:bottom w:val="single" w:sz="24" w:space="0" w:color="auto"/>
              <w:right w:val="double" w:sz="4" w:space="0" w:color="auto"/>
            </w:tcBorders>
            <w:vAlign w:val="center"/>
          </w:tcPr>
          <w:p w14:paraId="5EAFD74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M [20]</w:t>
            </w:r>
          </w:p>
        </w:tc>
        <w:tc>
          <w:tcPr>
            <w:tcW w:w="0" w:type="auto"/>
            <w:tcBorders>
              <w:left w:val="double" w:sz="4" w:space="0" w:color="auto"/>
              <w:bottom w:val="single" w:sz="24" w:space="0" w:color="auto"/>
              <w:right w:val="double" w:sz="4" w:space="0" w:color="auto"/>
            </w:tcBorders>
            <w:vAlign w:val="center"/>
          </w:tcPr>
          <w:p w14:paraId="1AE387A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VM</w:t>
            </w:r>
          </w:p>
        </w:tc>
        <w:tc>
          <w:tcPr>
            <w:tcW w:w="0" w:type="auto"/>
            <w:tcBorders>
              <w:left w:val="double" w:sz="4" w:space="0" w:color="auto"/>
              <w:bottom w:val="single" w:sz="24" w:space="0" w:color="auto"/>
              <w:right w:val="double" w:sz="4" w:space="0" w:color="auto"/>
            </w:tcBorders>
            <w:vAlign w:val="center"/>
          </w:tcPr>
          <w:p w14:paraId="25D7F3FA"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9</w:t>
            </w:r>
          </w:p>
        </w:tc>
        <w:tc>
          <w:tcPr>
            <w:tcW w:w="0" w:type="auto"/>
            <w:tcBorders>
              <w:left w:val="double" w:sz="4" w:space="0" w:color="auto"/>
              <w:bottom w:val="single" w:sz="24" w:space="0" w:color="auto"/>
              <w:right w:val="double" w:sz="4" w:space="0" w:color="auto"/>
            </w:tcBorders>
            <w:vAlign w:val="center"/>
          </w:tcPr>
          <w:p w14:paraId="68B77D48"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25</w:t>
            </w:r>
          </w:p>
        </w:tc>
        <w:tc>
          <w:tcPr>
            <w:tcW w:w="0" w:type="auto"/>
            <w:tcBorders>
              <w:left w:val="double" w:sz="4" w:space="0" w:color="auto"/>
              <w:bottom w:val="single" w:sz="24" w:space="0" w:color="auto"/>
              <w:right w:val="double" w:sz="4" w:space="0" w:color="auto"/>
            </w:tcBorders>
            <w:vAlign w:val="center"/>
          </w:tcPr>
          <w:p w14:paraId="624E2D9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JPEG</w:t>
            </w:r>
          </w:p>
        </w:tc>
        <w:tc>
          <w:tcPr>
            <w:tcW w:w="0" w:type="auto"/>
            <w:tcBorders>
              <w:left w:val="double" w:sz="4" w:space="0" w:color="auto"/>
              <w:bottom w:val="single" w:sz="24" w:space="0" w:color="auto"/>
              <w:right w:val="double" w:sz="4" w:space="0" w:color="auto"/>
            </w:tcBorders>
            <w:vAlign w:val="center"/>
          </w:tcPr>
          <w:p w14:paraId="6C37CC0D"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Variado</w:t>
            </w:r>
          </w:p>
        </w:tc>
        <w:tc>
          <w:tcPr>
            <w:tcW w:w="0" w:type="auto"/>
            <w:tcBorders>
              <w:left w:val="double" w:sz="4" w:space="0" w:color="auto"/>
              <w:bottom w:val="single" w:sz="24" w:space="0" w:color="auto"/>
              <w:right w:val="double" w:sz="4" w:space="0" w:color="auto"/>
            </w:tcBorders>
            <w:vAlign w:val="center"/>
          </w:tcPr>
          <w:p w14:paraId="339BF287"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1250</w:t>
            </w:r>
          </w:p>
        </w:tc>
        <w:tc>
          <w:tcPr>
            <w:tcW w:w="0" w:type="auto"/>
            <w:tcBorders>
              <w:left w:val="double" w:sz="4" w:space="0" w:color="auto"/>
              <w:bottom w:val="single" w:sz="24" w:space="0" w:color="auto"/>
              <w:right w:val="double" w:sz="4" w:space="0" w:color="auto"/>
            </w:tcBorders>
            <w:vAlign w:val="center"/>
          </w:tcPr>
          <w:p w14:paraId="00B3FCCA" w14:textId="77777777" w:rsidR="00A822C5" w:rsidRPr="008617CB" w:rsidRDefault="00A822C5" w:rsidP="00EC693E">
            <w:pPr>
              <w:ind w:left="0" w:firstLine="0"/>
              <w:contextualSpacing/>
              <w:jc w:val="center"/>
              <w:rPr>
                <w:rFonts w:ascii="Book Antiqua" w:hAnsi="Book Antiqua"/>
                <w:iCs/>
                <w:sz w:val="18"/>
                <w:szCs w:val="18"/>
                <w:lang w:val="es-ES_tradnl"/>
              </w:rPr>
            </w:pPr>
            <w:r w:rsidRPr="008617CB">
              <w:rPr>
                <w:rFonts w:ascii="Book Antiqua" w:hAnsi="Book Antiqua"/>
                <w:iCs/>
                <w:sz w:val="18"/>
                <w:szCs w:val="18"/>
                <w:lang w:val="es-ES_tradnl"/>
              </w:rPr>
              <w:t>2 de 25 Cámaras</w:t>
            </w:r>
          </w:p>
        </w:tc>
        <w:tc>
          <w:tcPr>
            <w:tcW w:w="0" w:type="auto"/>
            <w:tcBorders>
              <w:left w:val="double" w:sz="4" w:space="0" w:color="auto"/>
              <w:bottom w:val="single" w:sz="24" w:space="0" w:color="auto"/>
              <w:right w:val="double" w:sz="4" w:space="0" w:color="auto"/>
            </w:tcBorders>
            <w:vAlign w:val="center"/>
          </w:tcPr>
          <w:p w14:paraId="13F57966" w14:textId="77777777" w:rsidR="00A822C5" w:rsidRPr="008617CB" w:rsidRDefault="00A822C5" w:rsidP="00EC693E">
            <w:pPr>
              <w:jc w:val="center"/>
              <w:rPr>
                <w:rFonts w:ascii="Book Antiqua" w:hAnsi="Book Antiqua"/>
                <w:iCs/>
                <w:sz w:val="18"/>
                <w:szCs w:val="18"/>
                <w:lang w:val="es-ES_tradnl"/>
              </w:rPr>
            </w:pPr>
            <w:r w:rsidRPr="008617CB">
              <w:rPr>
                <w:rFonts w:ascii="Book Antiqua" w:hAnsi="Book Antiqua"/>
                <w:iCs/>
                <w:sz w:val="18"/>
                <w:szCs w:val="18"/>
                <w:lang w:val="es-ES_tradnl"/>
              </w:rPr>
              <w:t>Sí</w:t>
            </w:r>
          </w:p>
        </w:tc>
        <w:tc>
          <w:tcPr>
            <w:tcW w:w="0" w:type="auto"/>
            <w:tcBorders>
              <w:left w:val="double" w:sz="4" w:space="0" w:color="auto"/>
              <w:bottom w:val="single" w:sz="24" w:space="0" w:color="auto"/>
              <w:right w:val="single" w:sz="24" w:space="0" w:color="auto"/>
            </w:tcBorders>
            <w:vAlign w:val="center"/>
          </w:tcPr>
          <w:p w14:paraId="4B3EF162" w14:textId="77777777" w:rsidR="00A822C5" w:rsidRPr="008617CB" w:rsidRDefault="00A822C5" w:rsidP="00EC693E">
            <w:pPr>
              <w:contextualSpacing/>
              <w:jc w:val="center"/>
              <w:rPr>
                <w:rFonts w:ascii="Book Antiqua" w:hAnsi="Book Antiqua"/>
                <w:iCs/>
                <w:sz w:val="18"/>
                <w:szCs w:val="18"/>
                <w:lang w:val="es-ES_tradnl"/>
              </w:rPr>
            </w:pPr>
            <w:r w:rsidRPr="008617CB">
              <w:rPr>
                <w:rFonts w:ascii="Book Antiqua" w:hAnsi="Book Antiqua"/>
                <w:iCs/>
                <w:sz w:val="18"/>
                <w:szCs w:val="18"/>
                <w:lang w:val="es-ES_tradnl"/>
              </w:rPr>
              <w:t>94’49% 96’77%98’10%</w:t>
            </w:r>
          </w:p>
        </w:tc>
      </w:tr>
    </w:tbl>
    <w:p w14:paraId="5B44A2A3" w14:textId="77777777" w:rsidR="00A822C5" w:rsidRDefault="00A822C5">
      <w:pPr>
        <w:spacing w:after="200" w:line="276" w:lineRule="auto"/>
        <w:rPr>
          <w:rFonts w:ascii="Book Antiqua" w:hAnsi="Book Antiqua" w:cs="Times"/>
        </w:rPr>
      </w:pPr>
    </w:p>
    <w:p w14:paraId="73201C2E" w14:textId="77777777" w:rsidR="00A822C5" w:rsidRDefault="00A822C5">
      <w:pPr>
        <w:spacing w:after="200" w:line="276" w:lineRule="auto"/>
        <w:rPr>
          <w:rFonts w:ascii="Book Antiqua" w:hAnsi="Book Antiqua" w:cs="Times"/>
        </w:rPr>
      </w:pPr>
    </w:p>
    <w:p w14:paraId="6206F40C" w14:textId="77777777" w:rsidR="00A822C5" w:rsidRDefault="00A822C5">
      <w:pPr>
        <w:spacing w:after="200" w:line="276" w:lineRule="auto"/>
        <w:rPr>
          <w:rFonts w:ascii="Book Antiqua" w:hAnsi="Book Antiqua" w:cs="Times"/>
        </w:rPr>
        <w:sectPr w:rsidR="00A822C5" w:rsidSect="00A822C5">
          <w:pgSz w:w="16840" w:h="11907" w:orient="landscape" w:code="9"/>
          <w:pgMar w:top="1701" w:right="1701" w:bottom="1701" w:left="1701" w:header="720" w:footer="851" w:gutter="0"/>
          <w:cols w:space="720"/>
          <w:docGrid w:linePitch="326"/>
        </w:sectPr>
      </w:pPr>
    </w:p>
    <w:p w14:paraId="68D628BB" w14:textId="31E6102A" w:rsidR="00A33B5E" w:rsidRPr="00A33B5E" w:rsidDel="0013191C" w:rsidRDefault="00A33B5E" w:rsidP="00A33B5E">
      <w:pPr>
        <w:rPr>
          <w:del w:id="1199" w:author="Maria Solana Gonzalez" w:date="2017-05-28T18:00:00Z"/>
          <w:rFonts w:ascii="Book Antiqua" w:hAnsi="Book Antiqua" w:cs="Times"/>
        </w:rPr>
      </w:pPr>
      <w:del w:id="1200" w:author="Maria Solana Gonzalez" w:date="2017-05-28T18:00:00Z">
        <w:r w:rsidRPr="00A33B5E" w:rsidDel="0013191C">
          <w:rPr>
            <w:rFonts w:ascii="Book Antiqua" w:hAnsi="Book Antiqua" w:cs="Times"/>
          </w:rPr>
          <w:lastRenderedPageBreak/>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201"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202" w:author="Maria Solana Gonzalez" w:date="2017-05-28T18:00:00Z"/>
          <w:rFonts w:ascii="Book Antiqua" w:hAnsi="Book Antiqua"/>
          <w:sz w:val="24"/>
          <w:szCs w:val="24"/>
        </w:rPr>
      </w:pPr>
      <w:del w:id="1203"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204" w:author="Maria Solana Gonzalez" w:date="2017-05-28T18:00:00Z"/>
          <w:rFonts w:ascii="Book Antiqua" w:hAnsi="Book Antiqua"/>
        </w:rPr>
      </w:pPr>
      <w:del w:id="1205"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206"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207" w:author="Maria Solana Gonzalez" w:date="2017-05-28T18:00:00Z"/>
          <w:rFonts w:ascii="Book Antiqua" w:eastAsia="Times New Roman" w:hAnsi="Book Antiqua" w:cs="Times New Roman"/>
          <w:sz w:val="24"/>
          <w:szCs w:val="24"/>
        </w:rPr>
      </w:pPr>
      <w:del w:id="1208"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209" w:author="Maria Solana Gonzalez" w:date="2017-05-28T18:00:00Z"/>
          <w:rFonts w:ascii="Book Antiqua" w:hAnsi="Book Antiqua"/>
        </w:rPr>
      </w:pPr>
    </w:p>
    <w:p w14:paraId="4E68BA76" w14:textId="66D10492" w:rsidR="00A33B5E" w:rsidRPr="00A33B5E" w:rsidDel="0013191C" w:rsidRDefault="00A33B5E" w:rsidP="00A33B5E">
      <w:pPr>
        <w:jc w:val="both"/>
        <w:rPr>
          <w:del w:id="1210"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211" w:author="Maria Solana Gonzalez" w:date="2017-05-28T18:00:00Z"/>
          <w:rFonts w:ascii="Book Antiqua" w:hAnsi="Book Antiqua" w:cs="Times"/>
          <w:sz w:val="24"/>
        </w:rPr>
      </w:pPr>
      <w:del w:id="1212"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213" w:author="Maria Solana Gonzalez" w:date="2017-05-28T18:00:00Z"/>
          <w:rFonts w:ascii="Book Antiqua" w:hAnsi="Book Antiqua" w:cs="Times"/>
          <w:sz w:val="24"/>
        </w:rPr>
      </w:pPr>
      <w:del w:id="1214"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6F44A194" w14:textId="03162F53" w:rsidR="00A822C5" w:rsidRDefault="00A33B5E">
      <w:pPr>
        <w:spacing w:after="200" w:line="276" w:lineRule="auto"/>
        <w:rPr>
          <w:ins w:id="1215" w:author="Maria Solana Gonzalez" w:date="2017-05-31T15:12:00Z"/>
          <w:iCs/>
        </w:rPr>
      </w:pPr>
      <w:r>
        <w:rPr>
          <w:iCs/>
        </w:rPr>
        <w:br w:type="page"/>
      </w:r>
    </w:p>
    <w:p w14:paraId="48182923" w14:textId="02A81E6F" w:rsidR="00F4745A" w:rsidRPr="00F4745A" w:rsidRDefault="00F4745A">
      <w:pPr>
        <w:pStyle w:val="Ttulo1"/>
        <w:ind w:left="360"/>
        <w:rPr>
          <w:bCs/>
          <w:smallCaps w:val="0"/>
        </w:rPr>
        <w:pPrChange w:id="1216" w:author="Maria Solana Gonzalez" w:date="2017-05-31T15:17:00Z">
          <w:pPr>
            <w:pStyle w:val="Ttulo1"/>
            <w:numPr>
              <w:numId w:val="19"/>
            </w:numPr>
            <w:ind w:left="284" w:hanging="284"/>
          </w:pPr>
        </w:pPrChange>
      </w:pPr>
      <w:bookmarkStart w:id="1217" w:name="_Toc477877522"/>
      <w:bookmarkStart w:id="1218" w:name="_Toc483862822"/>
      <w:r w:rsidRPr="00F4745A">
        <w:rPr>
          <w:bCs/>
          <w:smallCaps w:val="0"/>
        </w:rPr>
        <w:lastRenderedPageBreak/>
        <w:t>TÉCNICAS DE FALSIFICACIÓN</w:t>
      </w:r>
      <w:bookmarkEnd w:id="1217"/>
      <w:bookmarkEnd w:id="1218"/>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219"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220"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221"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222"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223"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224"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225"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226"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227" w:author="Pablo Blanco Peris" w:date="2017-05-24T19:07:00Z">
            <w:rPr>
              <w:rStyle w:val="nfasis"/>
              <w:rFonts w:ascii="Book Antiqua" w:hAnsi="Book Antiqua"/>
            </w:rPr>
          </w:rPrChange>
        </w:rPr>
      </w:pPr>
      <w:del w:id="1228" w:author="Pablo Blanco Peris" w:date="2017-05-24T18:53:00Z">
        <w:r w:rsidRPr="00DE0197" w:rsidDel="008F6738">
          <w:rPr>
            <w:rStyle w:val="nfasis"/>
            <w:rFonts w:ascii="Book Antiqua" w:hAnsi="Book Antiqua"/>
            <w:sz w:val="20"/>
            <w:rPrChange w:id="1229" w:author="Pablo Blanco Peris" w:date="2017-05-24T19:07:00Z">
              <w:rPr>
                <w:rStyle w:val="nfasis"/>
                <w:rFonts w:ascii="Book Antiqua" w:hAnsi="Book Antiqua"/>
              </w:rPr>
            </w:rPrChange>
          </w:rPr>
          <w:delText xml:space="preserve">Imagen </w:delText>
        </w:r>
      </w:del>
      <w:ins w:id="1230" w:author="Pablo Blanco Peris" w:date="2017-05-24T18:53:00Z">
        <w:r w:rsidR="008F6738" w:rsidRPr="00DE0197">
          <w:rPr>
            <w:rStyle w:val="nfasis"/>
            <w:rFonts w:ascii="Book Antiqua" w:hAnsi="Book Antiqua"/>
            <w:sz w:val="20"/>
            <w:rPrChange w:id="1231" w:author="Pablo Blanco Peris" w:date="2017-05-24T19:07:00Z">
              <w:rPr>
                <w:rStyle w:val="nfasis"/>
                <w:rFonts w:ascii="Book Antiqua" w:hAnsi="Book Antiqua"/>
              </w:rPr>
            </w:rPrChange>
          </w:rPr>
          <w:t>Figura 3</w:t>
        </w:r>
      </w:ins>
      <w:del w:id="1232" w:author="Pablo Blanco Peris" w:date="2017-05-24T18:53:00Z">
        <w:r w:rsidRPr="00DE0197" w:rsidDel="008F6738">
          <w:rPr>
            <w:rStyle w:val="nfasis"/>
            <w:rFonts w:ascii="Book Antiqua" w:hAnsi="Book Antiqua"/>
            <w:sz w:val="20"/>
            <w:rPrChange w:id="1233"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234"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235"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236" w:author="Pablo Blanco Peris" w:date="2017-05-24T19:07:00Z">
        <w:r w:rsidRPr="00F4745A" w:rsidDel="00DE0197">
          <w:rPr>
            <w:rFonts w:ascii="Book Antiqua" w:hAnsi="Book Antiqua"/>
          </w:rPr>
          <w:delText>abajo a la izquierda</w:delText>
        </w:r>
      </w:del>
      <w:ins w:id="1237"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238" w:author="Pablo Blanco Peris" w:date="2017-05-24T19:07:00Z">
        <w:r w:rsidRPr="00F4745A" w:rsidDel="00DE0197">
          <w:rPr>
            <w:rFonts w:ascii="Book Antiqua" w:hAnsi="Book Antiqua"/>
          </w:rPr>
          <w:delText>imagen inferior derecha</w:delText>
        </w:r>
      </w:del>
      <w:ins w:id="1239"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240" w:author="Pablo Blanco Peris" w:date="2017-05-24T17:59:00Z">
          <w:pPr/>
        </w:pPrChange>
      </w:pPr>
    </w:p>
    <w:p w14:paraId="4A1554DA" w14:textId="77777777" w:rsidR="00F4745A" w:rsidRPr="00F4745A" w:rsidRDefault="00F4745A">
      <w:pPr>
        <w:jc w:val="both"/>
        <w:rPr>
          <w:rFonts w:ascii="Book Antiqua" w:hAnsi="Book Antiqua"/>
        </w:rPr>
        <w:pPrChange w:id="1241" w:author="Pablo Blanco Peris" w:date="2017-05-24T17:59:00Z">
          <w:pPr/>
        </w:pPrChange>
      </w:pPr>
    </w:p>
    <w:p w14:paraId="2F64F927" w14:textId="77777777" w:rsidR="00F4745A" w:rsidRPr="00F4745A" w:rsidRDefault="00F4745A">
      <w:pPr>
        <w:jc w:val="both"/>
        <w:rPr>
          <w:rFonts w:ascii="Book Antiqua" w:hAnsi="Book Antiqua"/>
        </w:rPr>
        <w:pPrChange w:id="1242"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243" w:author="Pablo Blanco Peris" w:date="2017-05-24T19:07:00Z">
            <w:rPr>
              <w:rFonts w:ascii="Book Antiqua" w:hAnsi="Book Antiqua"/>
            </w:rPr>
          </w:rPrChange>
        </w:rPr>
      </w:pPr>
      <w:ins w:id="1244" w:author="Pablo Blanco Peris" w:date="2017-05-24T16:49:00Z">
        <w:r w:rsidRPr="00DE0197">
          <w:rPr>
            <w:rFonts w:ascii="Book Antiqua" w:hAnsi="Book Antiqua"/>
            <w:i/>
            <w:sz w:val="21"/>
            <w:rPrChange w:id="1245" w:author="Pablo Blanco Peris" w:date="2017-05-24T19:07:00Z">
              <w:rPr>
                <w:rFonts w:ascii="Book Antiqua" w:hAnsi="Book Antiqua"/>
              </w:rPr>
            </w:rPrChange>
          </w:rPr>
          <w:t>(</w:t>
        </w:r>
      </w:ins>
      <w:r w:rsidR="00484217" w:rsidRPr="00DE0197">
        <w:rPr>
          <w:rFonts w:ascii="Book Antiqua" w:hAnsi="Book Antiqua"/>
          <w:i/>
          <w:sz w:val="21"/>
          <w:rPrChange w:id="1246" w:author="Pablo Blanco Peris" w:date="2017-05-24T19:07:00Z">
            <w:rPr>
              <w:rFonts w:ascii="Book Antiqua" w:hAnsi="Book Antiqua"/>
            </w:rPr>
          </w:rPrChange>
        </w:rPr>
        <w:t>a</w:t>
      </w:r>
      <w:ins w:id="1247" w:author="Pablo Blanco Peris" w:date="2017-05-24T16:49:00Z">
        <w:r w:rsidRPr="00DE0197">
          <w:rPr>
            <w:rFonts w:ascii="Book Antiqua" w:hAnsi="Book Antiqua"/>
            <w:i/>
            <w:sz w:val="21"/>
            <w:rPrChange w:id="1248"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249" w:author="Pablo Blanco Peris" w:date="2017-05-24T19:07:00Z">
            <w:rPr>
              <w:rFonts w:ascii="Book Antiqua" w:hAnsi="Book Antiqua"/>
            </w:rPr>
          </w:rPrChange>
        </w:rPr>
      </w:pPr>
      <w:r w:rsidRPr="00F4745A">
        <w:rPr>
          <w:rFonts w:ascii="Book Antiqua" w:hAnsi="Book Antiqua"/>
        </w:rPr>
        <w:tab/>
      </w:r>
      <w:ins w:id="1250" w:author="Pablo Blanco Peris" w:date="2017-05-24T16:49:00Z">
        <w:r w:rsidR="00E96B03" w:rsidRPr="00DE0197">
          <w:rPr>
            <w:rFonts w:ascii="Book Antiqua" w:hAnsi="Book Antiqua"/>
            <w:i/>
            <w:sz w:val="20"/>
            <w:rPrChange w:id="1251" w:author="Pablo Blanco Peris" w:date="2017-05-24T19:07:00Z">
              <w:rPr>
                <w:rFonts w:ascii="Book Antiqua" w:hAnsi="Book Antiqua"/>
              </w:rPr>
            </w:rPrChange>
          </w:rPr>
          <w:t>(</w:t>
        </w:r>
      </w:ins>
      <w:r w:rsidR="00484217" w:rsidRPr="00DE0197">
        <w:rPr>
          <w:rFonts w:ascii="Book Antiqua" w:hAnsi="Book Antiqua"/>
          <w:i/>
          <w:sz w:val="20"/>
          <w:rPrChange w:id="1252" w:author="Pablo Blanco Peris" w:date="2017-05-24T19:07:00Z">
            <w:rPr>
              <w:rFonts w:ascii="Book Antiqua" w:hAnsi="Book Antiqua"/>
            </w:rPr>
          </w:rPrChange>
        </w:rPr>
        <w:t>b</w:t>
      </w:r>
      <w:ins w:id="1253" w:author="Pablo Blanco Peris" w:date="2017-05-24T16:49:00Z">
        <w:r w:rsidR="00E96B03" w:rsidRPr="00DE0197">
          <w:rPr>
            <w:rFonts w:ascii="Book Antiqua" w:hAnsi="Book Antiqua"/>
            <w:i/>
            <w:sz w:val="20"/>
            <w:rPrChange w:id="1254" w:author="Pablo Blanco Peris" w:date="2017-05-24T19:07:00Z">
              <w:rPr>
                <w:rFonts w:ascii="Book Antiqua" w:hAnsi="Book Antiqua"/>
              </w:rPr>
            </w:rPrChange>
          </w:rPr>
          <w:t>)</w:t>
        </w:r>
      </w:ins>
      <w:r w:rsidRPr="00DE0197">
        <w:rPr>
          <w:rFonts w:ascii="Book Antiqua" w:hAnsi="Book Antiqua"/>
          <w:i/>
          <w:sz w:val="20"/>
          <w:rPrChange w:id="1255" w:author="Pablo Blanco Peris" w:date="2017-05-24T19:07:00Z">
            <w:rPr>
              <w:rFonts w:ascii="Book Antiqua" w:hAnsi="Book Antiqua"/>
            </w:rPr>
          </w:rPrChange>
        </w:rPr>
        <w:tab/>
      </w:r>
      <w:ins w:id="1256" w:author="Pablo Blanco Peris" w:date="2017-05-24T16:49:00Z">
        <w:r w:rsidR="00E96B03" w:rsidRPr="00DE0197">
          <w:rPr>
            <w:rFonts w:ascii="Book Antiqua" w:hAnsi="Book Antiqua"/>
            <w:i/>
            <w:sz w:val="20"/>
            <w:rPrChange w:id="1257" w:author="Pablo Blanco Peris" w:date="2017-05-24T19:07:00Z">
              <w:rPr>
                <w:rFonts w:ascii="Book Antiqua" w:hAnsi="Book Antiqua"/>
              </w:rPr>
            </w:rPrChange>
          </w:rPr>
          <w:t>(</w:t>
        </w:r>
      </w:ins>
      <w:r w:rsidR="00484217" w:rsidRPr="00DE0197">
        <w:rPr>
          <w:rFonts w:ascii="Book Antiqua" w:hAnsi="Book Antiqua"/>
          <w:i/>
          <w:sz w:val="20"/>
          <w:rPrChange w:id="1258" w:author="Pablo Blanco Peris" w:date="2017-05-24T19:07:00Z">
            <w:rPr>
              <w:rFonts w:ascii="Book Antiqua" w:hAnsi="Book Antiqua"/>
            </w:rPr>
          </w:rPrChange>
        </w:rPr>
        <w:t>c</w:t>
      </w:r>
      <w:ins w:id="1259" w:author="Pablo Blanco Peris" w:date="2017-05-24T16:49:00Z">
        <w:r w:rsidR="00E96B03" w:rsidRPr="00DE0197">
          <w:rPr>
            <w:rFonts w:ascii="Book Antiqua" w:hAnsi="Book Antiqua"/>
            <w:i/>
            <w:sz w:val="20"/>
            <w:rPrChange w:id="1260"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261" w:author="Pablo Blanco Peris" w:date="2017-05-24T19:07:00Z">
            <w:rPr>
              <w:rStyle w:val="nfasis"/>
              <w:rFonts w:ascii="Book Antiqua" w:hAnsi="Book Antiqua"/>
            </w:rPr>
          </w:rPrChange>
        </w:rPr>
        <w:pPrChange w:id="1262" w:author="Pablo Blanco Peris" w:date="2017-05-24T19:07:00Z">
          <w:pPr>
            <w:tabs>
              <w:tab w:val="left" w:pos="504"/>
              <w:tab w:val="left" w:pos="1278"/>
            </w:tabs>
          </w:pPr>
        </w:pPrChange>
      </w:pPr>
      <w:del w:id="1263" w:author="Pablo Blanco Peris" w:date="2017-05-24T19:07:00Z">
        <w:r w:rsidRPr="00DE0197" w:rsidDel="00DE0197">
          <w:rPr>
            <w:rStyle w:val="nfasis"/>
            <w:rFonts w:ascii="Book Antiqua" w:hAnsi="Book Antiqua"/>
            <w:sz w:val="20"/>
            <w:rPrChange w:id="1264" w:author="Pablo Blanco Peris" w:date="2017-05-24T19:07:00Z">
              <w:rPr>
                <w:rStyle w:val="nfasis"/>
                <w:rFonts w:ascii="Book Antiqua" w:hAnsi="Book Antiqua"/>
              </w:rPr>
            </w:rPrChange>
          </w:rPr>
          <w:delText xml:space="preserve">Imagen </w:delText>
        </w:r>
      </w:del>
      <w:ins w:id="1265"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266"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267" w:author="Pablo Blanco Peris" w:date="2017-05-24T19:07:00Z">
            <w:rPr>
              <w:rStyle w:val="nfasis"/>
              <w:rFonts w:ascii="Book Antiqua" w:hAnsi="Book Antiqua"/>
            </w:rPr>
          </w:rPrChange>
        </w:rPr>
        <w:t>3.2: Imagen</w:t>
      </w:r>
      <w:ins w:id="1268" w:author="Pablo Blanco Peris" w:date="2017-05-24T18:56:00Z">
        <w:r w:rsidR="008F6738" w:rsidRPr="00DE0197">
          <w:rPr>
            <w:rStyle w:val="nfasis"/>
            <w:rFonts w:ascii="Book Antiqua" w:hAnsi="Book Antiqua"/>
            <w:sz w:val="20"/>
            <w:rPrChange w:id="1269" w:author="Pablo Blanco Peris" w:date="2017-05-24T19:07:00Z">
              <w:rPr>
                <w:rStyle w:val="nfasis"/>
                <w:rFonts w:ascii="Book Antiqua" w:hAnsi="Book Antiqua"/>
              </w:rPr>
            </w:rPrChange>
          </w:rPr>
          <w:t xml:space="preserve"> (</w:t>
        </w:r>
      </w:ins>
      <w:del w:id="1270" w:author="Pablo Blanco Peris" w:date="2017-05-24T18:56:00Z">
        <w:r w:rsidRPr="00DE0197" w:rsidDel="008F6738">
          <w:rPr>
            <w:rStyle w:val="nfasis"/>
            <w:rFonts w:ascii="Book Antiqua" w:hAnsi="Book Antiqua"/>
            <w:sz w:val="20"/>
            <w:rPrChange w:id="1271"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272" w:author="Pablo Blanco Peris" w:date="2017-05-24T19:07:00Z">
            <w:rPr>
              <w:rStyle w:val="nfasis"/>
              <w:rFonts w:ascii="Book Antiqua" w:hAnsi="Book Antiqua"/>
            </w:rPr>
          </w:rPrChange>
        </w:rPr>
        <w:t>a</w:t>
      </w:r>
      <w:ins w:id="1273" w:author="Pablo Blanco Peris" w:date="2017-05-24T18:56:00Z">
        <w:r w:rsidR="008F6738" w:rsidRPr="00DE0197">
          <w:rPr>
            <w:rStyle w:val="nfasis"/>
            <w:rFonts w:ascii="Book Antiqua" w:hAnsi="Book Antiqua"/>
            <w:sz w:val="20"/>
            <w:rPrChange w:id="1274" w:author="Pablo Blanco Peris" w:date="2017-05-24T19:07:00Z">
              <w:rPr>
                <w:rStyle w:val="nfasis"/>
                <w:rFonts w:ascii="Book Antiqua" w:hAnsi="Book Antiqua"/>
              </w:rPr>
            </w:rPrChange>
          </w:rPr>
          <w:t>)</w:t>
        </w:r>
      </w:ins>
      <w:r w:rsidRPr="00DE0197">
        <w:rPr>
          <w:rStyle w:val="nfasis"/>
          <w:rFonts w:ascii="Book Antiqua" w:hAnsi="Book Antiqua"/>
          <w:sz w:val="20"/>
          <w:rPrChange w:id="1275"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276" w:author="Pablo Blanco Peris" w:date="2017-05-24T19:07:00Z">
          <w:pPr>
            <w:tabs>
              <w:tab w:val="left" w:pos="504"/>
              <w:tab w:val="left" w:pos="1278"/>
            </w:tabs>
          </w:pPr>
        </w:pPrChange>
      </w:pPr>
      <w:r w:rsidRPr="00DE0197">
        <w:rPr>
          <w:rStyle w:val="nfasis"/>
          <w:rFonts w:ascii="Book Antiqua" w:hAnsi="Book Antiqua"/>
          <w:sz w:val="20"/>
          <w:rPrChange w:id="1277" w:author="Pablo Blanco Peris" w:date="2017-05-24T19:07:00Z">
            <w:rPr>
              <w:rStyle w:val="nfasis"/>
              <w:rFonts w:ascii="Book Antiqua" w:hAnsi="Book Antiqua"/>
            </w:rPr>
          </w:rPrChange>
        </w:rPr>
        <w:t xml:space="preserve">del </w:t>
      </w:r>
      <w:ins w:id="1278" w:author="Pablo Blanco Peris" w:date="2017-05-24T18:56:00Z">
        <w:r w:rsidR="008F6738" w:rsidRPr="00DE0197">
          <w:rPr>
            <w:rStyle w:val="nfasis"/>
            <w:rFonts w:ascii="Book Antiqua" w:hAnsi="Book Antiqua"/>
            <w:sz w:val="20"/>
            <w:rPrChange w:id="1279" w:author="Pablo Blanco Peris" w:date="2017-05-24T19:07:00Z">
              <w:rPr>
                <w:rStyle w:val="nfasis"/>
                <w:rFonts w:ascii="Book Antiqua" w:hAnsi="Book Antiqua"/>
              </w:rPr>
            </w:rPrChange>
          </w:rPr>
          <w:t>empalme de imágenes</w:t>
        </w:r>
      </w:ins>
      <w:del w:id="1280" w:author="Pablo Blanco Peris" w:date="2017-05-24T18:56:00Z">
        <w:r w:rsidRPr="00DE0197" w:rsidDel="008F6738">
          <w:rPr>
            <w:rStyle w:val="nfasis"/>
            <w:rFonts w:ascii="Book Antiqua" w:hAnsi="Book Antiqua"/>
            <w:sz w:val="20"/>
            <w:rPrChange w:id="1281"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282" w:author="Pablo Blanco Peris" w:date="2017-05-24T19:07:00Z">
            <w:rPr>
              <w:rStyle w:val="nfasis"/>
              <w:rFonts w:ascii="Book Antiqua" w:hAnsi="Book Antiqua"/>
            </w:rPr>
          </w:rPrChange>
        </w:rPr>
        <w:t xml:space="preserve">, entre las imágenes </w:t>
      </w:r>
      <w:ins w:id="1283" w:author="Pablo Blanco Peris" w:date="2017-05-24T18:56:00Z">
        <w:r w:rsidR="008F6738" w:rsidRPr="00DE0197">
          <w:rPr>
            <w:rStyle w:val="nfasis"/>
            <w:rFonts w:ascii="Book Antiqua" w:hAnsi="Book Antiqua"/>
            <w:sz w:val="20"/>
            <w:rPrChange w:id="1284"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85" w:author="Pablo Blanco Peris" w:date="2017-05-24T19:07:00Z">
            <w:rPr>
              <w:rStyle w:val="nfasis"/>
              <w:rFonts w:ascii="Book Antiqua" w:hAnsi="Book Antiqua"/>
            </w:rPr>
          </w:rPrChange>
        </w:rPr>
        <w:t>b</w:t>
      </w:r>
      <w:ins w:id="1286" w:author="Pablo Blanco Peris" w:date="2017-05-24T18:56:00Z">
        <w:r w:rsidR="008F6738" w:rsidRPr="00DE0197">
          <w:rPr>
            <w:rStyle w:val="nfasis"/>
            <w:rFonts w:ascii="Book Antiqua" w:hAnsi="Book Antiqua"/>
            <w:sz w:val="20"/>
            <w:rPrChange w:id="1287" w:author="Pablo Blanco Peris" w:date="2017-05-24T19:07:00Z">
              <w:rPr>
                <w:rStyle w:val="nfasis"/>
                <w:rFonts w:ascii="Book Antiqua" w:hAnsi="Book Antiqua"/>
              </w:rPr>
            </w:rPrChange>
          </w:rPr>
          <w:t>)</w:t>
        </w:r>
      </w:ins>
      <w:r w:rsidRPr="00DE0197">
        <w:rPr>
          <w:rStyle w:val="nfasis"/>
          <w:rFonts w:ascii="Book Antiqua" w:hAnsi="Book Antiqua"/>
          <w:sz w:val="20"/>
          <w:rPrChange w:id="1288" w:author="Pablo Blanco Peris" w:date="2017-05-24T19:07:00Z">
            <w:rPr>
              <w:rStyle w:val="nfasis"/>
              <w:rFonts w:ascii="Book Antiqua" w:hAnsi="Book Antiqua"/>
            </w:rPr>
          </w:rPrChange>
        </w:rPr>
        <w:t xml:space="preserve"> y </w:t>
      </w:r>
      <w:ins w:id="1289" w:author="Pablo Blanco Peris" w:date="2017-05-24T18:56:00Z">
        <w:r w:rsidR="008F6738" w:rsidRPr="00DE0197">
          <w:rPr>
            <w:rStyle w:val="nfasis"/>
            <w:rFonts w:ascii="Book Antiqua" w:hAnsi="Book Antiqua"/>
            <w:sz w:val="20"/>
            <w:rPrChange w:id="1290"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91" w:author="Pablo Blanco Peris" w:date="2017-05-24T19:07:00Z">
            <w:rPr>
              <w:rStyle w:val="nfasis"/>
              <w:rFonts w:ascii="Book Antiqua" w:hAnsi="Book Antiqua"/>
            </w:rPr>
          </w:rPrChange>
        </w:rPr>
        <w:t>c</w:t>
      </w:r>
      <w:ins w:id="1292" w:author="Pablo Blanco Peris" w:date="2017-05-24T18:57:00Z">
        <w:r w:rsidR="008F6738" w:rsidRPr="00DE0197">
          <w:rPr>
            <w:rStyle w:val="nfasis"/>
            <w:rFonts w:ascii="Book Antiqua" w:hAnsi="Book Antiqua"/>
            <w:sz w:val="20"/>
            <w:rPrChange w:id="1293" w:author="Pablo Blanco Peris" w:date="2017-05-24T19:07:00Z">
              <w:rPr>
                <w:rStyle w:val="nfasis"/>
                <w:rFonts w:ascii="Book Antiqua" w:hAnsi="Book Antiqua"/>
              </w:rPr>
            </w:rPrChange>
          </w:rPr>
          <w:t>)</w:t>
        </w:r>
      </w:ins>
      <w:r w:rsidRPr="00DE0197">
        <w:rPr>
          <w:rStyle w:val="nfasis"/>
          <w:rFonts w:ascii="Book Antiqua" w:hAnsi="Book Antiqua"/>
          <w:sz w:val="20"/>
          <w:rPrChange w:id="1294"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95" w:author="Pablo Blanco Peris" w:date="2017-05-24T19:06:00Z"/>
          <w:rFonts w:ascii="Book Antiqua" w:hAnsi="Book Antiqua" w:cs="Courier New"/>
          <w:color w:val="212121"/>
          <w:lang w:eastAsia="es-ES_tradnl"/>
        </w:rPr>
        <w:pPrChange w:id="1296"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297"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298" w:author="Pablo Blanco Peris" w:date="2017-05-24T19:14:00Z">
        <w:r>
          <w:rPr>
            <w:rFonts w:ascii="Book Antiqua" w:hAnsi="Book Antiqua" w:cs="Courier New"/>
            <w:color w:val="212121"/>
            <w:lang w:eastAsia="es-ES_tradnl"/>
          </w:rPr>
          <w:t>, falsificación mediante empalme de imágenes.</w:t>
        </w:r>
      </w:ins>
      <w:del w:id="1299"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300"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301" w:author="Pablo Blanco Peris" w:date="2017-05-24T19:06:00Z"/>
          <w:rFonts w:ascii="Book Antiqua" w:hAnsi="Book Antiqua" w:cs="Courier New"/>
          <w:color w:val="212121"/>
          <w:lang w:eastAsia="es-ES_tradnl"/>
        </w:rPr>
        <w:pPrChange w:id="1302"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590ED271"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303" w:author="Pablo Blanco Peris" w:date="2017-05-24T19:06:00Z">
          <w:pPr/>
        </w:pPrChange>
      </w:pPr>
      <w:del w:id="1304"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007907D1">
        <w:rPr>
          <w:rFonts w:ascii="Book Antiqua" w:hAnsi="Book Antiqua"/>
        </w:rPr>
        <w:instrText xml:space="preserve"> ADDIN ZOTERO_ITEM CSL_CITATION {"citationID":"1ogur56nql","properties":{"formattedCitation":"[4]","plainCitation":"[4]"},"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007907D1">
        <w:rPr>
          <w:rFonts w:ascii="Book Antiqua" w:hAnsi="Book Antiqua"/>
          <w:noProof/>
        </w:rPr>
        <w:t>[4]</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305"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306" w:name="_Toc477877523"/>
      <w:r w:rsidRPr="00F4745A">
        <w:t xml:space="preserve"> </w:t>
      </w:r>
      <w:bookmarkStart w:id="1307" w:name="_Toc483862823"/>
      <w:r w:rsidRPr="005907EE">
        <w:rPr>
          <w:bCs/>
          <w:sz w:val="30"/>
          <w:szCs w:val="28"/>
        </w:rPr>
        <w:t>Retoque de imágenes</w:t>
      </w:r>
      <w:bookmarkEnd w:id="1306"/>
      <w:bookmarkEnd w:id="1307"/>
    </w:p>
    <w:p w14:paraId="75940454" w14:textId="77777777" w:rsidR="000E5722" w:rsidRPr="00F4745A" w:rsidRDefault="000E5722">
      <w:pPr>
        <w:jc w:val="both"/>
        <w:rPr>
          <w:rFonts w:ascii="Book Antiqua" w:hAnsi="Book Antiqua"/>
        </w:rPr>
        <w:pPrChange w:id="1308"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309" w:author="Pablo Blanco Peris" w:date="2017-05-29T14:05:00Z"/>
          <w:rFonts w:ascii="Book Antiqua" w:hAnsi="Book Antiqua" w:cs="Times"/>
        </w:rPr>
      </w:pPr>
      <w:ins w:id="1310"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311" w:author="Pablo Blanco Peris" w:date="2017-05-29T14:05:00Z"/>
          <w:rFonts w:ascii="Book Antiqua" w:hAnsi="Book Antiqua" w:cs="Times"/>
        </w:rPr>
      </w:pPr>
      <w:ins w:id="1312"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313" w:author="Usuario de Microsoft Office" w:date="2017-05-30T11:06:00Z"/>
          <w:rFonts w:ascii="Book Antiqua" w:hAnsi="Book Antiqua" w:cs="Times"/>
        </w:rPr>
      </w:pPr>
      <w:ins w:id="1314"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315" w:author="Pablo Blanco Peris" w:date="2017-05-29T14:05:00Z"/>
          <w:rFonts w:ascii="Book Antiqua" w:hAnsi="Book Antiqua" w:cs="Times"/>
        </w:rPr>
      </w:pPr>
      <w:ins w:id="1316" w:author="Usuario de Microsoft Office" w:date="2017-05-30T11:06:00Z">
        <w:r>
          <w:rPr>
            <w:rFonts w:ascii="Book Antiqua" w:hAnsi="Book Antiqua" w:cs="Times"/>
          </w:rPr>
          <w:t xml:space="preserve">Esta </w:t>
        </w:r>
      </w:ins>
      <w:ins w:id="1317" w:author="Usuario de Microsoft Office" w:date="2017-05-30T11:07:00Z">
        <w:r>
          <w:rPr>
            <w:rFonts w:ascii="Book Antiqua" w:hAnsi="Book Antiqua" w:cs="Times"/>
          </w:rPr>
          <w:t>técnica</w:t>
        </w:r>
      </w:ins>
      <w:ins w:id="1318" w:author="Usuario de Microsoft Office" w:date="2017-05-30T11:06:00Z">
        <w:r>
          <w:rPr>
            <w:rFonts w:ascii="Book Antiqua" w:hAnsi="Book Antiqua" w:cs="Times"/>
          </w:rPr>
          <w:t xml:space="preserve"> se </w:t>
        </w:r>
      </w:ins>
      <w:ins w:id="1319" w:author="Usuario de Microsoft Office" w:date="2017-05-30T11:07:00Z">
        <w:r>
          <w:rPr>
            <w:rFonts w:ascii="Book Antiqua" w:hAnsi="Book Antiqua" w:cs="Times"/>
          </w:rPr>
          <w:t>emplea mayoritariamente</w:t>
        </w:r>
      </w:ins>
      <w:ins w:id="1320" w:author="Usuario de Microsoft Office" w:date="2017-05-30T11:06:00Z">
        <w:r>
          <w:rPr>
            <w:rFonts w:ascii="Book Antiqua" w:hAnsi="Book Antiqua" w:cs="Times"/>
          </w:rPr>
          <w:t xml:space="preserve"> para crear una </w:t>
        </w:r>
      </w:ins>
      <w:ins w:id="1321" w:author="Usuario de Microsoft Office" w:date="2017-05-30T11:07:00Z">
        <w:r>
          <w:rPr>
            <w:rFonts w:ascii="Book Antiqua" w:hAnsi="Book Antiqua" w:cs="Times"/>
          </w:rPr>
          <w:t>admirable representación de la belleza.</w:t>
        </w:r>
      </w:ins>
      <w:ins w:id="1322" w:author="Usuario de Microsoft Office" w:date="2017-05-30T12:14:00Z">
        <w:r w:rsidR="007034D4">
          <w:rPr>
            <w:rFonts w:ascii="Book Antiqua" w:hAnsi="Book Antiqua" w:cs="Times"/>
          </w:rPr>
          <w:t xml:space="preserve"> Se basa en el copia-pega de la </w:t>
        </w:r>
      </w:ins>
      <w:ins w:id="1323" w:author="Usuario de Microsoft Office" w:date="2017-05-30T12:15:00Z">
        <w:r w:rsidR="007034D4">
          <w:rPr>
            <w:rFonts w:ascii="Book Antiqua" w:hAnsi="Book Antiqua" w:cs="Times"/>
          </w:rPr>
          <w:t>mayoría</w:t>
        </w:r>
      </w:ins>
      <w:ins w:id="1324" w:author="Usuario de Microsoft Office" w:date="2017-05-30T12:14:00Z">
        <w:r w:rsidR="007034D4">
          <w:rPr>
            <w:rFonts w:ascii="Book Antiqua" w:hAnsi="Book Antiqua" w:cs="Times"/>
          </w:rPr>
          <w:t xml:space="preserve"> </w:t>
        </w:r>
      </w:ins>
      <w:ins w:id="1325"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w:t>
        </w:r>
        <w:proofErr w:type="gramStart"/>
        <w:r w:rsidR="007034D4">
          <w:rPr>
            <w:rFonts w:ascii="Book Antiqua" w:hAnsi="Book Antiqua" w:cs="Times"/>
          </w:rPr>
          <w:t xml:space="preserve">mismo </w:t>
        </w:r>
      </w:ins>
      <w:ins w:id="1326" w:author="Usuario de Microsoft Office" w:date="2017-05-30T12:16:00Z">
        <w:r w:rsidR="007034D4">
          <w:rPr>
            <w:rFonts w:ascii="Book Antiqua" w:hAnsi="Book Antiqua" w:cs="Times"/>
          </w:rPr>
          <w:t>área</w:t>
        </w:r>
      </w:ins>
      <w:proofErr w:type="gramEnd"/>
      <w:ins w:id="1327" w:author="Usuario de Microsoft Office" w:date="2017-05-30T12:15:00Z">
        <w:r w:rsidR="007034D4">
          <w:rPr>
            <w:rFonts w:ascii="Book Antiqua" w:hAnsi="Book Antiqua" w:cs="Times"/>
          </w:rPr>
          <w:t xml:space="preserve"> </w:t>
        </w:r>
      </w:ins>
      <w:ins w:id="1328" w:author="Usuario de Microsoft Office" w:date="2017-05-30T12:16:00Z">
        <w:r w:rsidR="007034D4">
          <w:rPr>
            <w:rFonts w:ascii="Book Antiqua" w:hAnsi="Book Antiqua" w:cs="Times"/>
          </w:rPr>
          <w:t>en lugar de diferentes regiones como en el copia-pega.</w:t>
        </w:r>
      </w:ins>
      <w:ins w:id="1329"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330" w:author="Usuario de Microsoft Office" w:date="2017-05-30T12:26:00Z">
        <w:r w:rsidR="003F54E6">
          <w:rPr>
            <w:rFonts w:ascii="Book Antiqua" w:hAnsi="Book Antiqua" w:cs="Times"/>
          </w:rPr>
          <w:t xml:space="preserve"> o colores</w:t>
        </w:r>
      </w:ins>
      <w:ins w:id="1331"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332" w:author="Pablo Blanco Peris" w:date="2017-05-29T14:05:00Z"/>
          <w:rFonts w:ascii="Book Antiqua" w:hAnsi="Book Antiqua" w:cs="Times"/>
        </w:rPr>
      </w:pPr>
    </w:p>
    <w:p w14:paraId="16399AB5" w14:textId="77777777" w:rsidR="004035A0" w:rsidRDefault="004035A0" w:rsidP="004035A0">
      <w:pPr>
        <w:jc w:val="both"/>
        <w:rPr>
          <w:ins w:id="1333" w:author="Pablo Blanco Peris" w:date="2017-05-29T14:05:00Z"/>
          <w:rFonts w:ascii="Book Antiqua" w:hAnsi="Book Antiqua" w:cs="Times"/>
        </w:rPr>
      </w:pPr>
      <w:ins w:id="1334"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335" w:author="Pablo Blanco Peris" w:date="2017-05-29T14:05:00Z"/>
          <w:rFonts w:ascii="Book Antiqua" w:hAnsi="Book Antiqua" w:cs="Times"/>
        </w:rPr>
      </w:pPr>
    </w:p>
    <w:p w14:paraId="41020329" w14:textId="77777777" w:rsidR="004035A0" w:rsidRDefault="004035A0" w:rsidP="004035A0">
      <w:pPr>
        <w:jc w:val="both"/>
        <w:rPr>
          <w:ins w:id="1336" w:author="Pablo Blanco Peris" w:date="2017-05-29T14:05:00Z"/>
          <w:rFonts w:ascii="Book Antiqua" w:hAnsi="Book Antiqua" w:cs="Times"/>
        </w:rPr>
      </w:pPr>
      <w:ins w:id="1337" w:author="Pablo Blanco Peris" w:date="2017-05-29T14:05:00Z">
        <w:r w:rsidRPr="00714D14">
          <w:rPr>
            <w:rFonts w:ascii="Book Antiqua" w:hAnsi="Book Antiqua" w:cs="Times"/>
            <w:noProof/>
            <w:lang w:val="es-ES_tradnl" w:eastAsia="es-ES_tradnl"/>
            <w:rPrChange w:id="1338"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339" w:author="Pablo Blanco Peris" w:date="2017-05-29T14:05:00Z"/>
          <w:rFonts w:ascii="Book Antiqua" w:hAnsi="Book Antiqua" w:cs="Times"/>
          <w:i/>
          <w:sz w:val="20"/>
        </w:rPr>
      </w:pPr>
      <w:ins w:id="1340"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341" w:author="Pablo Blanco Peris" w:date="2017-05-29T14:05:00Z"/>
          <w:rFonts w:ascii="Book Antiqua" w:hAnsi="Book Antiqua" w:cs="Times"/>
          <w:i/>
          <w:sz w:val="20"/>
          <w:szCs w:val="20"/>
        </w:rPr>
      </w:pPr>
      <w:ins w:id="1342"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343" w:author="Pablo Blanco Peris" w:date="2017-05-29T14:05:00Z"/>
          <w:rFonts w:ascii="Book Antiqua" w:hAnsi="Book Antiqua" w:cs="Times"/>
        </w:rPr>
      </w:pPr>
    </w:p>
    <w:p w14:paraId="7C3D952C" w14:textId="77777777" w:rsidR="004035A0" w:rsidRDefault="004035A0" w:rsidP="004035A0">
      <w:pPr>
        <w:jc w:val="both"/>
        <w:rPr>
          <w:ins w:id="1344" w:author="Pablo Blanco Peris" w:date="2017-05-29T14:05:00Z"/>
          <w:rFonts w:ascii="Book Antiqua" w:hAnsi="Book Antiqua" w:cs="Times"/>
        </w:rPr>
      </w:pPr>
    </w:p>
    <w:p w14:paraId="6190B032" w14:textId="77777777" w:rsidR="004035A0" w:rsidRDefault="004035A0" w:rsidP="004035A0">
      <w:pPr>
        <w:jc w:val="both"/>
        <w:rPr>
          <w:ins w:id="1345" w:author="Pablo Blanco Peris" w:date="2017-05-29T14:05:00Z"/>
          <w:rFonts w:ascii="Book Antiqua" w:hAnsi="Book Antiqua" w:cs="Times"/>
        </w:rPr>
      </w:pPr>
    </w:p>
    <w:p w14:paraId="06C447B5" w14:textId="77777777" w:rsidR="004035A0" w:rsidRDefault="004035A0" w:rsidP="004035A0">
      <w:pPr>
        <w:jc w:val="both"/>
        <w:rPr>
          <w:ins w:id="1346" w:author="Pablo Blanco Peris" w:date="2017-05-29T14:05:00Z"/>
          <w:rFonts w:ascii="Book Antiqua" w:hAnsi="Book Antiqua" w:cs="Times"/>
        </w:rPr>
      </w:pPr>
    </w:p>
    <w:p w14:paraId="32FFA08E" w14:textId="77777777" w:rsidR="004035A0" w:rsidRDefault="004035A0" w:rsidP="004035A0">
      <w:pPr>
        <w:jc w:val="both"/>
        <w:rPr>
          <w:ins w:id="1347" w:author="Pablo Blanco Peris" w:date="2017-05-29T14:05:00Z"/>
          <w:rFonts w:ascii="Book Antiqua" w:hAnsi="Book Antiqua" w:cs="Times"/>
        </w:rPr>
      </w:pPr>
    </w:p>
    <w:p w14:paraId="13BF2B19" w14:textId="77777777" w:rsidR="004035A0" w:rsidRDefault="004035A0" w:rsidP="004035A0">
      <w:pPr>
        <w:jc w:val="both"/>
        <w:rPr>
          <w:ins w:id="1348" w:author="Pablo Blanco Peris" w:date="2017-05-29T14:05:00Z"/>
          <w:rFonts w:ascii="Book Antiqua" w:hAnsi="Book Antiqua" w:cs="Times"/>
        </w:rPr>
      </w:pPr>
    </w:p>
    <w:p w14:paraId="27E52ACF" w14:textId="77777777" w:rsidR="004035A0" w:rsidRDefault="004035A0" w:rsidP="004035A0">
      <w:pPr>
        <w:jc w:val="both"/>
        <w:rPr>
          <w:ins w:id="1349" w:author="Pablo Blanco Peris" w:date="2017-05-29T14:05:00Z"/>
          <w:rFonts w:ascii="Book Antiqua" w:hAnsi="Book Antiqua" w:cs="Times"/>
        </w:rPr>
      </w:pPr>
    </w:p>
    <w:p w14:paraId="1DA8210A" w14:textId="77777777" w:rsidR="004035A0" w:rsidRDefault="004035A0" w:rsidP="004035A0">
      <w:pPr>
        <w:jc w:val="both"/>
        <w:rPr>
          <w:ins w:id="1350" w:author="Pablo Blanco Peris" w:date="2017-05-29T14:05:00Z"/>
          <w:rFonts w:ascii="Book Antiqua" w:hAnsi="Book Antiqua" w:cs="Times"/>
        </w:rPr>
      </w:pPr>
    </w:p>
    <w:p w14:paraId="56084E4E" w14:textId="77777777" w:rsidR="004035A0" w:rsidRDefault="004035A0" w:rsidP="004035A0">
      <w:pPr>
        <w:jc w:val="both"/>
        <w:rPr>
          <w:ins w:id="1351" w:author="Pablo Blanco Peris" w:date="2017-05-29T14:05:00Z"/>
          <w:rFonts w:ascii="Book Antiqua" w:hAnsi="Book Antiqua" w:cs="Times"/>
        </w:rPr>
      </w:pPr>
    </w:p>
    <w:p w14:paraId="17B0DFBA" w14:textId="77777777" w:rsidR="004035A0" w:rsidRDefault="004035A0" w:rsidP="004035A0">
      <w:pPr>
        <w:jc w:val="both"/>
        <w:rPr>
          <w:ins w:id="1352" w:author="Pablo Blanco Peris" w:date="2017-05-29T14:05:00Z"/>
          <w:rFonts w:ascii="Book Antiqua" w:hAnsi="Book Antiqua" w:cs="Times"/>
        </w:rPr>
      </w:pPr>
    </w:p>
    <w:p w14:paraId="7783B0CB" w14:textId="77777777" w:rsidR="004035A0" w:rsidRDefault="004035A0" w:rsidP="004035A0">
      <w:pPr>
        <w:jc w:val="both"/>
        <w:rPr>
          <w:ins w:id="1353" w:author="Pablo Blanco Peris" w:date="2017-05-29T14:05:00Z"/>
          <w:rFonts w:ascii="Book Antiqua" w:hAnsi="Book Antiqua" w:cs="Times"/>
        </w:rPr>
      </w:pPr>
      <w:ins w:id="1354"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355" w:author="Pablo Blanco Peris" w:date="2017-05-29T14:05:00Z"/>
          <w:rFonts w:ascii="Book Antiqua" w:hAnsi="Book Antiqua" w:cs="Times"/>
        </w:rPr>
      </w:pPr>
      <w:ins w:id="1356"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357" w:author="Pablo Blanco Peris" w:date="2017-05-29T14:05:00Z"/>
          <w:rFonts w:ascii="Book Antiqua" w:hAnsi="Book Antiqua" w:cs="Times"/>
        </w:rPr>
      </w:pPr>
    </w:p>
    <w:p w14:paraId="4E4B4218" w14:textId="77777777" w:rsidR="004035A0" w:rsidRDefault="004035A0" w:rsidP="004035A0">
      <w:pPr>
        <w:jc w:val="both"/>
        <w:rPr>
          <w:ins w:id="1358" w:author="Pablo Blanco Peris" w:date="2017-05-29T14:05:00Z"/>
          <w:rFonts w:ascii="Book Antiqua" w:hAnsi="Book Antiqua" w:cs="Times"/>
        </w:rPr>
      </w:pPr>
    </w:p>
    <w:p w14:paraId="3833631E" w14:textId="77777777" w:rsidR="004035A0" w:rsidRPr="00F4745A" w:rsidRDefault="004035A0" w:rsidP="004035A0">
      <w:pPr>
        <w:jc w:val="both"/>
        <w:rPr>
          <w:ins w:id="1359" w:author="Pablo Blanco Peris" w:date="2017-05-29T14:05:00Z"/>
          <w:rFonts w:ascii="Book Antiqua" w:hAnsi="Book Antiqua" w:cs="Times"/>
        </w:rPr>
      </w:pPr>
      <w:ins w:id="1360" w:author="Pablo Blanco Peris" w:date="2017-05-29T14:05:00Z">
        <w:r w:rsidRPr="002A5C39">
          <w:rPr>
            <w:rFonts w:ascii="Book Antiqua" w:hAnsi="Book Antiqua" w:cs="Times"/>
            <w:noProof/>
            <w:lang w:val="es-ES_tradnl" w:eastAsia="es-ES_tradnl"/>
            <w:rPrChange w:id="1361"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362" w:author="Pablo Blanco Peris" w:date="2017-05-29T14:05:00Z"/>
          <w:rFonts w:ascii="Book Antiqua" w:hAnsi="Book Antiqua" w:cs="Times"/>
          <w:i/>
          <w:sz w:val="20"/>
        </w:rPr>
      </w:pPr>
      <w:ins w:id="1363"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364" w:author="Pablo Blanco Peris" w:date="2017-05-29T14:05:00Z"/>
          <w:rFonts w:ascii="Book Antiqua" w:hAnsi="Book Antiqua" w:cs="Times"/>
          <w:i/>
          <w:sz w:val="20"/>
          <w:szCs w:val="20"/>
        </w:rPr>
      </w:pPr>
      <w:ins w:id="1365"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366" w:author="Pablo Blanco Peris" w:date="2017-05-29T14:05:00Z"/>
          <w:rFonts w:ascii="Book Antiqua" w:hAnsi="Book Antiqua" w:cs="Times"/>
        </w:rPr>
        <w:pPrChange w:id="1367" w:author="Pablo Blanco Peris" w:date="2017-05-24T17:59:00Z">
          <w:pPr>
            <w:widowControl w:val="0"/>
            <w:autoSpaceDE w:val="0"/>
            <w:autoSpaceDN w:val="0"/>
            <w:adjustRightInd w:val="0"/>
          </w:pPr>
        </w:pPrChange>
      </w:pPr>
      <w:del w:id="1368"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369" w:author="Pablo Blanco Peris" w:date="2017-05-29T14:05:00Z"/>
          <w:rFonts w:ascii="Book Antiqua" w:hAnsi="Book Antiqua" w:cs="Times"/>
        </w:rPr>
        <w:pPrChange w:id="1370" w:author="Pablo Blanco Peris" w:date="2017-05-24T17:59:00Z">
          <w:pPr/>
        </w:pPrChange>
      </w:pPr>
      <w:del w:id="1371"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372" w:name="_Toc477877524"/>
      <w:r w:rsidRPr="00DE7EEA">
        <w:rPr>
          <w:bCs/>
          <w:sz w:val="30"/>
          <w:szCs w:val="28"/>
        </w:rPr>
        <w:t xml:space="preserve"> </w:t>
      </w:r>
      <w:bookmarkStart w:id="1373" w:name="_Toc483862824"/>
      <w:r w:rsidRPr="005907EE">
        <w:rPr>
          <w:bCs/>
          <w:sz w:val="30"/>
          <w:szCs w:val="28"/>
        </w:rPr>
        <w:t>Copia-pega</w:t>
      </w:r>
      <w:bookmarkEnd w:id="1372"/>
      <w:bookmarkEnd w:id="1373"/>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374"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375"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 xml:space="preserve">duplicar </w:t>
      </w:r>
      <w:r w:rsidRPr="00F4745A">
        <w:rPr>
          <w:rFonts w:ascii="Book Antiqua" w:hAnsi="Book Antiqua" w:cs="Times"/>
        </w:rPr>
        <w:lastRenderedPageBreak/>
        <w:t>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376"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377"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378"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379"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380" w:author="Pablo Blanco Peris" w:date="2017-05-27T11:13:00Z">
        <w:r w:rsidR="00317B23">
          <w:rPr>
            <w:rFonts w:ascii="Book Antiqua" w:hAnsi="Book Antiqua" w:cs="Times"/>
          </w:rPr>
          <w:fldChar w:fldCharType="begin"/>
        </w:r>
      </w:ins>
      <w:ins w:id="1381"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382"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383"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384"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385"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386" w:author="Pablo Blanco Peris" w:date="2017-05-27T12:01:00Z"/>
          <w:rFonts w:ascii="Book Antiqua" w:hAnsi="Book Antiqua" w:cs="Times"/>
          <w:i/>
          <w:sz w:val="20"/>
          <w:szCs w:val="20"/>
          <w:rPrChange w:id="1387" w:author="Pablo Blanco Peris" w:date="2017-05-27T12:02:00Z">
            <w:rPr>
              <w:ins w:id="1388" w:author="Pablo Blanco Peris" w:date="2017-05-27T12:01:00Z"/>
            </w:rPr>
          </w:rPrChange>
        </w:rPr>
        <w:pPrChange w:id="1389" w:author="Pablo Blanco Peris" w:date="2017-05-27T12:01:00Z">
          <w:pPr>
            <w:widowControl w:val="0"/>
            <w:tabs>
              <w:tab w:val="left" w:pos="2600"/>
              <w:tab w:val="left" w:pos="5620"/>
            </w:tabs>
            <w:autoSpaceDE w:val="0"/>
            <w:autoSpaceDN w:val="0"/>
            <w:adjustRightInd w:val="0"/>
          </w:pPr>
        </w:pPrChange>
      </w:pPr>
      <w:del w:id="1390" w:author="Pablo Blanco Peris" w:date="2017-05-27T12:01:00Z">
        <w:r w:rsidRPr="00B608AF" w:rsidDel="00B608AF">
          <w:rPr>
            <w:rFonts w:ascii="Book Antiqua" w:hAnsi="Book Antiqua" w:cs="Times"/>
            <w:i/>
            <w:sz w:val="20"/>
            <w:szCs w:val="20"/>
            <w:rPrChange w:id="1391" w:author="Pablo Blanco Peris" w:date="2017-05-27T12:02:00Z">
              <w:rPr/>
            </w:rPrChange>
          </w:rPr>
          <w:tab/>
          <w:delText>a</w:delText>
        </w:r>
        <w:r w:rsidRPr="00B608AF" w:rsidDel="00B608AF">
          <w:rPr>
            <w:rFonts w:ascii="Book Antiqua" w:hAnsi="Book Antiqua" w:cs="Times"/>
            <w:i/>
            <w:sz w:val="20"/>
            <w:szCs w:val="20"/>
            <w:rPrChange w:id="1392" w:author="Pablo Blanco Peris" w:date="2017-05-27T12:02:00Z">
              <w:rPr/>
            </w:rPrChange>
          </w:rPr>
          <w:tab/>
        </w:r>
      </w:del>
      <w:ins w:id="1393" w:author="Pablo Blanco Peris" w:date="2017-05-24T16:49:00Z">
        <w:r w:rsidR="00E96B03" w:rsidRPr="00B608AF">
          <w:rPr>
            <w:rFonts w:ascii="Book Antiqua" w:hAnsi="Book Antiqua" w:cs="Times"/>
            <w:i/>
            <w:sz w:val="20"/>
            <w:szCs w:val="20"/>
            <w:rPrChange w:id="1394" w:author="Pablo Blanco Peris" w:date="2017-05-27T12:02:00Z">
              <w:rPr/>
            </w:rPrChange>
          </w:rPr>
          <w:t>(</w:t>
        </w:r>
      </w:ins>
      <w:r w:rsidRPr="00B608AF">
        <w:rPr>
          <w:rFonts w:ascii="Book Antiqua" w:hAnsi="Book Antiqua" w:cs="Times"/>
          <w:i/>
          <w:sz w:val="20"/>
          <w:szCs w:val="20"/>
          <w:rPrChange w:id="1395" w:author="Pablo Blanco Peris" w:date="2017-05-27T12:02:00Z">
            <w:rPr/>
          </w:rPrChange>
        </w:rPr>
        <w:t>b</w:t>
      </w:r>
      <w:ins w:id="1396" w:author="Pablo Blanco Peris" w:date="2017-05-24T16:48:00Z">
        <w:r w:rsidR="00E96B03" w:rsidRPr="00B608AF">
          <w:rPr>
            <w:rFonts w:ascii="Book Antiqua" w:hAnsi="Book Antiqua" w:cs="Times"/>
            <w:i/>
            <w:sz w:val="20"/>
            <w:szCs w:val="20"/>
            <w:rPrChange w:id="1397"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398" w:author="Pablo Blanco Peris" w:date="2017-05-27T12:02:00Z">
            <w:rPr/>
          </w:rPrChange>
        </w:rPr>
        <w:pPrChange w:id="1399"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400" w:author="Pablo Blanco Peris" w:date="2017-05-27T12:02:00Z">
            <w:rPr>
              <w:rFonts w:ascii="Book Antiqua" w:hAnsi="Book Antiqua" w:cs="Times"/>
            </w:rPr>
          </w:rPrChange>
        </w:rPr>
        <w:pPrChange w:id="1401"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402" w:author="Pablo Blanco Peris" w:date="2017-05-27T12:02:00Z">
            <w:rPr>
              <w:rFonts w:ascii="Book Antiqua" w:hAnsi="Book Antiqua" w:cs="Times"/>
            </w:rPr>
          </w:rPrChange>
        </w:rPr>
        <w:t xml:space="preserve">Figura </w:t>
      </w:r>
      <w:ins w:id="1403"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404" w:author="Pablo Blanco Peris" w:date="2017-05-27T12:02:00Z">
              <w:rPr>
                <w:rFonts w:ascii="Book Antiqua" w:hAnsi="Book Antiqua" w:cs="Times"/>
              </w:rPr>
            </w:rPrChange>
          </w:rPr>
          <w:t>: Ejemplo de</w:t>
        </w:r>
      </w:ins>
      <w:ins w:id="1405" w:author="Pablo Blanco Peris" w:date="2017-05-27T12:04:00Z">
        <w:r w:rsidR="00B608AF">
          <w:rPr>
            <w:rFonts w:ascii="Book Antiqua" w:hAnsi="Book Antiqua" w:cs="Times"/>
            <w:i/>
            <w:sz w:val="20"/>
            <w:szCs w:val="20"/>
          </w:rPr>
          <w:t xml:space="preserve"> duplicación por técnica de </w:t>
        </w:r>
      </w:ins>
      <w:ins w:id="1406" w:author="Pablo Blanco Peris" w:date="2017-05-27T12:01:00Z">
        <w:r w:rsidR="00B608AF" w:rsidRPr="00B608AF">
          <w:rPr>
            <w:rFonts w:ascii="Book Antiqua" w:hAnsi="Book Antiqua" w:cs="Times"/>
            <w:i/>
            <w:sz w:val="20"/>
            <w:szCs w:val="20"/>
            <w:rPrChange w:id="1407" w:author="Pablo Blanco Peris" w:date="2017-05-27T12:02:00Z">
              <w:rPr>
                <w:rFonts w:ascii="Book Antiqua" w:hAnsi="Book Antiqua" w:cs="Times"/>
              </w:rPr>
            </w:rPrChange>
          </w:rPr>
          <w:t>copia-pega.</w:t>
        </w:r>
      </w:ins>
      <w:del w:id="1408" w:author="Pablo Blanco Peris" w:date="2017-05-27T12:01:00Z">
        <w:r w:rsidRPr="00B608AF" w:rsidDel="008562B6">
          <w:rPr>
            <w:rFonts w:ascii="Book Antiqua" w:hAnsi="Book Antiqua" w:cs="Times"/>
            <w:i/>
            <w:sz w:val="20"/>
            <w:szCs w:val="20"/>
            <w:rPrChange w:id="1409"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410" w:author="Pablo Blanco Peris" w:date="2017-05-27T12:05:00Z"/>
          <w:rFonts w:ascii="Book Antiqua" w:hAnsi="Book Antiqua" w:cs="Times"/>
        </w:rPr>
      </w:pPr>
    </w:p>
    <w:p w14:paraId="29D9F877" w14:textId="77777777" w:rsidR="00A35FB0" w:rsidDel="000E7F8E" w:rsidRDefault="00A35FB0" w:rsidP="00F4745A">
      <w:pPr>
        <w:rPr>
          <w:del w:id="1411"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412"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413" w:author="Pablo Blanco Peris" w:date="2017-05-27T11:13:00Z" w:name="move483646922"/>
    </w:p>
    <w:p w14:paraId="5C9132DE" w14:textId="17F1F52D" w:rsidR="00165D1E" w:rsidRPr="00B9729B" w:rsidDel="00165D1E" w:rsidRDefault="00165D1E" w:rsidP="00165D1E">
      <w:pPr>
        <w:rPr>
          <w:del w:id="1414" w:author="Pablo Blanco Peris" w:date="2017-05-27T11:13:00Z"/>
          <w:lang w:val="es-ES_tradnl" w:eastAsia="es-ES_tradnl"/>
        </w:rPr>
      </w:pPr>
      <w:moveTo w:id="1415" w:author="Pablo Blanco Peris" w:date="2017-05-27T11:13:00Z">
        <w:r>
          <w:rPr>
            <w:lang w:val="es-ES_tradnl" w:eastAsia="es-ES_tradnl"/>
          </w:rPr>
          <w:fldChar w:fldCharType="begin"/>
        </w:r>
      </w:moveTo>
      <w:r w:rsidR="007907D1">
        <w:rPr>
          <w:lang w:val="es-ES_tradnl" w:eastAsia="es-ES_tradnl"/>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moveTo w:id="1416" w:author="Pablo Blanco Peris" w:date="2017-05-27T11:13:00Z">
        <w:r>
          <w:rPr>
            <w:lang w:val="es-ES_tradnl" w:eastAsia="es-ES_tradnl"/>
          </w:rPr>
          <w:fldChar w:fldCharType="separate"/>
        </w:r>
      </w:moveTo>
      <w:r w:rsidR="007907D1">
        <w:rPr>
          <w:noProof/>
          <w:lang w:val="es-ES_tradnl" w:eastAsia="es-ES_tradnl"/>
        </w:rPr>
        <w:t>[6]</w:t>
      </w:r>
      <w:moveTo w:id="1417" w:author="Pablo Blanco Peris" w:date="2017-05-27T11:13:00Z">
        <w:r>
          <w:rPr>
            <w:lang w:val="es-ES_tradnl" w:eastAsia="es-ES_tradnl"/>
          </w:rPr>
          <w:fldChar w:fldCharType="end"/>
        </w:r>
      </w:moveTo>
    </w:p>
    <w:p w14:paraId="49594E55" w14:textId="77777777" w:rsidR="00165D1E" w:rsidDel="00165D1E" w:rsidRDefault="00165D1E" w:rsidP="00165D1E">
      <w:pPr>
        <w:rPr>
          <w:del w:id="1418" w:author="Pablo Blanco Peris" w:date="2017-05-27T11:13:00Z"/>
          <w:rFonts w:ascii="Book Antiqua" w:hAnsi="Book Antiqua" w:cs="Times"/>
        </w:rPr>
      </w:pPr>
    </w:p>
    <w:moveToRangeEnd w:id="1413"/>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419" w:author="Pablo Blanco Peris" w:date="2017-05-27T12:02:00Z">
        <w:r w:rsidDel="00B608AF">
          <w:rPr>
            <w:rFonts w:ascii="Book Antiqua" w:hAnsi="Book Antiqua" w:cs="Times"/>
          </w:rPr>
          <w:delText>“b</w:delText>
        </w:r>
      </w:del>
      <w:ins w:id="1420" w:author="Pablo Blanco Peris" w:date="2017-05-27T12:02:00Z">
        <w:r w:rsidR="00B608AF">
          <w:rPr>
            <w:rFonts w:ascii="Book Antiqua" w:hAnsi="Book Antiqua" w:cs="Times"/>
          </w:rPr>
          <w:t>(b)</w:t>
        </w:r>
      </w:ins>
      <w:del w:id="1421"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422" w:author="Pablo Blanco Peris" w:date="2017-05-27T12:03:00Z">
        <w:r w:rsidR="00B608AF">
          <w:rPr>
            <w:rFonts w:ascii="Book Antiqua" w:hAnsi="Book Antiqua" w:cs="Times"/>
          </w:rPr>
          <w:t>(a)</w:t>
        </w:r>
      </w:ins>
      <w:del w:id="1423"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424" w:author="Pablo Blanco Peris" w:date="2017-05-27T12:03:00Z">
            <w:rPr>
              <w:rFonts w:ascii="Book Antiqua" w:hAnsi="Book Antiqua" w:cs="Times"/>
            </w:rPr>
          </w:rPrChange>
        </w:rPr>
      </w:pPr>
      <w:ins w:id="1425" w:author="Pablo Blanco Peris" w:date="2017-05-24T16:49:00Z">
        <w:r w:rsidRPr="00B608AF">
          <w:rPr>
            <w:rFonts w:ascii="Book Antiqua" w:hAnsi="Book Antiqua" w:cs="Times"/>
            <w:i/>
            <w:sz w:val="20"/>
            <w:rPrChange w:id="1426" w:author="Pablo Blanco Peris" w:date="2017-05-27T12:03:00Z">
              <w:rPr>
                <w:rFonts w:ascii="Book Antiqua" w:hAnsi="Book Antiqua" w:cs="Times"/>
              </w:rPr>
            </w:rPrChange>
          </w:rPr>
          <w:t>(</w:t>
        </w:r>
      </w:ins>
      <w:r w:rsidR="00A35FB0" w:rsidRPr="00B608AF">
        <w:rPr>
          <w:rFonts w:ascii="Book Antiqua" w:hAnsi="Book Antiqua" w:cs="Times"/>
          <w:i/>
          <w:sz w:val="20"/>
          <w:rPrChange w:id="1427" w:author="Pablo Blanco Peris" w:date="2017-05-27T12:03:00Z">
            <w:rPr>
              <w:rFonts w:ascii="Book Antiqua" w:hAnsi="Book Antiqua" w:cs="Times"/>
            </w:rPr>
          </w:rPrChange>
        </w:rPr>
        <w:t>a</w:t>
      </w:r>
      <w:ins w:id="1428" w:author="Pablo Blanco Peris" w:date="2017-05-24T16:49:00Z">
        <w:r w:rsidRPr="00B608AF">
          <w:rPr>
            <w:rFonts w:ascii="Book Antiqua" w:hAnsi="Book Antiqua" w:cs="Times"/>
            <w:i/>
            <w:sz w:val="20"/>
            <w:rPrChange w:id="1429"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430" w:author="Pablo Blanco Peris" w:date="2017-05-27T12:03:00Z">
            <w:rPr>
              <w:rFonts w:ascii="Book Antiqua" w:hAnsi="Book Antiqua" w:cs="Times"/>
            </w:rPr>
          </w:rPrChange>
        </w:rPr>
      </w:pPr>
      <w:ins w:id="1431" w:author="Pablo Blanco Peris" w:date="2017-05-24T16:49:00Z">
        <w:r w:rsidRPr="00B608AF">
          <w:rPr>
            <w:rFonts w:ascii="Book Antiqua" w:hAnsi="Book Antiqua" w:cs="Times"/>
            <w:i/>
            <w:sz w:val="20"/>
            <w:rPrChange w:id="1432" w:author="Pablo Blanco Peris" w:date="2017-05-27T12:03:00Z">
              <w:rPr>
                <w:rFonts w:ascii="Book Antiqua" w:hAnsi="Book Antiqua" w:cs="Times"/>
              </w:rPr>
            </w:rPrChange>
          </w:rPr>
          <w:t>(</w:t>
        </w:r>
      </w:ins>
      <w:r w:rsidR="00A35FB0" w:rsidRPr="00B608AF">
        <w:rPr>
          <w:rFonts w:ascii="Book Antiqua" w:hAnsi="Book Antiqua" w:cs="Times"/>
          <w:i/>
          <w:sz w:val="20"/>
          <w:rPrChange w:id="1433" w:author="Pablo Blanco Peris" w:date="2017-05-27T12:03:00Z">
            <w:rPr>
              <w:rFonts w:ascii="Book Antiqua" w:hAnsi="Book Antiqua" w:cs="Times"/>
            </w:rPr>
          </w:rPrChange>
        </w:rPr>
        <w:t>b</w:t>
      </w:r>
      <w:ins w:id="1434" w:author="Pablo Blanco Peris" w:date="2017-05-24T16:49:00Z">
        <w:r w:rsidRPr="00B608AF">
          <w:rPr>
            <w:rFonts w:ascii="Book Antiqua" w:hAnsi="Book Antiqua" w:cs="Times"/>
            <w:i/>
            <w:sz w:val="20"/>
            <w:rPrChange w:id="1435"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436" w:author="Pablo Blanco Peris" w:date="2017-05-27T12:03:00Z">
            <w:rPr>
              <w:rFonts w:ascii="Book Antiqua" w:hAnsi="Book Antiqua" w:cs="Times"/>
            </w:rPr>
          </w:rPrChange>
        </w:rPr>
        <w:pPrChange w:id="1437" w:author="Pablo Blanco Peris" w:date="2017-05-27T12:05:00Z">
          <w:pPr/>
        </w:pPrChange>
      </w:pPr>
      <w:r w:rsidRPr="00B608AF">
        <w:rPr>
          <w:rFonts w:ascii="Book Antiqua" w:hAnsi="Book Antiqua" w:cs="Times"/>
          <w:i/>
          <w:sz w:val="20"/>
          <w:rPrChange w:id="1438" w:author="Pablo Blanco Peris" w:date="2017-05-27T12:03:00Z">
            <w:rPr>
              <w:rFonts w:ascii="Book Antiqua" w:hAnsi="Book Antiqua" w:cs="Times"/>
            </w:rPr>
          </w:rPrChange>
        </w:rPr>
        <w:t xml:space="preserve">Figura </w:t>
      </w:r>
      <w:ins w:id="1439" w:author="Pablo Blanco Peris" w:date="2017-05-27T12:03:00Z">
        <w:r w:rsidR="00B608AF">
          <w:rPr>
            <w:rFonts w:ascii="Book Antiqua" w:hAnsi="Book Antiqua" w:cs="Times"/>
            <w:i/>
            <w:sz w:val="20"/>
          </w:rPr>
          <w:t>3.4: Ejemplo de ocultaci</w:t>
        </w:r>
      </w:ins>
      <w:ins w:id="1440" w:author="Pablo Blanco Peris" w:date="2017-05-27T12:04:00Z">
        <w:r w:rsidR="00B608AF">
          <w:rPr>
            <w:rFonts w:ascii="Book Antiqua" w:hAnsi="Book Antiqua" w:cs="Times"/>
            <w:i/>
            <w:sz w:val="20"/>
          </w:rPr>
          <w:t>ón de información mediante copia-pega</w:t>
        </w:r>
      </w:ins>
      <w:del w:id="1441" w:author="Pablo Blanco Peris" w:date="2017-05-27T12:03:00Z">
        <w:r w:rsidRPr="00B608AF" w:rsidDel="00B608AF">
          <w:rPr>
            <w:rFonts w:ascii="Book Antiqua" w:hAnsi="Book Antiqua" w:cs="Times"/>
            <w:i/>
            <w:sz w:val="20"/>
            <w:rPrChange w:id="1442"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443"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444" w:author="Pablo Blanco Peris" w:date="2017-05-28T13:08:00Z">
            <w:rPr>
              <w:lang w:val="es-ES_tradnl" w:eastAsia="es-ES_tradnl"/>
            </w:rPr>
          </w:rPrChange>
        </w:rPr>
        <w:pPrChange w:id="1445" w:author="Pablo Blanco Peris" w:date="2017-05-28T13:10:00Z">
          <w:pPr/>
        </w:pPrChange>
      </w:pPr>
      <w:ins w:id="1446" w:author="Pablo Blanco Peris" w:date="2017-05-28T13:09:00Z">
        <w:r>
          <w:rPr>
            <w:rFonts w:ascii="Book Antiqua" w:hAnsi="Book Antiqua"/>
            <w:lang w:val="es-ES_tradnl" w:eastAsia="es-ES_tradnl"/>
          </w:rPr>
          <w:t>A pesar de observar detenidamente</w:t>
        </w:r>
      </w:ins>
      <w:ins w:id="1447" w:author="Pablo Blanco Peris" w:date="2017-05-28T13:08:00Z">
        <w:r>
          <w:rPr>
            <w:rFonts w:ascii="Book Antiqua" w:hAnsi="Book Antiqua"/>
            <w:lang w:val="es-ES_tradnl" w:eastAsia="es-ES_tradnl"/>
          </w:rPr>
          <w:t xml:space="preserve"> la imagen (b) de la Figura 3.4</w:t>
        </w:r>
      </w:ins>
      <w:ins w:id="1448"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449" w:author="Pablo Blanco Peris" w:date="2017-05-28T13:10:00Z">
        <w:r>
          <w:rPr>
            <w:rFonts w:ascii="Book Antiqua" w:hAnsi="Book Antiqua"/>
            <w:lang w:val="es-ES_tradnl" w:eastAsia="es-ES_tradnl"/>
          </w:rPr>
          <w:t>fácil</w:t>
        </w:r>
      </w:ins>
      <w:ins w:id="1450" w:author="Pablo Blanco Peris" w:date="2017-05-28T13:09:00Z">
        <w:r>
          <w:rPr>
            <w:rFonts w:ascii="Book Antiqua" w:hAnsi="Book Antiqua"/>
            <w:lang w:val="es-ES_tradnl" w:eastAsia="es-ES_tradnl"/>
          </w:rPr>
          <w:t xml:space="preserve"> </w:t>
        </w:r>
      </w:ins>
      <w:ins w:id="1451" w:author="Pablo Blanco Peris" w:date="2017-05-28T13:10:00Z">
        <w:r>
          <w:rPr>
            <w:rFonts w:ascii="Book Antiqua" w:hAnsi="Book Antiqua"/>
            <w:lang w:val="es-ES_tradnl" w:eastAsia="es-ES_tradnl"/>
          </w:rPr>
          <w:t>que es modificar el contenido de una imagen sin generar dudas sobre ello.</w:t>
        </w:r>
      </w:ins>
      <w:moveFrom w:id="1452" w:author="Pablo Blanco Peris" w:date="2017-05-27T11:13:00Z">
        <w:r w:rsidR="00A900D0" w:rsidRPr="00FF3E46" w:rsidDel="00165D1E">
          <w:rPr>
            <w:rFonts w:ascii="Book Antiqua" w:hAnsi="Book Antiqua"/>
            <w:lang w:val="es-ES_tradnl" w:eastAsia="es-ES_tradnl"/>
            <w:rPrChange w:id="1453"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454"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455"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456"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457" w:author="Pablo Blanco Peris" w:date="2017-05-28T13:08:00Z">
              <w:rPr>
                <w:lang w:val="es-ES_tradnl" w:eastAsia="es-ES_tradnl"/>
              </w:rPr>
            </w:rPrChange>
          </w:rPr>
          <w:fldChar w:fldCharType="end"/>
        </w:r>
      </w:moveFrom>
    </w:p>
    <w:moveFromRangeEnd w:id="1443"/>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458" w:author="Pablo Blanco Peris" w:date="2017-05-27T11:13:00Z"/>
          <w:rFonts w:ascii="Book Antiqua" w:hAnsi="Book Antiqua" w:cs="Times"/>
        </w:rPr>
      </w:pPr>
      <w:del w:id="1459"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460" w:author="Pablo Blanco Peris" w:date="2017-05-24T17:19:00Z">
        <w:r w:rsidDel="00AE5C11">
          <w:rPr>
            <w:rFonts w:ascii="Book Antiqua" w:hAnsi="Book Antiqua" w:cs="Times"/>
            <w:noProof/>
          </w:rPr>
          <w:delText>, p.</w:delText>
        </w:r>
      </w:del>
      <w:del w:id="1461"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462" w:name="_Toc477877525"/>
      <w:r w:rsidRPr="00DE7EEA">
        <w:rPr>
          <w:bCs/>
          <w:sz w:val="30"/>
          <w:szCs w:val="28"/>
        </w:rPr>
        <w:t xml:space="preserve"> </w:t>
      </w:r>
      <w:bookmarkStart w:id="1463" w:name="_Toc483862825"/>
      <w:r w:rsidRPr="00DE7EEA">
        <w:rPr>
          <w:bCs/>
          <w:sz w:val="30"/>
          <w:szCs w:val="28"/>
        </w:rPr>
        <w:t>Falsificación mediante empalme</w:t>
      </w:r>
      <w:bookmarkEnd w:id="1462"/>
      <w:bookmarkEnd w:id="1463"/>
    </w:p>
    <w:p w14:paraId="75C6A5BE" w14:textId="2501CE65" w:rsidR="00E24D15" w:rsidRDefault="00F4745A">
      <w:pPr>
        <w:jc w:val="both"/>
        <w:rPr>
          <w:ins w:id="1464" w:author="Pablo Blanco Peris" w:date="2017-05-28T12:57:00Z"/>
          <w:rFonts w:ascii="Book Antiqua" w:hAnsi="Book Antiqua" w:cs="Times"/>
        </w:rPr>
        <w:pPrChange w:id="1465" w:author="Pablo Blanco Peris" w:date="2017-05-24T17:59:00Z">
          <w:pPr/>
        </w:pPrChange>
      </w:pPr>
      <w:del w:id="1466"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467" w:author="Pablo Blanco Peris" w:date="2017-05-28T12:54:00Z">
        <w:r w:rsidR="00E24D15">
          <w:rPr>
            <w:rFonts w:ascii="Book Antiqua" w:hAnsi="Book Antiqua" w:cs="Times"/>
          </w:rPr>
          <w:t xml:space="preserve">La técnica de manipulación de imágenes mediante empalme es una de las </w:t>
        </w:r>
      </w:ins>
      <w:ins w:id="1468" w:author="Pablo Blanco Peris" w:date="2017-05-28T12:55:00Z">
        <w:r w:rsidR="00E24D15">
          <w:rPr>
            <w:rFonts w:ascii="Book Antiqua" w:hAnsi="Book Antiqua" w:cs="Times"/>
          </w:rPr>
          <w:t>más</w:t>
        </w:r>
      </w:ins>
      <w:ins w:id="1469" w:author="Pablo Blanco Peris" w:date="2017-05-28T12:54:00Z">
        <w:r w:rsidR="00E24D15">
          <w:rPr>
            <w:rFonts w:ascii="Book Antiqua" w:hAnsi="Book Antiqua" w:cs="Times"/>
          </w:rPr>
          <w:t xml:space="preserve"> empleadas hoy en d</w:t>
        </w:r>
      </w:ins>
      <w:ins w:id="1470" w:author="Pablo Blanco Peris" w:date="2017-05-28T12:55:00Z">
        <w:r w:rsidR="00E24D15">
          <w:rPr>
            <w:rFonts w:ascii="Book Antiqua" w:hAnsi="Book Antiqua" w:cs="Times"/>
          </w:rPr>
          <w:t>ía, este método consiste en cortar cierto contenido de una imagen y pegarlo en otra.</w:t>
        </w:r>
      </w:ins>
      <w:ins w:id="1471"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472" w:author="Pablo Blanco Peris" w:date="2017-05-28T13:03:00Z"/>
          <w:rFonts w:ascii="Book Antiqua" w:hAnsi="Book Antiqua" w:cs="Times"/>
        </w:rPr>
        <w:pPrChange w:id="1473" w:author="Pablo Blanco Peris" w:date="2017-05-24T17:59:00Z">
          <w:pPr/>
        </w:pPrChange>
      </w:pPr>
      <w:ins w:id="1474"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475" w:author="Pablo Blanco Peris" w:date="2017-05-28T12:58:00Z">
        <w:r w:rsidR="007D0F91">
          <w:rPr>
            <w:rFonts w:ascii="Book Antiqua" w:hAnsi="Book Antiqua" w:cs="Times"/>
          </w:rPr>
          <w:t>información</w:t>
        </w:r>
      </w:ins>
      <w:ins w:id="1476" w:author="Pablo Blanco Peris" w:date="2017-05-28T12:57:00Z">
        <w:r w:rsidR="007D0F91">
          <w:rPr>
            <w:rFonts w:ascii="Book Antiqua" w:hAnsi="Book Antiqua" w:cs="Times"/>
          </w:rPr>
          <w:t xml:space="preserve"> </w:t>
        </w:r>
      </w:ins>
      <w:ins w:id="1477" w:author="Pablo Blanco Peris" w:date="2017-05-28T12:58:00Z">
        <w:r w:rsidR="007D0F91">
          <w:rPr>
            <w:rFonts w:ascii="Book Antiqua" w:hAnsi="Book Antiqua" w:cs="Times"/>
          </w:rPr>
          <w:t>las intentan vender como contenido original y verdadero</w:t>
        </w:r>
      </w:ins>
      <w:ins w:id="1478" w:author="Pablo Blanco Peris" w:date="2017-05-28T13:03:00Z">
        <w:r w:rsidR="00BC4248">
          <w:rPr>
            <w:rFonts w:ascii="Book Antiqua" w:hAnsi="Book Antiqua" w:cs="Times"/>
          </w:rPr>
          <w:t>, tanto en revistas o televisión, por ejemplo</w:t>
        </w:r>
      </w:ins>
      <w:ins w:id="1479" w:author="Pablo Blanco Peris" w:date="2017-05-28T12:59:00Z">
        <w:r w:rsidR="007D0F91">
          <w:rPr>
            <w:rFonts w:ascii="Book Antiqua" w:hAnsi="Book Antiqua" w:cs="Times"/>
          </w:rPr>
          <w:t>.</w:t>
        </w:r>
      </w:ins>
    </w:p>
    <w:p w14:paraId="4FB97F5E" w14:textId="77777777" w:rsidR="00BC4248" w:rsidRDefault="00BC4248">
      <w:pPr>
        <w:jc w:val="both"/>
        <w:rPr>
          <w:ins w:id="1480" w:author="Pablo Blanco Peris" w:date="2017-05-28T12:59:00Z"/>
          <w:rFonts w:ascii="Book Antiqua" w:hAnsi="Book Antiqua" w:cs="Times"/>
        </w:rPr>
        <w:pPrChange w:id="1481" w:author="Pablo Blanco Peris" w:date="2017-05-24T17:59:00Z">
          <w:pPr/>
        </w:pPrChange>
      </w:pPr>
    </w:p>
    <w:p w14:paraId="457E84D6" w14:textId="23FFF056" w:rsidR="00BC4248" w:rsidRDefault="007D0F91">
      <w:pPr>
        <w:jc w:val="both"/>
        <w:rPr>
          <w:ins w:id="1482" w:author="Pablo Blanco Peris" w:date="2017-05-28T13:32:00Z"/>
          <w:rFonts w:ascii="Book Antiqua" w:hAnsi="Book Antiqua" w:cs="Times"/>
        </w:rPr>
        <w:pPrChange w:id="1483" w:author="Pablo Blanco Peris" w:date="2017-05-24T17:59:00Z">
          <w:pPr/>
        </w:pPrChange>
      </w:pPr>
      <w:ins w:id="1484" w:author="Pablo Blanco Peris" w:date="2017-05-28T12:59:00Z">
        <w:r>
          <w:rPr>
            <w:rFonts w:ascii="Book Antiqua" w:hAnsi="Book Antiqua" w:cs="Times"/>
          </w:rPr>
          <w:t xml:space="preserve">La </w:t>
        </w:r>
      </w:ins>
      <w:ins w:id="1485" w:author="Pablo Blanco Peris" w:date="2017-05-28T13:00:00Z">
        <w:r w:rsidR="00BC4248">
          <w:rPr>
            <w:rFonts w:ascii="Book Antiqua" w:hAnsi="Book Antiqua" w:cs="Times"/>
          </w:rPr>
          <w:t xml:space="preserve">gran variedad </w:t>
        </w:r>
      </w:ins>
      <w:ins w:id="1486" w:author="Pablo Blanco Peris" w:date="2017-05-28T12:59:00Z">
        <w:r>
          <w:rPr>
            <w:rFonts w:ascii="Book Antiqua" w:hAnsi="Book Antiqua" w:cs="Times"/>
          </w:rPr>
          <w:t>de aplicaciones de</w:t>
        </w:r>
      </w:ins>
      <w:ins w:id="1487" w:author="Pablo Blanco Peris" w:date="2017-05-28T13:00:00Z">
        <w:r w:rsidR="00BC4248">
          <w:rPr>
            <w:rFonts w:ascii="Book Antiqua" w:hAnsi="Book Antiqua" w:cs="Times"/>
          </w:rPr>
          <w:t xml:space="preserve"> edición de imágenes que existe en esta época facilita de manera exponencial la </w:t>
        </w:r>
      </w:ins>
      <w:ins w:id="1488" w:author="Pablo Blanco Peris" w:date="2017-05-28T13:01:00Z">
        <w:r w:rsidR="00BC4248">
          <w:rPr>
            <w:rFonts w:ascii="Book Antiqua" w:hAnsi="Book Antiqua" w:cs="Times"/>
          </w:rPr>
          <w:t>creación</w:t>
        </w:r>
      </w:ins>
      <w:ins w:id="1489" w:author="Pablo Blanco Peris" w:date="2017-05-28T13:00:00Z">
        <w:r w:rsidR="00BC4248">
          <w:rPr>
            <w:rFonts w:ascii="Book Antiqua" w:hAnsi="Book Antiqua" w:cs="Times"/>
          </w:rPr>
          <w:t xml:space="preserve"> </w:t>
        </w:r>
      </w:ins>
      <w:ins w:id="1490" w:author="Pablo Blanco Peris" w:date="2017-05-28T13:01:00Z">
        <w:r w:rsidR="00BC4248">
          <w:rPr>
            <w:rFonts w:ascii="Book Antiqua" w:hAnsi="Book Antiqua" w:cs="Times"/>
          </w:rPr>
          <w:t>de este tipo de imágenes, ya que</w:t>
        </w:r>
      </w:ins>
      <w:ins w:id="1491" w:author="Pablo Blanco Peris" w:date="2017-05-28T13:02:00Z">
        <w:r w:rsidR="00BC4248">
          <w:rPr>
            <w:rFonts w:ascii="Book Antiqua" w:hAnsi="Book Antiqua" w:cs="Times"/>
          </w:rPr>
          <w:t>,</w:t>
        </w:r>
      </w:ins>
      <w:ins w:id="1492" w:author="Pablo Blanco Peris" w:date="2017-05-28T13:01:00Z">
        <w:r w:rsidR="00BC4248">
          <w:rPr>
            <w:rFonts w:ascii="Book Antiqua" w:hAnsi="Book Antiqua" w:cs="Times"/>
          </w:rPr>
          <w:t xml:space="preserve"> cualquier persona que sepa manejar una </w:t>
        </w:r>
      </w:ins>
      <w:ins w:id="1493" w:author="Pablo Blanco Peris" w:date="2017-05-28T13:02:00Z">
        <w:r w:rsidR="00BC4248">
          <w:rPr>
            <w:rFonts w:ascii="Book Antiqua" w:hAnsi="Book Antiqua" w:cs="Times"/>
          </w:rPr>
          <w:t>aplicación</w:t>
        </w:r>
      </w:ins>
      <w:ins w:id="1494" w:author="Pablo Blanco Peris" w:date="2017-05-28T13:01:00Z">
        <w:r w:rsidR="00BC4248">
          <w:rPr>
            <w:rFonts w:ascii="Book Antiqua" w:hAnsi="Book Antiqua" w:cs="Times"/>
          </w:rPr>
          <w:t xml:space="preserve"> </w:t>
        </w:r>
      </w:ins>
      <w:ins w:id="1495" w:author="Pablo Blanco Peris" w:date="2017-05-28T13:02:00Z">
        <w:r w:rsidR="00BC4248">
          <w:rPr>
            <w:rFonts w:ascii="Book Antiqua" w:hAnsi="Book Antiqua" w:cs="Times"/>
          </w:rPr>
          <w:t xml:space="preserve">de este estilo, no </w:t>
        </w:r>
      </w:ins>
      <w:ins w:id="1496" w:author="Pablo Blanco Peris" w:date="2017-05-28T13:03:00Z">
        <w:r w:rsidR="00BC4248">
          <w:rPr>
            <w:rFonts w:ascii="Book Antiqua" w:hAnsi="Book Antiqua" w:cs="Times"/>
          </w:rPr>
          <w:t xml:space="preserve">necesariamente </w:t>
        </w:r>
      </w:ins>
      <w:ins w:id="1497" w:author="Pablo Blanco Peris" w:date="2017-05-28T13:02:00Z">
        <w:r w:rsidR="00BC4248">
          <w:rPr>
            <w:rFonts w:ascii="Book Antiqua" w:hAnsi="Book Antiqua" w:cs="Times"/>
          </w:rPr>
          <w:t>a nivel experto, puede crear contenido de estas características sin ninguna complicación</w:t>
        </w:r>
      </w:ins>
      <w:ins w:id="1498" w:author="Pablo Blanco Peris" w:date="2017-05-28T13:03:00Z">
        <w:r w:rsidR="00BC4248">
          <w:rPr>
            <w:rFonts w:ascii="Book Antiqua" w:hAnsi="Book Antiqua" w:cs="Times"/>
          </w:rPr>
          <w:t xml:space="preserve"> sin que </w:t>
        </w:r>
      </w:ins>
      <w:ins w:id="1499" w:author="Pablo Blanco Peris" w:date="2017-05-28T13:07:00Z">
        <w:r w:rsidR="006A4CBB">
          <w:rPr>
            <w:rFonts w:ascii="Book Antiqua" w:hAnsi="Book Antiqua" w:cs="Times"/>
          </w:rPr>
          <w:t xml:space="preserve">la manipulación </w:t>
        </w:r>
      </w:ins>
      <w:ins w:id="1500" w:author="Pablo Blanco Peris" w:date="2017-05-28T13:03:00Z">
        <w:r w:rsidR="00BC4248">
          <w:rPr>
            <w:rFonts w:ascii="Book Antiqua" w:hAnsi="Book Antiqua" w:cs="Times"/>
          </w:rPr>
          <w:t>sea apreciable</w:t>
        </w:r>
      </w:ins>
      <w:ins w:id="1501" w:author="Pablo Blanco Peris" w:date="2017-05-28T13:02:00Z">
        <w:r w:rsidR="00BC4248">
          <w:rPr>
            <w:rFonts w:ascii="Book Antiqua" w:hAnsi="Book Antiqua" w:cs="Times"/>
          </w:rPr>
          <w:t>.</w:t>
        </w:r>
      </w:ins>
    </w:p>
    <w:p w14:paraId="716546A6" w14:textId="77777777" w:rsidR="004253C9" w:rsidRDefault="004253C9">
      <w:pPr>
        <w:jc w:val="both"/>
        <w:rPr>
          <w:ins w:id="1502" w:author="Pablo Blanco Peris" w:date="2017-05-28T13:32:00Z"/>
          <w:rFonts w:ascii="Book Antiqua" w:hAnsi="Book Antiqua" w:cs="Times"/>
        </w:rPr>
        <w:pPrChange w:id="1503" w:author="Pablo Blanco Peris" w:date="2017-05-24T17:59:00Z">
          <w:pPr/>
        </w:pPrChange>
      </w:pPr>
    </w:p>
    <w:p w14:paraId="6CB53486" w14:textId="5319FF4C" w:rsidR="00E64B63" w:rsidRDefault="004253C9">
      <w:pPr>
        <w:jc w:val="both"/>
        <w:rPr>
          <w:ins w:id="1504" w:author="Pablo Blanco Peris" w:date="2017-05-28T13:04:00Z"/>
          <w:rFonts w:ascii="Book Antiqua" w:hAnsi="Book Antiqua" w:cs="Times"/>
        </w:rPr>
        <w:pPrChange w:id="1505" w:author="Pablo Blanco Peris" w:date="2017-05-24T17:59:00Z">
          <w:pPr/>
        </w:pPrChange>
      </w:pPr>
      <w:ins w:id="1506" w:author="Pablo Blanco Peris" w:date="2017-05-28T13:32:00Z">
        <w:r>
          <w:rPr>
            <w:rFonts w:ascii="Book Antiqua" w:hAnsi="Book Antiqua" w:cs="Times"/>
          </w:rPr>
          <w:t xml:space="preserve">En la figura que se muestra a </w:t>
        </w:r>
      </w:ins>
      <w:ins w:id="1507" w:author="Pablo Blanco Peris" w:date="2017-05-28T13:33:00Z">
        <w:r>
          <w:rPr>
            <w:rFonts w:ascii="Book Antiqua" w:hAnsi="Book Antiqua" w:cs="Times"/>
          </w:rPr>
          <w:t>continuación</w:t>
        </w:r>
      </w:ins>
      <w:ins w:id="1508" w:author="Pablo Blanco Peris" w:date="2017-05-28T13:37:00Z">
        <w:r w:rsidR="00E64B63">
          <w:rPr>
            <w:rFonts w:ascii="Book Antiqua" w:hAnsi="Book Antiqua" w:cs="Times"/>
          </w:rPr>
          <w:t xml:space="preserve"> </w:t>
        </w:r>
      </w:ins>
      <w:ins w:id="1509" w:author="Pablo Blanco Peris" w:date="2017-05-28T13:38:00Z">
        <w:r w:rsidR="00E64B63">
          <w:rPr>
            <w:rFonts w:ascii="Book Antiqua" w:hAnsi="Book Antiqua" w:cs="Times"/>
          </w:rPr>
          <w:fldChar w:fldCharType="begin"/>
        </w:r>
      </w:ins>
      <w:r w:rsidR="007907D1">
        <w:rPr>
          <w:rFonts w:ascii="Book Antiqua" w:hAnsi="Book Antiqua" w:cs="Times"/>
        </w:rPr>
        <w:instrText xml:space="preserve"> ADDIN ZOTERO_ITEM CSL_CITATION {"citationID":"a21vkul98mv","properties":{"formattedCitation":"[7]","plainCitation":"[7]"},"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E64B63">
        <w:rPr>
          <w:rFonts w:ascii="Book Antiqua" w:hAnsi="Book Antiqua" w:cs="Times"/>
        </w:rPr>
        <w:fldChar w:fldCharType="separate"/>
      </w:r>
      <w:r w:rsidR="007907D1">
        <w:rPr>
          <w:rFonts w:ascii="Book Antiqua" w:hAnsi="Book Antiqua" w:cs="Times"/>
          <w:noProof/>
        </w:rPr>
        <w:t>[7]</w:t>
      </w:r>
      <w:ins w:id="1510" w:author="Pablo Blanco Peris" w:date="2017-05-28T13:38:00Z">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511" w:author="Pablo Blanco Peris" w:date="2017-05-28T13:39:00Z">
        <w:r w:rsidR="00E64B63">
          <w:rPr>
            <w:rFonts w:ascii="Book Antiqua" w:hAnsi="Book Antiqua" w:cs="Times"/>
          </w:rPr>
          <w:t xml:space="preserve"> </w:t>
        </w:r>
      </w:ins>
      <w:ins w:id="1512" w:author="Pablo Blanco Peris" w:date="2017-05-28T13:38:00Z">
        <w:r w:rsidR="00E64B63">
          <w:rPr>
            <w:rFonts w:ascii="Book Antiqua" w:hAnsi="Book Antiqua" w:cs="Times"/>
          </w:rPr>
          <w:t xml:space="preserve">Las imágenes de abajo son las resultantes de la mezcla de las dos </w:t>
        </w:r>
      </w:ins>
      <w:ins w:id="1513" w:author="Pablo Blanco Peris" w:date="2017-05-28T13:39:00Z">
        <w:r w:rsidR="00E64B63">
          <w:rPr>
            <w:rFonts w:ascii="Book Antiqua" w:hAnsi="Book Antiqua" w:cs="Times"/>
          </w:rPr>
          <w:t>imágenes</w:t>
        </w:r>
      </w:ins>
      <w:ins w:id="1514" w:author="Pablo Blanco Peris" w:date="2017-05-28T13:38:00Z">
        <w:r w:rsidR="00E64B63">
          <w:rPr>
            <w:rFonts w:ascii="Book Antiqua" w:hAnsi="Book Antiqua" w:cs="Times"/>
          </w:rPr>
          <w:t xml:space="preserve"> </w:t>
        </w:r>
      </w:ins>
      <w:ins w:id="1515" w:author="Pablo Blanco Peris" w:date="2017-05-28T13:39:00Z">
        <w:r w:rsidR="00E64B63">
          <w:rPr>
            <w:rFonts w:ascii="Book Antiqua" w:hAnsi="Book Antiqua" w:cs="Times"/>
          </w:rPr>
          <w:t>superiores.</w:t>
        </w:r>
      </w:ins>
    </w:p>
    <w:p w14:paraId="2DD75A9D" w14:textId="77777777" w:rsidR="00F60594" w:rsidRDefault="00F60594">
      <w:pPr>
        <w:jc w:val="both"/>
        <w:rPr>
          <w:ins w:id="1516" w:author="Pablo Blanco Peris" w:date="2017-05-28T13:25:00Z"/>
          <w:rFonts w:ascii="Book Antiqua" w:hAnsi="Book Antiqua" w:cs="Times"/>
        </w:rPr>
        <w:pPrChange w:id="1517" w:author="Pablo Blanco Peris" w:date="2017-05-24T17:59:00Z">
          <w:pPr/>
        </w:pPrChange>
      </w:pPr>
    </w:p>
    <w:p w14:paraId="39BC0CCE" w14:textId="77777777" w:rsidR="00F60594" w:rsidRDefault="00F60594">
      <w:pPr>
        <w:jc w:val="both"/>
        <w:rPr>
          <w:ins w:id="1518" w:author="Pablo Blanco Peris" w:date="2017-05-28T13:25:00Z"/>
          <w:rFonts w:ascii="Book Antiqua" w:hAnsi="Book Antiqua" w:cs="Times"/>
        </w:rPr>
        <w:pPrChange w:id="1519" w:author="Pablo Blanco Peris" w:date="2017-05-24T17:59:00Z">
          <w:pPr/>
        </w:pPrChange>
      </w:pPr>
    </w:p>
    <w:p w14:paraId="1863F737" w14:textId="6B4343AE" w:rsidR="00F4745A" w:rsidRPr="00F4745A" w:rsidRDefault="00AE3628">
      <w:pPr>
        <w:jc w:val="both"/>
        <w:rPr>
          <w:rFonts w:ascii="Book Antiqua" w:hAnsi="Book Antiqua" w:cs="Times"/>
        </w:rPr>
        <w:pPrChange w:id="1520" w:author="Pablo Blanco Peris" w:date="2017-05-24T17:59:00Z">
          <w:pPr/>
        </w:pPrChange>
      </w:pPr>
      <w:ins w:id="1521" w:author="Pablo Blanco Peris" w:date="2017-05-28T13:26:00Z">
        <w:r w:rsidRPr="00AE3628">
          <w:rPr>
            <w:rFonts w:ascii="Book Antiqua" w:hAnsi="Book Antiqua" w:cs="Times"/>
            <w:noProof/>
            <w:lang w:val="es-ES_tradnl" w:eastAsia="es-ES_tradnl"/>
            <w:rPrChange w:id="1522"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3652520"/>
                      </a:xfrm>
                      <a:prstGeom prst="rect">
                        <a:avLst/>
                      </a:prstGeom>
                    </pic:spPr>
                  </pic:pic>
                </a:graphicData>
              </a:graphic>
            </wp:inline>
          </w:drawing>
        </w:r>
      </w:ins>
      <w:del w:id="1523"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524" w:author="Pablo Blanco Peris" w:date="2017-05-28T13:30:00Z"/>
          <w:iCs/>
        </w:rPr>
      </w:pPr>
      <w:ins w:id="1525" w:author="Pablo Blanco Peris" w:date="2017-05-28T13:30:00Z">
        <w:r>
          <w:rPr>
            <w:iCs/>
          </w:rPr>
          <w:tab/>
        </w:r>
      </w:ins>
    </w:p>
    <w:p w14:paraId="12B5A4BC" w14:textId="76673B92" w:rsidR="005006D7" w:rsidRPr="008B6AE5" w:rsidRDefault="005006D7" w:rsidP="005006D7">
      <w:pPr>
        <w:jc w:val="center"/>
        <w:rPr>
          <w:ins w:id="1526" w:author="Pablo Blanco Peris" w:date="2017-05-28T13:30:00Z"/>
          <w:rFonts w:ascii="Book Antiqua" w:hAnsi="Book Antiqua" w:cs="Times"/>
          <w:i/>
          <w:sz w:val="20"/>
        </w:rPr>
      </w:pPr>
      <w:ins w:id="1527"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528"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ns w:id="1529" w:author="Usuario de Microsoft Office" w:date="2017-05-30T10:24:00Z"/>
          <w:iCs/>
          <w:szCs w:val="24"/>
        </w:rPr>
        <w:pPrChange w:id="1530"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531" w:author="Usuario de Microsoft Office" w:date="2017-05-30T10:24:00Z"/>
          <w:iCs/>
          <w:szCs w:val="24"/>
        </w:rPr>
        <w:pPrChange w:id="1532" w:author="Pablo Blanco Peris" w:date="2017-05-28T13:30:00Z">
          <w:pPr>
            <w:pStyle w:val="Estilo12ptPrimeralnea05cm"/>
          </w:pPr>
        </w:pPrChange>
      </w:pPr>
    </w:p>
    <w:p w14:paraId="737921E3" w14:textId="7E327B5B" w:rsidR="0066536E" w:rsidRPr="00244ECC" w:rsidRDefault="0066536E">
      <w:pPr>
        <w:pStyle w:val="Ttulo2"/>
        <w:numPr>
          <w:ilvl w:val="1"/>
          <w:numId w:val="19"/>
        </w:numPr>
        <w:rPr>
          <w:ins w:id="1533" w:author="Usuario de Microsoft Office" w:date="2017-05-30T10:24:00Z"/>
          <w:bCs/>
          <w:sz w:val="30"/>
          <w:szCs w:val="28"/>
        </w:rPr>
        <w:pPrChange w:id="1534" w:author="Usuario de Microsoft Office" w:date="2017-05-30T10:24:00Z">
          <w:pPr>
            <w:pStyle w:val="Ttulo2"/>
            <w:numPr>
              <w:ilvl w:val="1"/>
              <w:numId w:val="46"/>
            </w:numPr>
            <w:ind w:left="792" w:hanging="432"/>
          </w:pPr>
        </w:pPrChange>
      </w:pPr>
      <w:ins w:id="1535" w:author="Usuario de Microsoft Office" w:date="2017-05-30T10:24:00Z">
        <w:r w:rsidRPr="00DE7EEA">
          <w:rPr>
            <w:bCs/>
            <w:sz w:val="30"/>
            <w:szCs w:val="28"/>
          </w:rPr>
          <w:t xml:space="preserve">Falsificación mediante </w:t>
        </w:r>
        <w:r>
          <w:rPr>
            <w:bCs/>
            <w:sz w:val="30"/>
            <w:szCs w:val="28"/>
          </w:rPr>
          <w:t>eliminación</w:t>
        </w:r>
      </w:ins>
      <w:r w:rsidR="00362A61">
        <w:rPr>
          <w:bCs/>
          <w:sz w:val="30"/>
          <w:szCs w:val="28"/>
        </w:rPr>
        <w:t xml:space="preserve"> / modificación</w:t>
      </w:r>
      <w:ins w:id="1536" w:author="Usuario de Microsoft Office" w:date="2017-05-30T10:24:00Z">
        <w:r>
          <w:rPr>
            <w:bCs/>
            <w:sz w:val="30"/>
            <w:szCs w:val="28"/>
          </w:rPr>
          <w:t xml:space="preserve"> de huella</w:t>
        </w:r>
      </w:ins>
      <w:r w:rsidR="00362A61">
        <w:rPr>
          <w:bCs/>
          <w:sz w:val="30"/>
          <w:szCs w:val="28"/>
        </w:rPr>
        <w:t xml:space="preserve"> digital</w:t>
      </w:r>
    </w:p>
    <w:p w14:paraId="59E3FE4D" w14:textId="303B8E30" w:rsidR="002E7CD5" w:rsidRDefault="00691FF3" w:rsidP="000B1FB3">
      <w:pPr>
        <w:jc w:val="both"/>
        <w:rPr>
          <w:ins w:id="1537" w:author="Usuario de Microsoft Office" w:date="2017-05-30T13:23:00Z"/>
          <w:rFonts w:ascii="Book Antiqua" w:hAnsi="Book Antiqua" w:cs="Times"/>
        </w:rPr>
      </w:pPr>
      <w:ins w:id="1538"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539" w:author="Usuario de Microsoft Office" w:date="2017-05-30T13:21:00Z">
        <w:r>
          <w:rPr>
            <w:rFonts w:ascii="Book Antiqua" w:hAnsi="Book Antiqua" w:cs="Times"/>
          </w:rPr>
          <w:t>atraído</w:t>
        </w:r>
      </w:ins>
      <w:ins w:id="1540" w:author="Usuario de Microsoft Office" w:date="2017-05-30T13:20:00Z">
        <w:r>
          <w:rPr>
            <w:rFonts w:ascii="Book Antiqua" w:hAnsi="Book Antiqua" w:cs="Times"/>
          </w:rPr>
          <w:t xml:space="preserve"> </w:t>
        </w:r>
      </w:ins>
      <w:ins w:id="1541" w:author="Usuario de Microsoft Office" w:date="2017-05-30T13:21:00Z">
        <w:r>
          <w:rPr>
            <w:rFonts w:ascii="Book Antiqua" w:hAnsi="Book Antiqua" w:cs="Times"/>
          </w:rPr>
          <w:t>un gran interés de investigación.</w:t>
        </w:r>
      </w:ins>
      <w:ins w:id="1542"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543" w:author="Usuario de Microsoft Office" w:date="2017-05-30T13:15:00Z"/>
          <w:rFonts w:ascii="Book Antiqua" w:hAnsi="Book Antiqua" w:cs="Times"/>
        </w:rPr>
      </w:pPr>
    </w:p>
    <w:p w14:paraId="55A5FA72" w14:textId="3EE08BF6" w:rsidR="0066536E" w:rsidRDefault="0066536E" w:rsidP="000B1FB3">
      <w:pPr>
        <w:jc w:val="both"/>
        <w:rPr>
          <w:ins w:id="1544" w:author="Usuario de Microsoft Office" w:date="2017-05-30T10:45:00Z"/>
          <w:rFonts w:ascii="Book Antiqua" w:hAnsi="Book Antiqua" w:cs="Times"/>
        </w:rPr>
      </w:pPr>
      <w:ins w:id="1545" w:author="Usuario de Microsoft Office" w:date="2017-05-30T10:24:00Z">
        <w:r>
          <w:rPr>
            <w:rFonts w:ascii="Book Antiqua" w:hAnsi="Book Antiqua" w:cs="Times"/>
          </w:rPr>
          <w:t xml:space="preserve">La técnica de manipulación de imágenes </w:t>
        </w:r>
      </w:ins>
      <w:ins w:id="1546"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547" w:author="Usuario de Microsoft Office" w:date="2017-05-30T10:26:00Z">
        <w:r w:rsidR="005B07DA">
          <w:rPr>
            <w:rFonts w:ascii="Book Antiqua" w:hAnsi="Book Antiqua" w:cs="Times"/>
          </w:rPr>
          <w:t xml:space="preserve">consiste en modificar </w:t>
        </w:r>
      </w:ins>
      <w:ins w:id="1548" w:author="Usuario de Microsoft Office" w:date="2017-05-30T10:44:00Z">
        <w:r w:rsidR="007240E0">
          <w:rPr>
            <w:rFonts w:ascii="Book Antiqua" w:hAnsi="Book Antiqua" w:cs="Times"/>
          </w:rPr>
          <w:t xml:space="preserve">el origen de la imagen, es decir, </w:t>
        </w:r>
      </w:ins>
      <w:ins w:id="1549" w:author="Usuario de Microsoft Office" w:date="2017-05-30T10:26:00Z">
        <w:r w:rsidR="005B07DA">
          <w:rPr>
            <w:rFonts w:ascii="Book Antiqua" w:hAnsi="Book Antiqua" w:cs="Times"/>
          </w:rPr>
          <w:t>la información sobre el modelo y la marca del dispositivo que gener</w:t>
        </w:r>
      </w:ins>
      <w:ins w:id="1550"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551" w:author="Usuario de Microsoft Office" w:date="2017-05-30T13:05:00Z"/>
          <w:rFonts w:ascii="Book Antiqua" w:hAnsi="Book Antiqua" w:cs="Times"/>
        </w:rPr>
      </w:pPr>
      <w:ins w:id="1552"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553"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554" w:author="Usuario de Microsoft Office" w:date="2017-05-30T10:47:00Z"/>
          <w:rFonts w:ascii="Book Antiqua" w:hAnsi="Book Antiqua" w:cs="Times"/>
        </w:rPr>
      </w:pPr>
    </w:p>
    <w:p w14:paraId="73F08B25" w14:textId="744FE7E0" w:rsidR="008E15FD" w:rsidRDefault="008E15FD" w:rsidP="000B1FB3">
      <w:pPr>
        <w:jc w:val="both"/>
        <w:rPr>
          <w:ins w:id="1555" w:author="Usuario de Microsoft Office" w:date="2017-05-30T11:13:00Z"/>
          <w:rFonts w:ascii="Book Antiqua" w:hAnsi="Book Antiqua" w:cs="Times"/>
        </w:rPr>
      </w:pPr>
      <w:ins w:id="1556"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557" w:author="Usuario de Microsoft Office" w:date="2017-05-30T10:48:00Z">
        <w:r>
          <w:rPr>
            <w:rFonts w:ascii="Book Antiqua" w:hAnsi="Book Antiqua" w:cs="Times"/>
          </w:rPr>
          <w:t xml:space="preserve"> a través de la corrección de sensibilidad inversa</w:t>
        </w:r>
      </w:ins>
      <w:ins w:id="1558" w:author="Usuario de Microsoft Office" w:date="2017-05-30T10:47:00Z">
        <w:r>
          <w:rPr>
            <w:rFonts w:ascii="Book Antiqua" w:hAnsi="Book Antiqua" w:cs="Times"/>
          </w:rPr>
          <w:t>.</w:t>
        </w:r>
      </w:ins>
    </w:p>
    <w:p w14:paraId="0C1E2C65" w14:textId="77777777" w:rsidR="00823F3C" w:rsidRDefault="00823F3C" w:rsidP="000B1FB3">
      <w:pPr>
        <w:jc w:val="both"/>
        <w:rPr>
          <w:ins w:id="1559" w:author="Usuario de Microsoft Office" w:date="2017-05-30T11:13:00Z"/>
          <w:rFonts w:ascii="Book Antiqua" w:hAnsi="Book Antiqua" w:cs="Times"/>
        </w:rPr>
      </w:pPr>
    </w:p>
    <w:p w14:paraId="67768B84" w14:textId="5FCCC669" w:rsidR="00823F3C" w:rsidRDefault="00823F3C" w:rsidP="000B1FB3">
      <w:pPr>
        <w:jc w:val="both"/>
        <w:rPr>
          <w:ins w:id="1560" w:author="Usuario de Microsoft Office" w:date="2017-05-30T11:12:00Z"/>
          <w:rFonts w:ascii="Book Antiqua" w:hAnsi="Book Antiqua" w:cs="Times"/>
        </w:rPr>
      </w:pPr>
      <w:ins w:id="1561" w:author="Usuario de Microsoft Office" w:date="2017-05-30T11:13:00Z">
        <w:r>
          <w:rPr>
            <w:rFonts w:ascii="Book Antiqua" w:hAnsi="Book Antiqua" w:cs="Times"/>
          </w:rPr>
          <w:t xml:space="preserve">La detección de </w:t>
        </w:r>
      </w:ins>
      <w:ins w:id="1562" w:author="Usuario de Microsoft Office" w:date="2017-05-30T11:23:00Z">
        <w:r w:rsidR="000B06EF">
          <w:rPr>
            <w:rFonts w:ascii="Book Antiqua" w:hAnsi="Book Antiqua" w:cs="Times"/>
          </w:rPr>
          <w:t xml:space="preserve">adición de </w:t>
        </w:r>
      </w:ins>
      <w:ins w:id="1563" w:author="Usuario de Microsoft Office" w:date="2017-05-30T11:13:00Z">
        <w:r>
          <w:rPr>
            <w:rFonts w:ascii="Book Antiqua" w:hAnsi="Book Antiqua" w:cs="Times"/>
          </w:rPr>
          <w:t>ruido también es importante, en [195] se propone un método qu</w:t>
        </w:r>
      </w:ins>
      <w:ins w:id="1564" w:author="Usuario de Microsoft Office" w:date="2017-05-30T11:16:00Z">
        <w:r w:rsidR="007D5D60">
          <w:rPr>
            <w:rFonts w:ascii="Book Antiqua" w:hAnsi="Book Antiqua" w:cs="Times"/>
          </w:rPr>
          <w:t>e</w:t>
        </w:r>
      </w:ins>
      <w:ins w:id="1565" w:author="Usuario de Microsoft Office" w:date="2017-05-30T11:13:00Z">
        <w:r>
          <w:rPr>
            <w:rFonts w:ascii="Book Antiqua" w:hAnsi="Book Antiqua" w:cs="Times"/>
          </w:rPr>
          <w:t xml:space="preserve"> a través del </w:t>
        </w:r>
      </w:ins>
      <w:r w:rsidR="00362A61">
        <w:rPr>
          <w:rFonts w:ascii="Book Antiqua" w:hAnsi="Book Antiqua" w:cs="Times"/>
        </w:rPr>
        <w:t>cálculo</w:t>
      </w:r>
      <w:ins w:id="1566" w:author="Usuario de Microsoft Office" w:date="2017-05-30T11:13:00Z">
        <w:r>
          <w:rPr>
            <w:rFonts w:ascii="Book Antiqua" w:hAnsi="Book Antiqua" w:cs="Times"/>
          </w:rPr>
          <w:t xml:space="preserve"> de unas características </w:t>
        </w:r>
      </w:ins>
      <w:ins w:id="1567" w:author="Usuario de Microsoft Office" w:date="2017-05-30T11:15:00Z">
        <w:r w:rsidR="007D5D60">
          <w:rPr>
            <w:rFonts w:ascii="Book Antiqua" w:hAnsi="Book Antiqua" w:cs="Times"/>
          </w:rPr>
          <w:t>en</w:t>
        </w:r>
      </w:ins>
      <w:ins w:id="1568" w:author="Usuario de Microsoft Office" w:date="2017-05-30T11:13:00Z">
        <w:r>
          <w:rPr>
            <w:rFonts w:ascii="Book Antiqua" w:hAnsi="Book Antiqua" w:cs="Times"/>
          </w:rPr>
          <w:t xml:space="preserve"> bloques de la imagen se detecta</w:t>
        </w:r>
      </w:ins>
      <w:ins w:id="1569" w:author="Usuario de Microsoft Office" w:date="2017-05-30T11:15:00Z">
        <w:r>
          <w:rPr>
            <w:rFonts w:ascii="Book Antiqua" w:hAnsi="Book Antiqua" w:cs="Times"/>
          </w:rPr>
          <w:t xml:space="preserve"> el ruido global. </w:t>
        </w:r>
      </w:ins>
      <w:ins w:id="1570" w:author="Usuario de Microsoft Office" w:date="2017-05-30T11:19:00Z">
        <w:r w:rsidR="007D5D60">
          <w:rPr>
            <w:rFonts w:ascii="Book Antiqua" w:hAnsi="Book Antiqua" w:cs="Times"/>
          </w:rPr>
          <w:t>Posteriormente mediante</w:t>
        </w:r>
      </w:ins>
      <w:ins w:id="1571"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572" w:author="Usuario de Microsoft Office" w:date="2017-05-30T10:27:00Z"/>
          <w:rFonts w:ascii="Book Antiqua" w:hAnsi="Book Antiqua" w:cs="Times"/>
        </w:rPr>
      </w:pPr>
    </w:p>
    <w:p w14:paraId="4AB3C36A" w14:textId="77777777" w:rsidR="005B07DA" w:rsidRDefault="005B07DA" w:rsidP="000B1FB3">
      <w:pPr>
        <w:jc w:val="both"/>
        <w:rPr>
          <w:ins w:id="1573" w:author="Usuario de Microsoft Office" w:date="2017-05-30T10:24:00Z"/>
          <w:rFonts w:ascii="Book Antiqua" w:hAnsi="Book Antiqua" w:cs="Times"/>
        </w:rPr>
      </w:pPr>
    </w:p>
    <w:p w14:paraId="5B85CF90" w14:textId="77777777" w:rsidR="0066536E" w:rsidRDefault="0066536E" w:rsidP="0066536E">
      <w:pPr>
        <w:jc w:val="both"/>
        <w:rPr>
          <w:ins w:id="1574" w:author="Usuario de Microsoft Office" w:date="2017-05-30T10:24:00Z"/>
          <w:rFonts w:ascii="Book Antiqua" w:hAnsi="Book Antiqua" w:cs="Times"/>
        </w:rPr>
      </w:pPr>
    </w:p>
    <w:p w14:paraId="3778B396" w14:textId="77777777" w:rsidR="0066536E" w:rsidRDefault="0066536E" w:rsidP="0066536E">
      <w:pPr>
        <w:jc w:val="both"/>
        <w:rPr>
          <w:ins w:id="1575" w:author="Usuario de Microsoft Office" w:date="2017-05-30T10:24:00Z"/>
          <w:rFonts w:ascii="Book Antiqua" w:hAnsi="Book Antiqua" w:cs="Times"/>
        </w:rPr>
      </w:pPr>
    </w:p>
    <w:p w14:paraId="2C8E4707" w14:textId="56CB4BFE" w:rsidR="0066536E" w:rsidRPr="00F4745A" w:rsidRDefault="0066536E" w:rsidP="0066536E">
      <w:pPr>
        <w:jc w:val="both"/>
        <w:rPr>
          <w:ins w:id="1576" w:author="Usuario de Microsoft Office" w:date="2017-05-30T10:24:00Z"/>
          <w:rFonts w:ascii="Book Antiqua" w:hAnsi="Book Antiqua" w:cs="Times"/>
        </w:rPr>
      </w:pPr>
    </w:p>
    <w:p w14:paraId="6947A099" w14:textId="77777777" w:rsidR="0066536E" w:rsidRDefault="0066536E" w:rsidP="0066536E">
      <w:pPr>
        <w:jc w:val="center"/>
        <w:rPr>
          <w:ins w:id="1577" w:author="Usuario de Microsoft Office" w:date="2017-05-30T10:24:00Z"/>
          <w:iCs/>
        </w:rPr>
      </w:pPr>
      <w:ins w:id="1578" w:author="Usuario de Microsoft Office" w:date="2017-05-30T10:24:00Z">
        <w:r>
          <w:rPr>
            <w:iCs/>
          </w:rPr>
          <w:tab/>
        </w:r>
      </w:ins>
    </w:p>
    <w:p w14:paraId="449DC41B" w14:textId="0CE0E1B2" w:rsidR="0066536E" w:rsidDel="005B07DA" w:rsidRDefault="0066536E">
      <w:pPr>
        <w:pStyle w:val="Estilo12ptPrimeralnea05cm"/>
        <w:tabs>
          <w:tab w:val="left" w:pos="1849"/>
        </w:tabs>
        <w:rPr>
          <w:del w:id="1579" w:author="Usuario de Microsoft Office" w:date="2017-05-30T10:25:00Z"/>
          <w:iCs/>
          <w:szCs w:val="24"/>
        </w:rPr>
        <w:pPrChange w:id="1580"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581" w:author="Pablo Blanco Peris" w:date="2017-05-24T19:15:00Z"/>
          <w:bCs/>
          <w:smallCaps w:val="0"/>
        </w:rPr>
      </w:pPr>
      <w:bookmarkStart w:id="1582" w:name="_Toc483862826"/>
      <w:r>
        <w:rPr>
          <w:bCs/>
          <w:smallCaps w:val="0"/>
        </w:rPr>
        <w:lastRenderedPageBreak/>
        <w:t>TÉCNICAS DE IDENTIFICACIÓN DE MANIPULACIONES DE IMÁGENES DIGITALES</w:t>
      </w:r>
      <w:bookmarkEnd w:id="1582"/>
    </w:p>
    <w:p w14:paraId="150F269C" w14:textId="77777777" w:rsidR="001B0516" w:rsidRDefault="001B0516">
      <w:pPr>
        <w:rPr>
          <w:ins w:id="1583" w:author="Pablo Blanco Peris" w:date="2017-05-24T19:15:00Z"/>
        </w:rPr>
        <w:pPrChange w:id="1584" w:author="Pablo Blanco Peris" w:date="2017-05-24T19:15:00Z">
          <w:pPr>
            <w:pStyle w:val="Ttulo1"/>
            <w:numPr>
              <w:numId w:val="19"/>
            </w:numPr>
            <w:ind w:left="284" w:hanging="284"/>
          </w:pPr>
        </w:pPrChange>
      </w:pPr>
    </w:p>
    <w:p w14:paraId="111A0D53" w14:textId="77777777" w:rsidR="00FC41F3" w:rsidRDefault="00FC41F3" w:rsidP="00FC41F3">
      <w:pPr>
        <w:jc w:val="both"/>
        <w:rPr>
          <w:ins w:id="1585" w:author="Maria Solana Gonzalez" w:date="2017-06-01T15:55:00Z"/>
          <w:rFonts w:cs="Times"/>
        </w:rPr>
      </w:pPr>
      <w:ins w:id="1586" w:author="Maria Solana Gonzalez" w:date="2017-06-01T15:55:00Z">
        <w:r>
          <w:rPr>
            <w:rFonts w:cs="Times"/>
          </w:rPr>
          <w:t>Desafortunadamente hoy en día existe mucha facilidad a la hora de manipular contenido multimedia, ya que, imágenes, documentos y archivos son muy vulnerables en este ámbito.</w:t>
        </w:r>
      </w:ins>
    </w:p>
    <w:p w14:paraId="2F7DD6C9" w14:textId="77777777" w:rsidR="00FC41F3" w:rsidRDefault="00FC41F3" w:rsidP="00FC41F3">
      <w:pPr>
        <w:jc w:val="both"/>
        <w:rPr>
          <w:ins w:id="1587" w:author="Maria Solana Gonzalez" w:date="2017-06-01T15:55:00Z"/>
          <w:rFonts w:cs="Times"/>
        </w:rPr>
      </w:pPr>
      <w:ins w:id="1588" w:author="Maria Solana Gonzalez" w:date="2017-06-01T15:55:00Z">
        <w:r>
          <w:rPr>
            <w:rFonts w:cs="Times"/>
          </w:rPr>
          <w:t>Este hecho tuvo como consecuencia el interés de muchos investigadores en el desarrollo de técnicas robustas para la detección de falsificación de imágenes.</w:t>
        </w:r>
      </w:ins>
    </w:p>
    <w:p w14:paraId="09A5A840" w14:textId="77777777" w:rsidR="00FC41F3" w:rsidRDefault="00FC41F3" w:rsidP="00FC41F3">
      <w:pPr>
        <w:jc w:val="both"/>
        <w:rPr>
          <w:ins w:id="1589" w:author="Maria Solana Gonzalez" w:date="2017-06-01T15:55:00Z"/>
          <w:rFonts w:cs="Times"/>
        </w:rPr>
      </w:pPr>
      <w:ins w:id="1590" w:author="Maria Solana Gonzalez" w:date="2017-06-01T15:55:00Z">
        <w:r>
          <w:rPr>
            <w:rFonts w:cs="Times"/>
          </w:rPr>
          <w:t>Desde entonces, una gran cantidad de algoritmos han sido desarrollados, analizados y probados con intención de verificar la integridad de las imágenes digitales a día de hoy.</w:t>
        </w:r>
      </w:ins>
    </w:p>
    <w:p w14:paraId="333460D0" w14:textId="77777777" w:rsidR="00FC41F3" w:rsidRDefault="00FC41F3" w:rsidP="00FC41F3">
      <w:pPr>
        <w:jc w:val="both"/>
        <w:rPr>
          <w:ins w:id="1591" w:author="Maria Solana Gonzalez" w:date="2017-06-01T15:55:00Z"/>
          <w:rFonts w:cs="Times"/>
        </w:rPr>
      </w:pPr>
    </w:p>
    <w:p w14:paraId="7B72E2ED" w14:textId="77777777" w:rsidR="00FC41F3" w:rsidRDefault="00FC41F3" w:rsidP="00FC41F3">
      <w:pPr>
        <w:jc w:val="both"/>
        <w:rPr>
          <w:ins w:id="1592" w:author="Maria Solana Gonzalez" w:date="2017-06-01T15:55:00Z"/>
          <w:rFonts w:cs="Times"/>
        </w:rPr>
      </w:pPr>
      <w:ins w:id="1593" w:author="Maria Solana Gonzalez" w:date="2017-06-01T15:55:00Z">
        <w:r>
          <w:rPr>
            <w:rFonts w:cs="Times"/>
          </w:rPr>
          <w:t>Debido a las diferentes técnicas de manipulación de imágenes, se han desarrollado diferentes métodos de detección.</w:t>
        </w:r>
      </w:ins>
    </w:p>
    <w:p w14:paraId="0178965D" w14:textId="77777777" w:rsidR="00FC41F3" w:rsidRDefault="00FC41F3" w:rsidP="00FC41F3">
      <w:pPr>
        <w:jc w:val="both"/>
        <w:rPr>
          <w:ins w:id="1594" w:author="Maria Solana Gonzalez" w:date="2017-06-01T15:55:00Z"/>
          <w:rFonts w:cs="Times"/>
        </w:rPr>
      </w:pPr>
      <w:ins w:id="1595" w:author="Maria Solana Gonzalez" w:date="2017-06-01T15:55:00Z">
        <w:r>
          <w:rPr>
            <w:rFonts w:cs="Times"/>
          </w:rPr>
          <w:t>Los actuales enfoques forenses de imágenes digitales se clasifican en técnicas activas y pasivas (también conocidas como técnicas ciegas).</w:t>
        </w:r>
      </w:ins>
    </w:p>
    <w:p w14:paraId="0A2D0F6E" w14:textId="77777777" w:rsidR="00FC41F3" w:rsidRDefault="00FC41F3" w:rsidP="00FC41F3">
      <w:pPr>
        <w:jc w:val="both"/>
        <w:rPr>
          <w:ins w:id="1596" w:author="Maria Solana Gonzalez" w:date="2017-06-01T15:55:00Z"/>
          <w:rFonts w:cs="Times"/>
        </w:rPr>
      </w:pPr>
      <w:ins w:id="1597" w:author="Maria Solana Gonzalez" w:date="2017-06-01T15:55:00Z">
        <w:r>
          <w:rPr>
            <w:rFonts w:cs="Times"/>
          </w:rPr>
          <w:t>Las técnicas activas se basan en determinar la autenticidad de la imagen a través de la huella digital o marca de agua de la imagen, suelen investigar el PRNU de las imágenes, por lo que no tiene nada que ver con la parte gráfica de la imagen.</w:t>
        </w:r>
      </w:ins>
    </w:p>
    <w:p w14:paraId="7DB5B7CA" w14:textId="77777777" w:rsidR="00FC41F3" w:rsidRDefault="00FC41F3" w:rsidP="00FC41F3">
      <w:pPr>
        <w:jc w:val="both"/>
        <w:rPr>
          <w:ins w:id="1598" w:author="Maria Solana Gonzalez" w:date="2017-06-01T15:55:00Z"/>
          <w:rFonts w:cs="Times"/>
        </w:rPr>
      </w:pPr>
      <w:ins w:id="1599" w:author="Maria Solana Gonzalez" w:date="2017-06-01T15:55:00Z">
        <w:r>
          <w:rPr>
            <w:rFonts w:cs="Times"/>
          </w:rPr>
          <w:t>Por el contrario, las técnicas pasivas o ciegas se basan en la parte visual de la imagen por lo que tratan de encontrar incoherencias en ciertas regiones que determinen la integridad de la imagen analizada.</w:t>
        </w:r>
      </w:ins>
    </w:p>
    <w:p w14:paraId="3F58BB01" w14:textId="77777777" w:rsidR="00FC41F3" w:rsidRDefault="00FC41F3" w:rsidP="00FC41F3">
      <w:pPr>
        <w:jc w:val="both"/>
        <w:rPr>
          <w:ins w:id="1600" w:author="Maria Solana Gonzalez" w:date="2017-06-01T15:55:00Z"/>
          <w:rFonts w:cs="Times"/>
        </w:rPr>
      </w:pPr>
    </w:p>
    <w:p w14:paraId="4A0AE5E9" w14:textId="77777777" w:rsidR="00FC41F3" w:rsidRDefault="00FC41F3" w:rsidP="00FC41F3">
      <w:pPr>
        <w:jc w:val="both"/>
        <w:rPr>
          <w:ins w:id="1601" w:author="Maria Solana Gonzalez" w:date="2017-06-01T15:56:00Z"/>
          <w:rFonts w:cs="Times"/>
        </w:rPr>
      </w:pPr>
      <w:ins w:id="1602" w:author="Maria Solana Gonzalez" w:date="2017-06-01T15:55:00Z">
        <w:r>
          <w:rPr>
            <w:rFonts w:cs="Times"/>
          </w:rPr>
          <w:t>En la siguiente figura se muestra una sencilla taxonomía de las técnicas de identificación de manipulaciones de imágenes digitales, dividiéndolas en activas y pasivas.</w:t>
        </w:r>
      </w:ins>
    </w:p>
    <w:p w14:paraId="24173266" w14:textId="77777777" w:rsidR="00FC41F3" w:rsidRDefault="00FC41F3" w:rsidP="00FC41F3">
      <w:pPr>
        <w:jc w:val="both"/>
        <w:rPr>
          <w:ins w:id="1603" w:author="Maria Solana Gonzalez" w:date="2017-06-01T15:56:00Z"/>
          <w:rFonts w:cs="Times"/>
        </w:rPr>
      </w:pPr>
    </w:p>
    <w:p w14:paraId="28F52FC0" w14:textId="6135912B" w:rsidR="00FC41F3" w:rsidRDefault="00FC41F3" w:rsidP="00FC41F3">
      <w:pPr>
        <w:jc w:val="both"/>
        <w:rPr>
          <w:ins w:id="1604" w:author="Maria Solana Gonzalez" w:date="2017-06-01T15:56:00Z"/>
          <w:rFonts w:cs="Times"/>
        </w:rPr>
      </w:pPr>
      <w:ins w:id="1605" w:author="Maria Solana Gonzalez" w:date="2017-06-01T15:56:00Z">
        <w:r w:rsidRPr="000107D3">
          <w:rPr>
            <w:rFonts w:cs="Times"/>
            <w:noProof/>
            <w:lang w:val="es-ES_tradnl" w:eastAsia="es-ES_tradnl"/>
            <w:rPrChange w:id="1606" w:author="Unknown">
              <w:rPr>
                <w:b/>
                <w:smallCaps/>
                <w:noProof/>
                <w:kern w:val="28"/>
                <w:sz w:val="32"/>
                <w:szCs w:val="32"/>
                <w:lang w:val="es-ES_tradnl" w:eastAsia="es-ES_tradnl"/>
              </w:rPr>
            </w:rPrChange>
          </w:rPr>
          <w:drawing>
            <wp:inline distT="0" distB="0" distL="0" distR="0" wp14:anchorId="5F0F1634" wp14:editId="62B29E86">
              <wp:extent cx="5400675" cy="2010410"/>
              <wp:effectExtent l="0" t="0" r="9525"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2010410"/>
                      </a:xfrm>
                      <a:prstGeom prst="rect">
                        <a:avLst/>
                      </a:prstGeom>
                    </pic:spPr>
                  </pic:pic>
                </a:graphicData>
              </a:graphic>
            </wp:inline>
          </w:drawing>
        </w:r>
      </w:ins>
    </w:p>
    <w:p w14:paraId="7978641A" w14:textId="77777777" w:rsidR="00FC41F3" w:rsidRDefault="00FC41F3" w:rsidP="00FC41F3">
      <w:pPr>
        <w:jc w:val="both"/>
        <w:rPr>
          <w:ins w:id="1607" w:author="Maria Solana Gonzalez" w:date="2017-06-01T15:56:00Z"/>
          <w:rFonts w:cs="Times"/>
        </w:rPr>
      </w:pPr>
    </w:p>
    <w:p w14:paraId="40E8DD14" w14:textId="18E95A54" w:rsidR="00FC41F3" w:rsidRDefault="00FC41F3">
      <w:pPr>
        <w:ind w:left="83" w:firstLine="709"/>
        <w:jc w:val="both"/>
        <w:rPr>
          <w:ins w:id="1608" w:author="Maria Solana Gonzalez" w:date="2017-06-01T15:56:00Z"/>
          <w:rFonts w:cs="Times"/>
          <w:i/>
          <w:sz w:val="20"/>
          <w:szCs w:val="20"/>
        </w:rPr>
        <w:pPrChange w:id="1609" w:author="Maria Solana Gonzalez" w:date="2017-06-01T15:56:00Z">
          <w:pPr>
            <w:jc w:val="both"/>
          </w:pPr>
        </w:pPrChange>
      </w:pPr>
      <w:ins w:id="1610" w:author="Maria Solana Gonzalez" w:date="2017-06-01T15:56:00Z">
        <w:r w:rsidRPr="008B6AE5">
          <w:rPr>
            <w:rFonts w:cs="Times"/>
            <w:i/>
            <w:sz w:val="20"/>
            <w:szCs w:val="20"/>
          </w:rPr>
          <w:t xml:space="preserve">Figura </w:t>
        </w:r>
        <w:r>
          <w:rPr>
            <w:rFonts w:cs="Times"/>
            <w:i/>
            <w:sz w:val="20"/>
            <w:szCs w:val="20"/>
          </w:rPr>
          <w:t>X.X: Taxonomía de métodos de identificación de edición de imágenes digitales</w:t>
        </w:r>
        <w:r w:rsidRPr="008B6AE5">
          <w:rPr>
            <w:rFonts w:cs="Times"/>
            <w:i/>
            <w:sz w:val="20"/>
            <w:szCs w:val="20"/>
          </w:rPr>
          <w:t>.</w:t>
        </w:r>
      </w:ins>
    </w:p>
    <w:p w14:paraId="4B3B0E59" w14:textId="77777777" w:rsidR="00FC41F3" w:rsidRDefault="00FC41F3">
      <w:pPr>
        <w:ind w:left="83" w:firstLine="709"/>
        <w:jc w:val="both"/>
        <w:rPr>
          <w:ins w:id="1611" w:author="Maria Solana Gonzalez" w:date="2017-06-01T15:56:00Z"/>
          <w:rFonts w:cs="Times"/>
          <w:i/>
          <w:sz w:val="20"/>
          <w:szCs w:val="20"/>
        </w:rPr>
        <w:pPrChange w:id="1612" w:author="Maria Solana Gonzalez" w:date="2017-06-01T15:56:00Z">
          <w:pPr>
            <w:jc w:val="both"/>
          </w:pPr>
        </w:pPrChange>
      </w:pPr>
    </w:p>
    <w:p w14:paraId="7D6C53C8" w14:textId="77777777" w:rsidR="00FC41F3" w:rsidRDefault="00FC41F3" w:rsidP="00FC41F3">
      <w:pPr>
        <w:jc w:val="both"/>
        <w:rPr>
          <w:ins w:id="1613" w:author="Maria Solana Gonzalez" w:date="2017-06-01T15:56:00Z"/>
          <w:rFonts w:cs="Times"/>
        </w:rPr>
      </w:pPr>
    </w:p>
    <w:p w14:paraId="3FD7099B" w14:textId="77777777" w:rsidR="00FC41F3" w:rsidRDefault="00FC41F3" w:rsidP="00FC41F3">
      <w:pPr>
        <w:jc w:val="both"/>
        <w:rPr>
          <w:ins w:id="1614" w:author="Maria Solana Gonzalez" w:date="2017-06-01T15:56:00Z"/>
          <w:rFonts w:cs="Times"/>
        </w:rPr>
      </w:pPr>
    </w:p>
    <w:p w14:paraId="37985327" w14:textId="77777777" w:rsidR="00FC41F3" w:rsidRDefault="00FC41F3" w:rsidP="00FC41F3">
      <w:pPr>
        <w:jc w:val="both"/>
        <w:rPr>
          <w:ins w:id="1615" w:author="Maria Solana Gonzalez" w:date="2017-06-01T15:56:00Z"/>
          <w:rFonts w:cs="Times"/>
        </w:rPr>
      </w:pPr>
    </w:p>
    <w:p w14:paraId="69BAE2D2" w14:textId="77777777" w:rsidR="00FC41F3" w:rsidRDefault="00FC41F3" w:rsidP="00FC41F3">
      <w:pPr>
        <w:jc w:val="both"/>
        <w:rPr>
          <w:ins w:id="1616" w:author="Maria Solana Gonzalez" w:date="2017-06-01T15:56:00Z"/>
          <w:rFonts w:cs="Times"/>
        </w:rPr>
      </w:pPr>
    </w:p>
    <w:p w14:paraId="628AAF1A" w14:textId="2991F516" w:rsidR="00FC41F3" w:rsidRDefault="00FC41F3" w:rsidP="00FC41F3">
      <w:pPr>
        <w:jc w:val="both"/>
        <w:rPr>
          <w:ins w:id="1617" w:author="Maria Solana Gonzalez" w:date="2017-06-01T15:56:00Z"/>
          <w:rFonts w:cs="Times"/>
        </w:rPr>
      </w:pPr>
      <w:ins w:id="1618" w:author="Maria Solana Gonzalez" w:date="2017-06-01T15:56:00Z">
        <w:r>
          <w:rPr>
            <w:rFonts w:cs="Times"/>
          </w:rPr>
          <w:lastRenderedPageBreak/>
          <w:t xml:space="preserve">Con el paso de los años la cantidad de publicaciones de artículos que contienen técnicas de detección de imágenes de estas características ha ido aumentando proporcionalmente. En el </w:t>
        </w:r>
      </w:ins>
      <w:r w:rsidR="00362A61">
        <w:rPr>
          <w:rFonts w:cs="Times"/>
        </w:rPr>
        <w:t>gráfico</w:t>
      </w:r>
      <w:ins w:id="1619" w:author="Maria Solana Gonzalez" w:date="2017-06-01T15:56:00Z">
        <w:r>
          <w:rPr>
            <w:rFonts w:cs="Times"/>
          </w:rPr>
          <w:t xml:space="preserve"> de la siguiente figura se aprecia el crecimiento del número de publicaciones por año entre 2002 y 2014 de artículos basados en técnicas de identificación de imágenes manipuladas según </w:t>
        </w:r>
        <w:r>
          <w:rPr>
            <w:rFonts w:cs="Times"/>
          </w:rPr>
          <w:fldChar w:fldCharType="begin"/>
        </w:r>
      </w:ins>
      <w:r w:rsidR="007907D1">
        <w:rPr>
          <w:rFonts w:cs="Times"/>
        </w:rPr>
        <w:instrText xml:space="preserve"> ADDIN ZOTERO_ITEM CSL_CITATION {"citationID":"aim66uc9tv","properties":{"formattedCitation":"[4]","plainCitation":"[4]"},"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id="1620" w:author="Maria Solana Gonzalez" w:date="2017-06-01T15:56:00Z">
        <w:r>
          <w:rPr>
            <w:rFonts w:cs="Times"/>
          </w:rPr>
          <w:fldChar w:fldCharType="separate"/>
        </w:r>
      </w:ins>
      <w:r w:rsidR="007907D1">
        <w:rPr>
          <w:rFonts w:cs="Times"/>
          <w:noProof/>
        </w:rPr>
        <w:t>[4]</w:t>
      </w:r>
      <w:ins w:id="1621" w:author="Maria Solana Gonzalez" w:date="2017-06-01T15:56:00Z">
        <w:r>
          <w:rPr>
            <w:rFonts w:cs="Times"/>
          </w:rPr>
          <w:fldChar w:fldCharType="end"/>
        </w:r>
        <w:r>
          <w:rPr>
            <w:rFonts w:cs="Times"/>
          </w:rPr>
          <w:t>.</w:t>
        </w:r>
      </w:ins>
    </w:p>
    <w:p w14:paraId="33A25143" w14:textId="77777777" w:rsidR="00FC41F3" w:rsidRDefault="00FC41F3" w:rsidP="00FC41F3">
      <w:pPr>
        <w:jc w:val="both"/>
        <w:rPr>
          <w:ins w:id="1622" w:author="Maria Solana Gonzalez" w:date="2017-06-01T15:55:00Z"/>
          <w:rFonts w:cs="Times"/>
        </w:rPr>
      </w:pPr>
    </w:p>
    <w:p w14:paraId="15722253" w14:textId="48FEF443" w:rsidR="001B0516" w:rsidDel="00FC41F3" w:rsidRDefault="001B0516">
      <w:pPr>
        <w:jc w:val="both"/>
        <w:rPr>
          <w:ins w:id="1623" w:author="Pablo Blanco Peris" w:date="2017-05-24T19:17:00Z"/>
          <w:del w:id="1624" w:author="Maria Solana Gonzalez" w:date="2017-06-01T15:55:00Z"/>
          <w:rFonts w:cs="Times"/>
        </w:rPr>
        <w:pPrChange w:id="1625" w:author="Pablo Blanco Peris" w:date="2017-05-24T19:15:00Z">
          <w:pPr>
            <w:pStyle w:val="Ttulo1"/>
            <w:numPr>
              <w:numId w:val="19"/>
            </w:numPr>
            <w:ind w:left="284" w:hanging="284"/>
          </w:pPr>
        </w:pPrChange>
      </w:pPr>
      <w:ins w:id="1626" w:author="Pablo Blanco Peris" w:date="2017-05-24T19:15:00Z">
        <w:del w:id="1627" w:author="Maria Solana Gonzalez" w:date="2017-06-01T15:55:00Z">
          <w:r w:rsidDel="00FC41F3">
            <w:rPr>
              <w:rFonts w:ascii="Book Antiqua" w:hAnsi="Book Antiqua" w:cs="Times"/>
            </w:rPr>
            <w:delText>Desafortunadamente hoy en día existe mucha facilidad a la hora de manipular contenido multimedia</w:delText>
          </w:r>
        </w:del>
      </w:ins>
      <w:ins w:id="1628" w:author="Pablo Blanco Peris" w:date="2017-05-24T19:17:00Z">
        <w:del w:id="1629" w:author="Maria Solana Gonzalez" w:date="2017-06-01T15:55:00Z">
          <w:r w:rsidR="006102B2" w:rsidDel="00FC41F3">
            <w:rPr>
              <w:rFonts w:ascii="Book Antiqua" w:hAnsi="Book Antiqua" w:cs="Times"/>
            </w:rPr>
            <w:delText>, ya que, imágenes, documentos y archivos son muy vulnerables en este ámbito.</w:delText>
          </w:r>
        </w:del>
      </w:ins>
    </w:p>
    <w:p w14:paraId="12C6DF1F" w14:textId="5981C40B" w:rsidR="006102B2" w:rsidDel="00FC41F3" w:rsidRDefault="006102B2">
      <w:pPr>
        <w:jc w:val="both"/>
        <w:rPr>
          <w:ins w:id="1630" w:author="Pablo Blanco Peris" w:date="2017-05-24T19:19:00Z"/>
          <w:del w:id="1631" w:author="Maria Solana Gonzalez" w:date="2017-06-01T15:55:00Z"/>
          <w:rFonts w:cs="Times"/>
        </w:rPr>
        <w:pPrChange w:id="1632" w:author="Pablo Blanco Peris" w:date="2017-05-24T19:15:00Z">
          <w:pPr>
            <w:pStyle w:val="Ttulo1"/>
            <w:numPr>
              <w:numId w:val="19"/>
            </w:numPr>
            <w:ind w:left="284" w:hanging="284"/>
          </w:pPr>
        </w:pPrChange>
      </w:pPr>
      <w:ins w:id="1633" w:author="Pablo Blanco Peris" w:date="2017-05-24T19:18:00Z">
        <w:del w:id="1634" w:author="Maria Solana Gonzalez" w:date="2017-06-01T15:55:00Z">
          <w:r w:rsidDel="00FC41F3">
            <w:rPr>
              <w:rFonts w:ascii="Book Antiqua" w:hAnsi="Book Antiqua" w:cs="Times"/>
            </w:rPr>
            <w:delText xml:space="preserve">Este hecho tuvo como consecuencia el interés de muchos investigadores </w:delText>
          </w:r>
        </w:del>
      </w:ins>
      <w:ins w:id="1635" w:author="Pablo Blanco Peris" w:date="2017-05-24T19:19:00Z">
        <w:del w:id="1636" w:author="Maria Solana Gonzalez" w:date="2017-06-01T15:55:00Z">
          <w:r w:rsidDel="00FC41F3">
            <w:rPr>
              <w:rFonts w:ascii="Book Antiqua" w:hAnsi="Book Antiqua" w:cs="Times"/>
            </w:rPr>
            <w:delText>en el desarrollo de técnicas robustas para la detección de falsificación de imágenes.</w:delText>
          </w:r>
        </w:del>
      </w:ins>
    </w:p>
    <w:p w14:paraId="4C272396" w14:textId="3F6217B4" w:rsidR="006102B2" w:rsidDel="00FC41F3" w:rsidRDefault="006102B2">
      <w:pPr>
        <w:jc w:val="both"/>
        <w:rPr>
          <w:ins w:id="1637" w:author="Usuario de Microsoft Office" w:date="2017-05-30T10:42:00Z"/>
          <w:del w:id="1638" w:author="Maria Solana Gonzalez" w:date="2017-06-01T15:55:00Z"/>
          <w:rFonts w:cs="Times"/>
        </w:rPr>
        <w:pPrChange w:id="1639" w:author="Pablo Blanco Peris" w:date="2017-05-24T19:15:00Z">
          <w:pPr>
            <w:pStyle w:val="Ttulo1"/>
            <w:numPr>
              <w:numId w:val="19"/>
            </w:numPr>
            <w:ind w:left="284" w:hanging="284"/>
          </w:pPr>
        </w:pPrChange>
      </w:pPr>
      <w:ins w:id="1640" w:author="Pablo Blanco Peris" w:date="2017-05-24T19:19:00Z">
        <w:del w:id="1641" w:author="Maria Solana Gonzalez" w:date="2017-06-01T15:55:00Z">
          <w:r w:rsidDel="00FC41F3">
            <w:rPr>
              <w:rFonts w:ascii="Book Antiqua" w:hAnsi="Book Antiqua" w:cs="Times"/>
            </w:rPr>
            <w:delText xml:space="preserve">Desde entonces, una gran cantidad de algoritmos han sido desarrollados, analizados y probados con </w:delText>
          </w:r>
        </w:del>
      </w:ins>
      <w:ins w:id="1642" w:author="Pablo Blanco Peris" w:date="2017-05-24T19:20:00Z">
        <w:del w:id="1643" w:author="Maria Solana Gonzalez" w:date="2017-06-01T15:55:00Z">
          <w:r w:rsidDel="00FC41F3">
            <w:rPr>
              <w:rFonts w:ascii="Book Antiqua" w:hAnsi="Book Antiqua" w:cs="Times"/>
            </w:rPr>
            <w:delText>intención</w:delText>
          </w:r>
        </w:del>
      </w:ins>
      <w:ins w:id="1644" w:author="Pablo Blanco Peris" w:date="2017-05-24T19:19:00Z">
        <w:del w:id="1645" w:author="Maria Solana Gonzalez" w:date="2017-06-01T15:55:00Z">
          <w:r w:rsidDel="00FC41F3">
            <w:rPr>
              <w:rFonts w:ascii="Book Antiqua" w:hAnsi="Book Antiqua" w:cs="Times"/>
            </w:rPr>
            <w:delText xml:space="preserve"> </w:delText>
          </w:r>
        </w:del>
      </w:ins>
      <w:ins w:id="1646" w:author="Pablo Blanco Peris" w:date="2017-05-24T19:20:00Z">
        <w:del w:id="1647" w:author="Maria Solana Gonzalez" w:date="2017-06-01T15:55:00Z">
          <w:r w:rsidDel="00FC41F3">
            <w:rPr>
              <w:rFonts w:ascii="Book Antiqua" w:hAnsi="Book Antiqua" w:cs="Times"/>
            </w:rPr>
            <w:delText xml:space="preserve">de </w:delText>
          </w:r>
        </w:del>
      </w:ins>
      <w:ins w:id="1648" w:author="Pablo Blanco Peris" w:date="2017-05-24T19:22:00Z">
        <w:del w:id="1649" w:author="Maria Solana Gonzalez" w:date="2017-06-01T15:55:00Z">
          <w:r w:rsidR="00352FC9" w:rsidDel="00FC41F3">
            <w:rPr>
              <w:rFonts w:ascii="Book Antiqua" w:hAnsi="Book Antiqua" w:cs="Times"/>
            </w:rPr>
            <w:delText xml:space="preserve">verificar la integridad de las </w:delText>
          </w:r>
        </w:del>
      </w:ins>
      <w:ins w:id="1650" w:author="Pablo Blanco Peris" w:date="2017-05-24T19:23:00Z">
        <w:del w:id="1651" w:author="Maria Solana Gonzalez" w:date="2017-06-01T15:55:00Z">
          <w:r w:rsidR="00352FC9" w:rsidDel="00FC41F3">
            <w:rPr>
              <w:rFonts w:ascii="Book Antiqua" w:hAnsi="Book Antiqua" w:cs="Times"/>
            </w:rPr>
            <w:delText>imágenes</w:delText>
          </w:r>
        </w:del>
      </w:ins>
      <w:ins w:id="1652" w:author="Pablo Blanco Peris" w:date="2017-05-24T19:22:00Z">
        <w:del w:id="1653" w:author="Maria Solana Gonzalez" w:date="2017-06-01T15:55:00Z">
          <w:r w:rsidR="00352FC9" w:rsidDel="00FC41F3">
            <w:rPr>
              <w:rFonts w:ascii="Book Antiqua" w:hAnsi="Book Antiqua" w:cs="Times"/>
            </w:rPr>
            <w:delText xml:space="preserve"> </w:delText>
          </w:r>
        </w:del>
      </w:ins>
      <w:ins w:id="1654" w:author="Pablo Blanco Peris" w:date="2017-05-24T19:23:00Z">
        <w:del w:id="1655" w:author="Maria Solana Gonzalez" w:date="2017-06-01T15:55:00Z">
          <w:r w:rsidR="00352FC9" w:rsidDel="00FC41F3">
            <w:rPr>
              <w:rFonts w:ascii="Book Antiqua" w:hAnsi="Book Antiqua" w:cs="Times"/>
            </w:rPr>
            <w:delText>digitales a día de hoy.</w:delText>
          </w:r>
        </w:del>
      </w:ins>
    </w:p>
    <w:p w14:paraId="04877501" w14:textId="31341A3A" w:rsidR="007240E0" w:rsidDel="00FC41F3" w:rsidRDefault="007240E0">
      <w:pPr>
        <w:jc w:val="both"/>
        <w:rPr>
          <w:ins w:id="1656" w:author="Usuario de Microsoft Office" w:date="2017-05-30T10:42:00Z"/>
          <w:del w:id="1657" w:author="Maria Solana Gonzalez" w:date="2017-06-01T15:55:00Z"/>
          <w:rFonts w:cs="Times"/>
        </w:rPr>
        <w:pPrChange w:id="1658" w:author="Pablo Blanco Peris" w:date="2017-05-24T19:15:00Z">
          <w:pPr>
            <w:pStyle w:val="Ttulo1"/>
            <w:numPr>
              <w:numId w:val="19"/>
            </w:numPr>
            <w:ind w:left="284" w:hanging="284"/>
          </w:pPr>
        </w:pPrChange>
      </w:pPr>
    </w:p>
    <w:p w14:paraId="7C32E08C" w14:textId="357CF383" w:rsidR="007240E0" w:rsidDel="00FC41F3" w:rsidRDefault="007240E0">
      <w:pPr>
        <w:jc w:val="both"/>
        <w:rPr>
          <w:ins w:id="1659" w:author="Usuario de Microsoft Office" w:date="2017-05-30T10:43:00Z"/>
          <w:del w:id="1660" w:author="Maria Solana Gonzalez" w:date="2017-06-01T15:55:00Z"/>
          <w:rFonts w:cs="Times"/>
        </w:rPr>
        <w:pPrChange w:id="1661" w:author="Pablo Blanco Peris" w:date="2017-05-24T19:15:00Z">
          <w:pPr>
            <w:pStyle w:val="Ttulo1"/>
            <w:numPr>
              <w:numId w:val="19"/>
            </w:numPr>
            <w:ind w:left="284" w:hanging="284"/>
          </w:pPr>
        </w:pPrChange>
      </w:pPr>
      <w:ins w:id="1662" w:author="Usuario de Microsoft Office" w:date="2017-05-30T10:42:00Z">
        <w:del w:id="1663" w:author="Maria Solana Gonzalez" w:date="2017-06-01T15:55:00Z">
          <w:r w:rsidDel="00FC41F3">
            <w:rPr>
              <w:rFonts w:ascii="Book Antiqua" w:hAnsi="Book Antiqua" w:cs="Times"/>
            </w:rPr>
            <w:delText xml:space="preserve">En los inicios del análisis forenses la parte </w:delText>
          </w:r>
        </w:del>
      </w:ins>
      <w:ins w:id="1664" w:author="Usuario de Microsoft Office" w:date="2017-05-30T10:43:00Z">
        <w:del w:id="1665" w:author="Maria Solana Gonzalez" w:date="2017-06-01T15:55:00Z">
          <w:r w:rsidDel="00FC41F3">
            <w:rPr>
              <w:rFonts w:ascii="Book Antiqua" w:hAnsi="Book Antiqua" w:cs="Times"/>
            </w:rPr>
            <w:delText>académica</w:delText>
          </w:r>
        </w:del>
      </w:ins>
      <w:ins w:id="1666" w:author="Usuario de Microsoft Office" w:date="2017-05-30T10:42:00Z">
        <w:del w:id="1667" w:author="Maria Solana Gonzalez" w:date="2017-06-01T15:55:00Z">
          <w:r w:rsidDel="00FC41F3">
            <w:rPr>
              <w:rFonts w:ascii="Book Antiqua" w:hAnsi="Book Antiqua" w:cs="Times"/>
            </w:rPr>
            <w:delText xml:space="preserve"> encontró </w:delText>
          </w:r>
        </w:del>
      </w:ins>
      <w:ins w:id="1668" w:author="Usuario de Microsoft Office" w:date="2017-05-30T10:43:00Z">
        <w:del w:id="1669" w:author="Maria Solana Gonzalez" w:date="2017-06-01T15:55:00Z">
          <w:r w:rsidDel="00FC41F3">
            <w:rPr>
              <w:rFonts w:ascii="Book Antiqua" w:hAnsi="Book Antiqua" w:cs="Times"/>
            </w:rPr>
            <w:delText>utilidad</w:delText>
          </w:r>
        </w:del>
      </w:ins>
      <w:ins w:id="1670" w:author="Usuario de Microsoft Office" w:date="2017-05-30T10:42:00Z">
        <w:del w:id="1671" w:author="Maria Solana Gonzalez" w:date="2017-06-01T15:55:00Z">
          <w:r w:rsidDel="00FC41F3">
            <w:rPr>
              <w:rFonts w:ascii="Book Antiqua" w:hAnsi="Book Antiqua" w:cs="Times"/>
            </w:rPr>
            <w:delText xml:space="preserve"> </w:delText>
          </w:r>
        </w:del>
      </w:ins>
      <w:ins w:id="1672" w:author="Usuario de Microsoft Office" w:date="2017-05-30T10:43:00Z">
        <w:del w:id="1673" w:author="Maria Solana Gonzalez" w:date="2017-06-01T15:55:00Z">
          <w:r w:rsidDel="00FC41F3">
            <w:rPr>
              <w:rFonts w:ascii="Book Antiqua" w:hAnsi="Book Antiqua" w:cs="Times"/>
            </w:rPr>
            <w:delText>en ámbitos como aplicación de la ley, inteligencia, investigaciones privadas y medios de comunicación.</w:delText>
          </w:r>
        </w:del>
      </w:ins>
    </w:p>
    <w:p w14:paraId="2CD69360" w14:textId="1596AC8D" w:rsidR="007240E0" w:rsidDel="00FC41F3" w:rsidRDefault="007240E0">
      <w:pPr>
        <w:jc w:val="both"/>
        <w:rPr>
          <w:ins w:id="1674" w:author="Pablo Blanco Peris" w:date="2017-05-24T19:23:00Z"/>
          <w:del w:id="1675" w:author="Maria Solana Gonzalez" w:date="2017-06-01T15:55:00Z"/>
          <w:rFonts w:cs="Times"/>
        </w:rPr>
        <w:pPrChange w:id="1676" w:author="Pablo Blanco Peris" w:date="2017-05-24T19:15:00Z">
          <w:pPr>
            <w:pStyle w:val="Ttulo1"/>
            <w:numPr>
              <w:numId w:val="19"/>
            </w:numPr>
            <w:ind w:left="284" w:hanging="284"/>
          </w:pPr>
        </w:pPrChange>
      </w:pPr>
    </w:p>
    <w:p w14:paraId="0C5DC064" w14:textId="50666D65" w:rsidR="00352FC9" w:rsidDel="00FC41F3" w:rsidRDefault="00352FC9">
      <w:pPr>
        <w:jc w:val="both"/>
        <w:rPr>
          <w:ins w:id="1677" w:author="Usuario de Microsoft Office" w:date="2017-05-30T10:42:00Z"/>
          <w:del w:id="1678" w:author="Maria Solana Gonzalez" w:date="2017-06-01T15:55:00Z"/>
          <w:rFonts w:cs="Times"/>
        </w:rPr>
        <w:pPrChange w:id="1679" w:author="Pablo Blanco Peris" w:date="2017-05-24T19:15:00Z">
          <w:pPr>
            <w:pStyle w:val="Ttulo1"/>
            <w:numPr>
              <w:numId w:val="19"/>
            </w:numPr>
            <w:ind w:left="284" w:hanging="284"/>
          </w:pPr>
        </w:pPrChange>
      </w:pPr>
    </w:p>
    <w:p w14:paraId="52DEA469" w14:textId="047FA32C" w:rsidR="007240E0" w:rsidDel="00FC41F3" w:rsidRDefault="007240E0">
      <w:pPr>
        <w:jc w:val="both"/>
        <w:rPr>
          <w:ins w:id="1680" w:author="Pablo Blanco Peris" w:date="2017-05-24T19:23:00Z"/>
          <w:del w:id="1681" w:author="Maria Solana Gonzalez" w:date="2017-06-01T15:55:00Z"/>
          <w:rFonts w:cs="Times"/>
        </w:rPr>
        <w:pPrChange w:id="1682" w:author="Pablo Blanco Peris" w:date="2017-05-24T19:15:00Z">
          <w:pPr>
            <w:pStyle w:val="Ttulo1"/>
            <w:numPr>
              <w:numId w:val="19"/>
            </w:numPr>
            <w:ind w:left="284" w:hanging="284"/>
          </w:pPr>
        </w:pPrChange>
      </w:pPr>
    </w:p>
    <w:p w14:paraId="03AA6EFC" w14:textId="5C6CD4E2" w:rsidR="00352FC9" w:rsidDel="00FC41F3" w:rsidRDefault="00352FC9">
      <w:pPr>
        <w:jc w:val="both"/>
        <w:rPr>
          <w:ins w:id="1683" w:author="Pablo Blanco Peris" w:date="2017-05-28T12:43:00Z"/>
          <w:del w:id="1684" w:author="Maria Solana Gonzalez" w:date="2017-06-01T15:55:00Z"/>
          <w:rFonts w:cs="Times"/>
        </w:rPr>
        <w:pPrChange w:id="1685" w:author="Pablo Blanco Peris" w:date="2017-05-24T19:15:00Z">
          <w:pPr>
            <w:pStyle w:val="Ttulo1"/>
            <w:numPr>
              <w:numId w:val="19"/>
            </w:numPr>
            <w:ind w:left="284" w:hanging="284"/>
          </w:pPr>
        </w:pPrChange>
      </w:pPr>
      <w:ins w:id="1686" w:author="Pablo Blanco Peris" w:date="2017-05-24T19:23:00Z">
        <w:del w:id="1687" w:author="Maria Solana Gonzalez" w:date="2017-06-01T15:55:00Z">
          <w:r w:rsidDel="00FC41F3">
            <w:rPr>
              <w:rFonts w:ascii="Book Antiqua" w:hAnsi="Book Antiqua" w:cs="Times"/>
            </w:rPr>
            <w:delText xml:space="preserve">Debido a las diferentes técnicas de manipulación de imágenes, se han desarrollado diferentes </w:delText>
          </w:r>
        </w:del>
      </w:ins>
      <w:ins w:id="1688" w:author="Pablo Blanco Peris" w:date="2017-05-24T19:24:00Z">
        <w:del w:id="1689" w:author="Maria Solana Gonzalez" w:date="2017-06-01T15:55:00Z">
          <w:r w:rsidDel="00FC41F3">
            <w:rPr>
              <w:rFonts w:ascii="Book Antiqua" w:hAnsi="Book Antiqua" w:cs="Times"/>
            </w:rPr>
            <w:delText>métodos</w:delText>
          </w:r>
        </w:del>
      </w:ins>
      <w:ins w:id="1690" w:author="Pablo Blanco Peris" w:date="2017-05-24T19:23:00Z">
        <w:del w:id="1691" w:author="Maria Solana Gonzalez" w:date="2017-06-01T15:55:00Z">
          <w:r w:rsidDel="00FC41F3">
            <w:rPr>
              <w:rFonts w:ascii="Book Antiqua" w:hAnsi="Book Antiqua" w:cs="Times"/>
            </w:rPr>
            <w:delText xml:space="preserve"> </w:delText>
          </w:r>
        </w:del>
      </w:ins>
      <w:ins w:id="1692" w:author="Pablo Blanco Peris" w:date="2017-05-24T19:24:00Z">
        <w:del w:id="1693" w:author="Maria Solana Gonzalez" w:date="2017-06-01T15:55:00Z">
          <w:r w:rsidDel="00FC41F3">
            <w:rPr>
              <w:rFonts w:ascii="Book Antiqua" w:hAnsi="Book Antiqua" w:cs="Times"/>
            </w:rPr>
            <w:delText>de detección.</w:delText>
          </w:r>
        </w:del>
      </w:ins>
    </w:p>
    <w:p w14:paraId="199AF3F3" w14:textId="562FBEA3" w:rsidR="00976DCE" w:rsidDel="00FC41F3" w:rsidRDefault="00976DCE">
      <w:pPr>
        <w:jc w:val="both"/>
        <w:rPr>
          <w:ins w:id="1694" w:author="Pablo Blanco Peris" w:date="2017-05-28T12:43:00Z"/>
          <w:del w:id="1695" w:author="Maria Solana Gonzalez" w:date="2017-06-01T15:55:00Z"/>
          <w:rFonts w:cs="Times"/>
        </w:rPr>
        <w:pPrChange w:id="1696" w:author="Pablo Blanco Peris" w:date="2017-05-24T19:15:00Z">
          <w:pPr>
            <w:pStyle w:val="Ttulo1"/>
            <w:numPr>
              <w:numId w:val="19"/>
            </w:numPr>
            <w:ind w:left="284" w:hanging="284"/>
          </w:pPr>
        </w:pPrChange>
      </w:pPr>
    </w:p>
    <w:p w14:paraId="688D7A7B" w14:textId="00B15992" w:rsidR="00976DCE" w:rsidDel="00FC41F3" w:rsidRDefault="00976DCE">
      <w:pPr>
        <w:jc w:val="both"/>
        <w:rPr>
          <w:ins w:id="1697" w:author="Pablo Blanco Peris" w:date="2017-05-28T12:43:00Z"/>
          <w:del w:id="1698" w:author="Maria Solana Gonzalez" w:date="2017-06-01T15:55:00Z"/>
          <w:rFonts w:cs="Times"/>
        </w:rPr>
        <w:pPrChange w:id="1699" w:author="Pablo Blanco Peris" w:date="2017-05-24T19:15:00Z">
          <w:pPr>
            <w:pStyle w:val="Ttulo1"/>
            <w:numPr>
              <w:numId w:val="19"/>
            </w:numPr>
            <w:ind w:left="284" w:hanging="284"/>
          </w:pPr>
        </w:pPrChange>
      </w:pPr>
    </w:p>
    <w:p w14:paraId="06BD04E8" w14:textId="4242A0A7" w:rsidR="00207E44" w:rsidDel="00FC41F3" w:rsidRDefault="00976DCE">
      <w:pPr>
        <w:jc w:val="both"/>
        <w:rPr>
          <w:ins w:id="1700" w:author="Pablo Blanco Peris" w:date="2017-05-28T12:44:00Z"/>
          <w:del w:id="1701" w:author="Maria Solana Gonzalez" w:date="2017-06-01T15:55:00Z"/>
          <w:rFonts w:cs="Times"/>
        </w:rPr>
        <w:pPrChange w:id="1702" w:author="Pablo Blanco Peris" w:date="2017-05-24T19:15:00Z">
          <w:pPr>
            <w:pStyle w:val="Ttulo1"/>
            <w:numPr>
              <w:numId w:val="19"/>
            </w:numPr>
            <w:ind w:left="284" w:hanging="284"/>
          </w:pPr>
        </w:pPrChange>
      </w:pPr>
      <w:ins w:id="1703" w:author="Pablo Blanco Peris" w:date="2017-05-28T12:43:00Z">
        <w:del w:id="1704" w:author="Maria Solana Gonzalez" w:date="2017-06-01T15:55:00Z">
          <w:r w:rsidDel="00FC41F3">
            <w:rPr>
              <w:rFonts w:ascii="Book Antiqua" w:hAnsi="Book Antiqua" w:cs="Times"/>
            </w:rPr>
            <w:delText xml:space="preserve">En </w:delText>
          </w:r>
          <w:r w:rsidR="00207E44" w:rsidDel="00FC41F3">
            <w:rPr>
              <w:rFonts w:ascii="Book Antiqua" w:hAnsi="Book Antiqua" w:cs="Times"/>
            </w:rPr>
            <w:delText>este gráfico se aprecia el crecimiento del número de publicaciones por año entre 2002 y 2014</w:delText>
          </w:r>
        </w:del>
      </w:ins>
      <w:ins w:id="1705" w:author="Pablo Blanco Peris" w:date="2017-05-28T12:44:00Z">
        <w:del w:id="1706" w:author="Maria Solana Gonzalez" w:date="2017-06-01T15:55:00Z">
          <w:r w:rsidR="00207E44" w:rsidDel="00FC41F3">
            <w:rPr>
              <w:rFonts w:ascii="Book Antiqua" w:hAnsi="Book Antiqua" w:cs="Times"/>
            </w:rPr>
            <w:delText xml:space="preserve"> de artículos</w:delText>
          </w:r>
        </w:del>
      </w:ins>
      <w:ins w:id="1707" w:author="Pablo Blanco Peris" w:date="2017-05-28T12:47:00Z">
        <w:del w:id="1708" w:author="Maria Solana Gonzalez" w:date="2017-06-01T15:55:00Z">
          <w:r w:rsidR="00207E44" w:rsidDel="00FC41F3">
            <w:rPr>
              <w:rFonts w:ascii="Book Antiqua" w:hAnsi="Book Antiqua" w:cs="Times"/>
            </w:rPr>
            <w:delText xml:space="preserve"> basados en</w:delText>
          </w:r>
        </w:del>
      </w:ins>
      <w:ins w:id="1709" w:author="Pablo Blanco Peris" w:date="2017-05-28T12:44:00Z">
        <w:del w:id="1710" w:author="Maria Solana Gonzalez" w:date="2017-06-01T15:55:00Z">
          <w:r w:rsidR="00207E44" w:rsidDel="00FC41F3">
            <w:rPr>
              <w:rFonts w:ascii="Book Antiqua" w:hAnsi="Book Antiqua" w:cs="Times"/>
            </w:rPr>
            <w:delText xml:space="preserve"> técnicas de identificación de imágenes manipuladas</w:delText>
          </w:r>
        </w:del>
      </w:ins>
      <w:ins w:id="1711" w:author="Pablo Blanco Peris" w:date="2017-05-28T12:45:00Z">
        <w:del w:id="1712" w:author="Maria Solana Gonzalez" w:date="2017-06-01T15:55:00Z">
          <w:r w:rsidR="00207E44" w:rsidDel="00FC41F3">
            <w:rPr>
              <w:rFonts w:ascii="Book Antiqua" w:hAnsi="Book Antiqua" w:cs="Times"/>
            </w:rPr>
            <w:delText xml:space="preserve"> según </w:delText>
          </w:r>
        </w:del>
      </w:ins>
      <w:ins w:id="1713" w:author="Pablo Blanco Peris" w:date="2017-05-28T12:46:00Z">
        <w:del w:id="1714" w:author="Maria Solana Gonzalez" w:date="2017-06-01T15:55:00Z">
          <w:r w:rsidR="00207E44" w:rsidDel="00FC41F3">
            <w:rPr>
              <w:rFonts w:ascii="Book Antiqua" w:hAnsi="Book Antiqua" w:cs="Times"/>
            </w:rPr>
            <w:fldChar w:fldCharType="begin"/>
          </w:r>
          <w:r w:rsidR="00207E44" w:rsidDel="00FC41F3">
            <w:rPr>
              <w:rFonts w:ascii="Book Antiqua" w:hAnsi="Book Antiqua" w:cs="Times"/>
            </w:rPr>
            <w:del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delInstrText>
          </w:r>
        </w:del>
      </w:ins>
      <w:del w:id="1715" w:author="Maria Solana Gonzalez" w:date="2017-06-01T15:55:00Z">
        <w:r w:rsidR="00207E44" w:rsidDel="00FC41F3">
          <w:rPr>
            <w:rFonts w:ascii="Book Antiqua" w:hAnsi="Book Antiqua" w:cs="Times"/>
          </w:rPr>
          <w:fldChar w:fldCharType="separate"/>
        </w:r>
      </w:del>
      <w:ins w:id="1716" w:author="Pablo Blanco Peris" w:date="2017-05-28T12:46:00Z">
        <w:del w:id="1717" w:author="Maria Solana Gonzalez" w:date="2017-06-01T15:55:00Z">
          <w:r w:rsidR="00207E44" w:rsidDel="00FC41F3">
            <w:rPr>
              <w:rFonts w:ascii="Book Antiqua" w:hAnsi="Book Antiqua" w:cs="Times"/>
              <w:noProof/>
            </w:rPr>
            <w:delText>[5]</w:delText>
          </w:r>
          <w:r w:rsidR="00207E44" w:rsidDel="00FC41F3">
            <w:rPr>
              <w:rFonts w:ascii="Book Antiqua" w:hAnsi="Book Antiqua" w:cs="Times"/>
            </w:rPr>
            <w:fldChar w:fldCharType="end"/>
          </w:r>
        </w:del>
      </w:ins>
      <w:ins w:id="1718" w:author="Pablo Blanco Peris" w:date="2017-05-28T12:44:00Z">
        <w:del w:id="1719" w:author="Maria Solana Gonzalez" w:date="2017-06-01T15:55:00Z">
          <w:r w:rsidR="00207E44" w:rsidDel="00FC41F3">
            <w:rPr>
              <w:rFonts w:ascii="Book Antiqua" w:hAnsi="Book Antiqua" w:cs="Times"/>
            </w:rPr>
            <w:delText>.</w:delText>
          </w:r>
        </w:del>
      </w:ins>
    </w:p>
    <w:p w14:paraId="23B18AE8" w14:textId="672F3435" w:rsidR="00207E44" w:rsidRDefault="00207E44">
      <w:pPr>
        <w:jc w:val="center"/>
        <w:rPr>
          <w:ins w:id="1720" w:author="Pablo Blanco Peris" w:date="2017-05-24T19:19:00Z"/>
          <w:rFonts w:cs="Times"/>
        </w:rPr>
        <w:pPrChange w:id="1721" w:author="Pablo Blanco Peris" w:date="2017-05-28T12:50:00Z">
          <w:pPr>
            <w:pStyle w:val="Ttulo1"/>
            <w:numPr>
              <w:numId w:val="19"/>
            </w:numPr>
            <w:ind w:left="284" w:hanging="284"/>
          </w:pPr>
        </w:pPrChange>
      </w:pPr>
      <w:ins w:id="1722" w:author="Pablo Blanco Peris" w:date="2017-05-28T12:45:00Z">
        <w:r w:rsidRPr="00207E44">
          <w:rPr>
            <w:rFonts w:cs="Times"/>
            <w:noProof/>
            <w:lang w:val="es-ES_tradnl" w:eastAsia="es-ES_tradnl"/>
            <w:rPrChange w:id="1723" w:author="Unknown">
              <w:rPr>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4512945"/>
                      </a:xfrm>
                      <a:prstGeom prst="rect">
                        <a:avLst/>
                      </a:prstGeom>
                    </pic:spPr>
                  </pic:pic>
                </a:graphicData>
              </a:graphic>
            </wp:inline>
          </w:drawing>
        </w:r>
      </w:ins>
    </w:p>
    <w:p w14:paraId="540861BD" w14:textId="51F3854F" w:rsidR="00E37B43" w:rsidRPr="008B6AE5" w:rsidRDefault="00E37B43">
      <w:pPr>
        <w:widowControl w:val="0"/>
        <w:tabs>
          <w:tab w:val="left" w:pos="2600"/>
          <w:tab w:val="left" w:pos="5620"/>
        </w:tabs>
        <w:autoSpaceDE w:val="0"/>
        <w:autoSpaceDN w:val="0"/>
        <w:adjustRightInd w:val="0"/>
        <w:rPr>
          <w:ins w:id="1724" w:author="Maria Solana Gonzalez" w:date="2017-06-01T15:57:00Z"/>
          <w:rFonts w:cs="Times"/>
          <w:i/>
          <w:sz w:val="20"/>
          <w:szCs w:val="20"/>
        </w:rPr>
        <w:pPrChange w:id="1725" w:author="Maria Solana Gonzalez" w:date="2017-06-01T15:57:00Z">
          <w:pPr>
            <w:widowControl w:val="0"/>
            <w:tabs>
              <w:tab w:val="left" w:pos="2600"/>
              <w:tab w:val="left" w:pos="5620"/>
            </w:tabs>
            <w:autoSpaceDE w:val="0"/>
            <w:autoSpaceDN w:val="0"/>
            <w:adjustRightInd w:val="0"/>
            <w:jc w:val="center"/>
          </w:pPr>
        </w:pPrChange>
      </w:pPr>
      <w:ins w:id="1726" w:author="Maria Solana Gonzalez" w:date="2017-06-01T15:57:00Z">
        <w:r>
          <w:rPr>
            <w:rFonts w:cs="Times"/>
            <w:smallCaps/>
          </w:rPr>
          <w:tab/>
        </w:r>
        <w:r w:rsidRPr="008B6AE5">
          <w:rPr>
            <w:rFonts w:cs="Times"/>
            <w:i/>
            <w:sz w:val="20"/>
            <w:szCs w:val="20"/>
          </w:rPr>
          <w:t xml:space="preserve">Figura </w:t>
        </w:r>
        <w:r>
          <w:rPr>
            <w:rFonts w:cs="Times"/>
            <w:i/>
            <w:sz w:val="20"/>
            <w:szCs w:val="20"/>
          </w:rPr>
          <w:t>X.X: Gráfico de publicaciones de los últimos años</w:t>
        </w:r>
        <w:r w:rsidRPr="008B6AE5">
          <w:rPr>
            <w:rFonts w:cs="Times"/>
            <w:i/>
            <w:sz w:val="20"/>
            <w:szCs w:val="20"/>
          </w:rPr>
          <w:t>.</w:t>
        </w:r>
      </w:ins>
    </w:p>
    <w:p w14:paraId="63524666" w14:textId="6CAA1584" w:rsidR="001B0516" w:rsidRPr="001B0516" w:rsidRDefault="001B0516">
      <w:pPr>
        <w:jc w:val="both"/>
        <w:rPr>
          <w:rFonts w:cs="Times"/>
          <w:smallCaps/>
          <w:rPrChange w:id="1727" w:author="Pablo Blanco Peris" w:date="2017-05-24T19:15:00Z">
            <w:rPr>
              <w:bCs/>
              <w:smallCaps w:val="0"/>
            </w:rPr>
          </w:rPrChange>
        </w:rPr>
        <w:pPrChange w:id="1728"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729" w:name="_Toc483862827"/>
      <w:r>
        <w:rPr>
          <w:bCs/>
          <w:sz w:val="30"/>
          <w:szCs w:val="28"/>
        </w:rPr>
        <w:t>Técnicas de identificación de manipulaciones copia-pega</w:t>
      </w:r>
      <w:bookmarkEnd w:id="1729"/>
    </w:p>
    <w:p w14:paraId="61715976" w14:textId="77777777" w:rsidR="00F30566" w:rsidRDefault="00F30566" w:rsidP="00F30566"/>
    <w:p w14:paraId="5A8FCEDB" w14:textId="77777777" w:rsidR="00194F2C" w:rsidRDefault="00194F2C">
      <w:pPr>
        <w:jc w:val="both"/>
        <w:rPr>
          <w:rFonts w:ascii="Book Antiqua" w:hAnsi="Book Antiqua" w:cs="Times"/>
        </w:rPr>
        <w:pPrChange w:id="1730" w:author="Pablo Blanco Peris" w:date="2017-05-24T17:58:00Z">
          <w:pPr/>
        </w:pPrChange>
      </w:pPr>
      <w:r>
        <w:rPr>
          <w:rFonts w:ascii="Book Antiqua" w:hAnsi="Book Antiqua" w:cs="Times"/>
        </w:rPr>
        <w:t>Existen varios métodos para detectar este tipo de manipulaciones.</w:t>
      </w:r>
    </w:p>
    <w:p w14:paraId="7CB4F891" w14:textId="2CD6BF6B" w:rsidR="00974FC6" w:rsidRDefault="00194F2C">
      <w:pPr>
        <w:jc w:val="both"/>
        <w:rPr>
          <w:rFonts w:ascii="Book Antiqua" w:hAnsi="Book Antiqua" w:cs="Times"/>
        </w:rPr>
        <w:pPrChange w:id="1731"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r w:rsidR="007907D1">
        <w:rPr>
          <w:rFonts w:ascii="Book Antiqua" w:hAnsi="Book Antiqua" w:cs="Times"/>
        </w:rPr>
        <w:instrText xml:space="preserve"> ADDIN ZOTERO_ITEM CSL_CITATION {"citationID":"ir0n64c0h","properties":{"formattedCitation":"[5]","plainCitation":"[5]"},"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00843D83">
        <w:rPr>
          <w:rFonts w:ascii="Book Antiqua" w:hAnsi="Book Antiqua" w:cs="Times"/>
        </w:rPr>
        <w:fldChar w:fldCharType="separate"/>
      </w:r>
      <w:r w:rsidR="007907D1">
        <w:rPr>
          <w:rFonts w:ascii="Book Antiqua" w:hAnsi="Book Antiqua" w:cs="Times"/>
          <w:noProof/>
        </w:rPr>
        <w:t>[5]</w:t>
      </w:r>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732"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733"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 xml:space="preserve">y las partes </w:t>
      </w:r>
      <w:r w:rsidRPr="00F4745A">
        <w:rPr>
          <w:rFonts w:ascii="Book Antiqua" w:hAnsi="Book Antiqua" w:cs="Times"/>
        </w:rPr>
        <w:lastRenderedPageBreak/>
        <w:t>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734"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735"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736"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737" w:author="Pablo Blanco Peris" w:date="2017-05-24T17:58:00Z">
          <w:pPr/>
        </w:pPrChange>
      </w:pPr>
    </w:p>
    <w:p w14:paraId="406AE628" w14:textId="6A51DDA6" w:rsidR="00557814" w:rsidRDefault="00EF2372">
      <w:pPr>
        <w:jc w:val="both"/>
        <w:rPr>
          <w:rFonts w:ascii="Book Antiqua" w:hAnsi="Book Antiqua" w:cs="Times"/>
        </w:rPr>
        <w:pPrChange w:id="1738"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r w:rsidR="007907D1">
        <w:rPr>
          <w:rFonts w:ascii="Book Antiqua" w:hAnsi="Book Antiqua" w:cs="Times"/>
        </w:rPr>
        <w: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932CC4">
        <w:rPr>
          <w:rFonts w:ascii="Book Antiqua" w:hAnsi="Book Antiqua" w:cs="Times"/>
        </w:rPr>
        <w:fldChar w:fldCharType="separate"/>
      </w:r>
      <w:r w:rsidR="007907D1">
        <w:rPr>
          <w:rFonts w:ascii="Book Antiqua" w:hAnsi="Book Antiqua" w:cs="Times"/>
          <w:noProof/>
        </w:rPr>
        <w:t>[6]</w:t>
      </w:r>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739" w:author="Pablo Blanco Peris" w:date="2017-05-24T17:58:00Z">
          <w:pPr/>
        </w:pPrChange>
      </w:pPr>
    </w:p>
    <w:p w14:paraId="67CFE9E2" w14:textId="59B8D7F9" w:rsidR="00557814" w:rsidRPr="00557814" w:rsidRDefault="00557814">
      <w:pPr>
        <w:jc w:val="both"/>
        <w:rPr>
          <w:rFonts w:ascii="Book Antiqua" w:hAnsi="Book Antiqua" w:cs="Times"/>
          <w:lang w:val="es-ES_tradnl"/>
        </w:rPr>
        <w:pPrChange w:id="1740"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r w:rsidR="007907D1">
        <w:rPr>
          <w:rFonts w:ascii="Book Antiqua" w:hAnsi="Book Antiqua" w:cs="Times"/>
          <w:lang w:val="es-ES_tradnl"/>
        </w:rPr>
        <w: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007A7A34">
        <w:rPr>
          <w:rFonts w:ascii="Book Antiqua" w:hAnsi="Book Antiqua" w:cs="Times"/>
          <w:lang w:val="es-ES_tradnl"/>
        </w:rPr>
        <w:fldChar w:fldCharType="separate"/>
      </w:r>
      <w:r w:rsidR="007907D1">
        <w:rPr>
          <w:rFonts w:ascii="Book Antiqua" w:hAnsi="Book Antiqua" w:cs="Times"/>
          <w:noProof/>
          <w:lang w:val="es-ES_tradnl"/>
        </w:rPr>
        <w:t>[8]</w:t>
      </w:r>
      <w:r w:rsidR="007A7A34">
        <w:rPr>
          <w:rFonts w:ascii="Book Antiqua" w:hAnsi="Book Antiqua" w:cs="Times"/>
          <w:lang w:val="es-ES_tradnl"/>
        </w:rPr>
        <w:fldChar w:fldCharType="end"/>
      </w:r>
    </w:p>
    <w:p w14:paraId="4DFE3DD0" w14:textId="6E74F195" w:rsidR="00932CC4" w:rsidRPr="00E96B03" w:rsidRDefault="00932CC4">
      <w:pPr>
        <w:jc w:val="both"/>
        <w:rPr>
          <w:rFonts w:ascii="Book Antiqua" w:hAnsi="Book Antiqua"/>
        </w:rPr>
        <w:pPrChange w:id="1741"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r w:rsidR="007907D1">
        <w:rPr>
          <w:rFonts w:ascii="Book Antiqua" w:hAnsi="Book Antiqua"/>
        </w:rPr>
        <w: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E96B03">
        <w:rPr>
          <w:rFonts w:ascii="Book Antiqua" w:hAnsi="Book Antiqua"/>
        </w:rPr>
        <w:fldChar w:fldCharType="separate"/>
      </w:r>
      <w:r w:rsidR="007907D1">
        <w:rPr>
          <w:rFonts w:ascii="Book Antiqua" w:hAnsi="Book Antiqua"/>
          <w:noProof/>
        </w:rPr>
        <w:t>[6]</w:t>
      </w:r>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4601687F" wp14:editId="7EEE44A0">
            <wp:extent cx="3408665" cy="2632075"/>
            <wp:effectExtent l="0" t="0" r="0"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23855" cy="2643804"/>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742"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4BDA24EC">
            <wp:extent cx="3419298" cy="2564130"/>
            <wp:effectExtent l="0" t="0" r="1016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41874" cy="2581060"/>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743"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744" w:author="Pablo Blanco Peris" w:date="2017-05-24T17:58:00Z">
            <w:rPr>
              <w:lang w:val="es-ES_tradnl" w:eastAsia="es-ES_tradnl"/>
            </w:rPr>
          </w:rPrChange>
        </w:rPr>
        <w:t>ω = 0.6</w:t>
      </w:r>
    </w:p>
    <w:p w14:paraId="244656BC" w14:textId="77777777" w:rsidR="00E24D15" w:rsidRDefault="00E24D15">
      <w:pPr>
        <w:pStyle w:val="Ttulo2"/>
        <w:rPr>
          <w:ins w:id="1745" w:author="Pablo Blanco Peris" w:date="2017-05-28T12:52:00Z"/>
          <w:bCs/>
          <w:sz w:val="30"/>
          <w:szCs w:val="28"/>
        </w:rPr>
      </w:pPr>
    </w:p>
    <w:p w14:paraId="23129808" w14:textId="41734533" w:rsidR="00E24D15" w:rsidRDefault="00E24D15">
      <w:pPr>
        <w:pStyle w:val="Ttulo2"/>
        <w:numPr>
          <w:ilvl w:val="1"/>
          <w:numId w:val="46"/>
        </w:numPr>
        <w:rPr>
          <w:ins w:id="1746" w:author="Usuario de Microsoft Office" w:date="2017-05-30T10:29:00Z"/>
          <w:bCs/>
          <w:sz w:val="30"/>
          <w:szCs w:val="28"/>
        </w:rPr>
        <w:pPrChange w:id="1747" w:author="Pablo Blanco Peris" w:date="2017-05-28T12:52:00Z">
          <w:pPr>
            <w:pStyle w:val="Ttulo2"/>
            <w:numPr>
              <w:ilvl w:val="1"/>
              <w:numId w:val="35"/>
            </w:numPr>
            <w:ind w:left="792" w:hanging="432"/>
          </w:pPr>
        </w:pPrChange>
      </w:pPr>
      <w:bookmarkStart w:id="1748" w:name="_Toc483862828"/>
      <w:ins w:id="1749" w:author="Pablo Blanco Peris" w:date="2017-05-28T12:52:00Z">
        <w:r>
          <w:rPr>
            <w:bCs/>
            <w:sz w:val="30"/>
            <w:szCs w:val="28"/>
          </w:rPr>
          <w:t xml:space="preserve">Técnicas de identificación de manipulaciones </w:t>
        </w:r>
        <w:del w:id="1750" w:author="Usuario de Microsoft Office" w:date="2017-05-30T10:29:00Z">
          <w:r w:rsidDel="005B07DA">
            <w:rPr>
              <w:bCs/>
              <w:sz w:val="30"/>
              <w:szCs w:val="28"/>
            </w:rPr>
            <w:delText>copia-pega</w:delText>
          </w:r>
        </w:del>
      </w:ins>
      <w:bookmarkEnd w:id="1748"/>
      <w:ins w:id="1751" w:author="Usuario de Microsoft Office" w:date="2017-05-30T10:29:00Z">
        <w:r w:rsidR="005B07DA">
          <w:rPr>
            <w:bCs/>
            <w:sz w:val="30"/>
            <w:szCs w:val="28"/>
          </w:rPr>
          <w:t xml:space="preserve">mediante eliminación </w:t>
        </w:r>
      </w:ins>
      <w:r w:rsidR="00362A61">
        <w:rPr>
          <w:bCs/>
          <w:sz w:val="30"/>
          <w:szCs w:val="28"/>
        </w:rPr>
        <w:t xml:space="preserve">/ modificación </w:t>
      </w:r>
      <w:ins w:id="1752" w:author="Usuario de Microsoft Office" w:date="2017-05-30T10:29:00Z">
        <w:r w:rsidR="005B07DA">
          <w:rPr>
            <w:bCs/>
            <w:sz w:val="30"/>
            <w:szCs w:val="28"/>
          </w:rPr>
          <w:t>de huella</w:t>
        </w:r>
      </w:ins>
      <w:r w:rsidR="00362A61">
        <w:rPr>
          <w:bCs/>
          <w:sz w:val="30"/>
          <w:szCs w:val="28"/>
        </w:rPr>
        <w:t xml:space="preserve"> digital</w:t>
      </w:r>
    </w:p>
    <w:p w14:paraId="39C144F6" w14:textId="60D34F0C" w:rsidR="00691FF3" w:rsidRDefault="00691FF3">
      <w:pPr>
        <w:pStyle w:val="Prrafodelista"/>
        <w:ind w:left="360" w:firstLine="0"/>
        <w:jc w:val="both"/>
        <w:rPr>
          <w:ins w:id="1753" w:author="Usuario de Microsoft Office" w:date="2017-05-30T13:25:00Z"/>
          <w:rFonts w:ascii="Book Antiqua" w:hAnsi="Book Antiqua" w:cs="Times"/>
          <w:sz w:val="24"/>
        </w:rPr>
        <w:pPrChange w:id="1754" w:author="Usuario de Microsoft Office" w:date="2017-05-30T10:29:00Z">
          <w:pPr>
            <w:pStyle w:val="Prrafodelista"/>
            <w:numPr>
              <w:numId w:val="46"/>
            </w:numPr>
            <w:ind w:left="360" w:hanging="360"/>
            <w:jc w:val="both"/>
          </w:pPr>
        </w:pPrChange>
      </w:pPr>
      <w:ins w:id="1755" w:author="Usuario de Microsoft Office" w:date="2017-05-30T13:23:00Z">
        <w:r>
          <w:rPr>
            <w:rFonts w:ascii="Book Antiqua" w:hAnsi="Book Antiqua" w:cs="Times"/>
            <w:sz w:val="24"/>
          </w:rPr>
          <w:t xml:space="preserve">Algunas de estas técnicas de identificación han comenzado a utilizarse </w:t>
        </w:r>
      </w:ins>
      <w:r w:rsidR="00C6519B">
        <w:rPr>
          <w:rFonts w:ascii="Book Antiqua" w:hAnsi="Book Antiqua" w:cs="Times"/>
          <w:sz w:val="24"/>
        </w:rPr>
        <w:t>más</w:t>
      </w:r>
      <w:ins w:id="1756" w:author="Usuario de Microsoft Office" w:date="2017-05-30T13:23:00Z">
        <w:r>
          <w:rPr>
            <w:rFonts w:ascii="Book Antiqua" w:hAnsi="Book Antiqua" w:cs="Times"/>
            <w:sz w:val="24"/>
          </w:rPr>
          <w:t xml:space="preserve"> recientemente como evidencia en un tribunal de justicia, con objetivos de ser </w:t>
        </w:r>
      </w:ins>
      <w:r w:rsidR="00C6519B">
        <w:rPr>
          <w:rFonts w:ascii="Book Antiqua" w:hAnsi="Book Antiqua" w:cs="Times"/>
          <w:sz w:val="24"/>
        </w:rPr>
        <w:t>más</w:t>
      </w:r>
      <w:ins w:id="1757" w:author="Usuario de Microsoft Office" w:date="2017-05-30T13:23:00Z">
        <w:r>
          <w:rPr>
            <w:rFonts w:ascii="Book Antiqua" w:hAnsi="Book Antiqua" w:cs="Times"/>
            <w:sz w:val="24"/>
          </w:rPr>
          <w:t xml:space="preserve"> </w:t>
        </w:r>
      </w:ins>
      <w:ins w:id="1758" w:author="Usuario de Microsoft Office" w:date="2017-05-30T13:24:00Z">
        <w:r>
          <w:rPr>
            <w:rFonts w:ascii="Book Antiqua" w:hAnsi="Book Antiqua" w:cs="Times"/>
            <w:sz w:val="24"/>
          </w:rPr>
          <w:t>útiles</w:t>
        </w:r>
      </w:ins>
      <w:ins w:id="1759" w:author="Usuario de Microsoft Office" w:date="2017-05-30T13:23:00Z">
        <w:r>
          <w:rPr>
            <w:rFonts w:ascii="Book Antiqua" w:hAnsi="Book Antiqua" w:cs="Times"/>
            <w:sz w:val="24"/>
          </w:rPr>
          <w:t xml:space="preserve"> </w:t>
        </w:r>
      </w:ins>
      <w:ins w:id="1760" w:author="Usuario de Microsoft Office" w:date="2017-05-30T13:24:00Z">
        <w:r>
          <w:rPr>
            <w:rFonts w:ascii="Book Antiqua" w:hAnsi="Book Antiqua" w:cs="Times"/>
            <w:sz w:val="24"/>
          </w:rPr>
          <w:t>e influentes con el paso del tiempo.</w:t>
        </w:r>
      </w:ins>
    </w:p>
    <w:p w14:paraId="61EB736D" w14:textId="79054353" w:rsidR="00E60CBA" w:rsidRDefault="00E60CBA">
      <w:pPr>
        <w:pStyle w:val="Prrafodelista"/>
        <w:ind w:left="360" w:firstLine="0"/>
        <w:jc w:val="both"/>
        <w:rPr>
          <w:ins w:id="1761" w:author="Usuario de Microsoft Office" w:date="2017-05-30T13:27:00Z"/>
          <w:rFonts w:ascii="Book Antiqua" w:hAnsi="Book Antiqua" w:cs="Times"/>
          <w:sz w:val="24"/>
        </w:rPr>
        <w:pPrChange w:id="1762" w:author="Usuario de Microsoft Office" w:date="2017-05-30T10:29:00Z">
          <w:pPr>
            <w:pStyle w:val="Prrafodelista"/>
            <w:numPr>
              <w:numId w:val="46"/>
            </w:numPr>
            <w:ind w:left="360" w:hanging="360"/>
            <w:jc w:val="both"/>
          </w:pPr>
        </w:pPrChange>
      </w:pPr>
      <w:ins w:id="1763" w:author="Usuario de Microsoft Office" w:date="2017-05-30T13:25:00Z">
        <w:r>
          <w:rPr>
            <w:rFonts w:ascii="Book Antiqua" w:hAnsi="Book Antiqua" w:cs="Times"/>
            <w:sz w:val="24"/>
          </w:rPr>
          <w:t xml:space="preserve">Hasta la fecha, el método de obtención de la fuente </w:t>
        </w:r>
      </w:ins>
      <w:r w:rsidR="00A2774D">
        <w:rPr>
          <w:rFonts w:ascii="Book Antiqua" w:hAnsi="Book Antiqua" w:cs="Times"/>
          <w:sz w:val="24"/>
        </w:rPr>
        <w:t>más</w:t>
      </w:r>
      <w:ins w:id="1764" w:author="Usuario de Microsoft Office" w:date="2017-05-30T13:25:00Z">
        <w:r>
          <w:rPr>
            <w:rFonts w:ascii="Book Antiqua" w:hAnsi="Book Antiqua" w:cs="Times"/>
            <w:sz w:val="24"/>
          </w:rPr>
          <w:t xml:space="preserve"> eficaz se basa en el patrón de ruido de no-uniformidad, </w:t>
        </w:r>
      </w:ins>
      <w:ins w:id="1765" w:author="Usuario de Microsoft Office" w:date="2017-05-30T13:26:00Z">
        <w:r>
          <w:rPr>
            <w:rFonts w:ascii="Book Antiqua" w:hAnsi="Book Antiqua" w:cs="Times"/>
            <w:sz w:val="24"/>
          </w:rPr>
          <w:t>también</w:t>
        </w:r>
      </w:ins>
      <w:ins w:id="1766" w:author="Usuario de Microsoft Office" w:date="2017-05-30T13:25:00Z">
        <w:r>
          <w:rPr>
            <w:rFonts w:ascii="Book Antiqua" w:hAnsi="Book Antiqua" w:cs="Times"/>
            <w:sz w:val="24"/>
          </w:rPr>
          <w:t xml:space="preserve"> </w:t>
        </w:r>
      </w:ins>
      <w:ins w:id="1767" w:author="Usuario de Microsoft Office" w:date="2017-05-30T13:26:00Z">
        <w:r>
          <w:rPr>
            <w:rFonts w:ascii="Book Antiqua" w:hAnsi="Book Antiqua" w:cs="Times"/>
            <w:sz w:val="24"/>
          </w:rPr>
          <w:t>conocido como ruido PRNU</w:t>
        </w:r>
      </w:ins>
      <w:ins w:id="1768" w:author="Usuario de Microsoft Office" w:date="2017-05-30T13:27:00Z">
        <w:r>
          <w:rPr>
            <w:rFonts w:ascii="Book Antiqua" w:hAnsi="Book Antiqua" w:cs="Times"/>
            <w:sz w:val="24"/>
          </w:rPr>
          <w:t xml:space="preserve">. El ruido PRNU genera un patrón único que </w:t>
        </w:r>
      </w:ins>
      <w:r w:rsidR="00A2774D">
        <w:rPr>
          <w:rFonts w:ascii="Book Antiqua" w:hAnsi="Book Antiqua" w:cs="Times"/>
          <w:sz w:val="24"/>
        </w:rPr>
        <w:t>está</w:t>
      </w:r>
      <w:ins w:id="1769" w:author="Usuario de Microsoft Office" w:date="2017-05-30T13:27:00Z">
        <w:r>
          <w:rPr>
            <w:rFonts w:ascii="Book Antiqua" w:hAnsi="Book Antiqua" w:cs="Times"/>
            <w:sz w:val="24"/>
          </w:rPr>
          <w:t xml:space="preserve"> presente en cada imagen capturado por el sensor de formación de imágenes, por lo que </w:t>
        </w:r>
      </w:ins>
      <w:r w:rsidR="00A2774D">
        <w:rPr>
          <w:rFonts w:ascii="Book Antiqua" w:hAnsi="Book Antiqua" w:cs="Times"/>
          <w:sz w:val="24"/>
        </w:rPr>
        <w:t>actúa</w:t>
      </w:r>
      <w:ins w:id="1770" w:author="Usuario de Microsoft Office" w:date="2017-05-30T13:27:00Z">
        <w:r>
          <w:rPr>
            <w:rFonts w:ascii="Book Antiqua" w:hAnsi="Book Antiqua" w:cs="Times"/>
            <w:sz w:val="24"/>
          </w:rPr>
          <w:t xml:space="preserve"> como huella digital del dispositivo. Esta </w:t>
        </w:r>
      </w:ins>
      <w:ins w:id="1771" w:author="Usuario de Microsoft Office" w:date="2017-05-30T13:28:00Z">
        <w:r>
          <w:rPr>
            <w:rFonts w:ascii="Book Antiqua" w:hAnsi="Book Antiqua" w:cs="Times"/>
            <w:sz w:val="24"/>
          </w:rPr>
          <w:t>huella se puede obtener a través de unas técnicas de “denoising</w:t>
        </w:r>
      </w:ins>
      <w:ins w:id="1772" w:author="Usuario de Microsoft Office" w:date="2017-05-30T13:29:00Z">
        <w:r>
          <w:rPr>
            <w:rFonts w:ascii="Book Antiqua" w:hAnsi="Book Antiqua" w:cs="Times"/>
            <w:sz w:val="24"/>
          </w:rPr>
          <w:t>” las cuales extraen el ruido.</w:t>
        </w:r>
      </w:ins>
    </w:p>
    <w:p w14:paraId="66690E79" w14:textId="77777777" w:rsidR="00E60CBA" w:rsidRDefault="00E60CBA">
      <w:pPr>
        <w:pStyle w:val="Prrafodelista"/>
        <w:ind w:left="360" w:firstLine="0"/>
        <w:jc w:val="both"/>
        <w:rPr>
          <w:ins w:id="1773" w:author="Usuario de Microsoft Office" w:date="2017-05-30T13:23:00Z"/>
          <w:rFonts w:ascii="Book Antiqua" w:hAnsi="Book Antiqua" w:cs="Times"/>
          <w:sz w:val="24"/>
        </w:rPr>
        <w:pPrChange w:id="1774" w:author="Usuario de Microsoft Office" w:date="2017-05-30T10:29:00Z">
          <w:pPr>
            <w:pStyle w:val="Prrafodelista"/>
            <w:numPr>
              <w:numId w:val="46"/>
            </w:numPr>
            <w:ind w:left="360" w:hanging="360"/>
            <w:jc w:val="both"/>
          </w:pPr>
        </w:pPrChange>
      </w:pPr>
    </w:p>
    <w:p w14:paraId="0BC23561" w14:textId="3ED55475" w:rsidR="005B07DA" w:rsidRDefault="005B07DA">
      <w:pPr>
        <w:pStyle w:val="Prrafodelista"/>
        <w:ind w:left="360" w:firstLine="0"/>
        <w:jc w:val="both"/>
        <w:rPr>
          <w:ins w:id="1775" w:author="Usuario de Microsoft Office" w:date="2017-05-30T10:35:00Z"/>
          <w:rFonts w:ascii="Book Antiqua" w:hAnsi="Book Antiqua" w:cs="Times"/>
          <w:sz w:val="24"/>
        </w:rPr>
        <w:pPrChange w:id="1776" w:author="Usuario de Microsoft Office" w:date="2017-05-30T10:29:00Z">
          <w:pPr>
            <w:pStyle w:val="Prrafodelista"/>
            <w:numPr>
              <w:numId w:val="46"/>
            </w:numPr>
            <w:ind w:left="360" w:hanging="360"/>
            <w:jc w:val="both"/>
          </w:pPr>
        </w:pPrChange>
      </w:pPr>
      <w:ins w:id="1777" w:author="Usuario de Microsoft Office" w:date="2017-05-30T10:29:00Z">
        <w:r w:rsidRPr="005B07DA">
          <w:rPr>
            <w:rFonts w:ascii="Book Antiqua" w:hAnsi="Book Antiqua" w:cs="Times"/>
            <w:sz w:val="24"/>
            <w:rPrChange w:id="1778" w:author="Usuario de Microsoft Office" w:date="2017-05-30T10:29:00Z">
              <w:rPr>
                <w:rFonts w:ascii="Book Antiqua" w:hAnsi="Book Antiqua" w:cs="Times"/>
              </w:rPr>
            </w:rPrChange>
          </w:rPr>
          <w:t xml:space="preserve">Este tipo </w:t>
        </w:r>
        <w:r>
          <w:rPr>
            <w:rFonts w:ascii="Book Antiqua" w:hAnsi="Book Antiqua" w:cs="Times"/>
            <w:sz w:val="24"/>
          </w:rPr>
          <w:t>de técnicas se basan en el estudio de las huellas que dejan los dispositivos al genera</w:t>
        </w:r>
      </w:ins>
      <w:ins w:id="1779" w:author="Usuario de Microsoft Office" w:date="2017-05-30T10:30:00Z">
        <w:r>
          <w:rPr>
            <w:rFonts w:ascii="Book Antiqua" w:hAnsi="Book Antiqua" w:cs="Times"/>
            <w:sz w:val="24"/>
          </w:rPr>
          <w:t>r</w:t>
        </w:r>
      </w:ins>
      <w:ins w:id="1780" w:author="Usuario de Microsoft Office" w:date="2017-05-30T10:29:00Z">
        <w:r>
          <w:rPr>
            <w:rFonts w:ascii="Book Antiqua" w:hAnsi="Book Antiqua" w:cs="Times"/>
            <w:sz w:val="24"/>
          </w:rPr>
          <w:t xml:space="preserve"> una imagen, </w:t>
        </w:r>
      </w:ins>
      <w:ins w:id="1781" w:author="Usuario de Microsoft Office" w:date="2017-05-30T10:30:00Z">
        <w:r>
          <w:rPr>
            <w:rFonts w:ascii="Book Antiqua" w:hAnsi="Book Antiqua" w:cs="Times"/>
            <w:sz w:val="24"/>
          </w:rPr>
          <w:t xml:space="preserve">por lo que se basa en el rastro que los defectos del sensor pueden dejar sobre las </w:t>
        </w:r>
      </w:ins>
      <w:ins w:id="1782" w:author="Usuario de Microsoft Office" w:date="2017-05-30T10:31:00Z">
        <w:r>
          <w:rPr>
            <w:rFonts w:ascii="Book Antiqua" w:hAnsi="Book Antiqua" w:cs="Times"/>
            <w:sz w:val="24"/>
          </w:rPr>
          <w:t>imágenes</w:t>
        </w:r>
      </w:ins>
      <w:ins w:id="1783" w:author="Usuario de Microsoft Office" w:date="2017-05-30T10:30:00Z">
        <w:r>
          <w:rPr>
            <w:rFonts w:ascii="Book Antiqua" w:hAnsi="Book Antiqua" w:cs="Times"/>
            <w:sz w:val="24"/>
          </w:rPr>
          <w:t>.</w:t>
        </w:r>
      </w:ins>
      <w:ins w:id="1784" w:author="Usuario de Microsoft Office" w:date="2017-05-30T10:29:00Z">
        <w:r>
          <w:rPr>
            <w:rFonts w:ascii="Book Antiqua" w:hAnsi="Book Antiqua" w:cs="Times"/>
            <w:sz w:val="24"/>
          </w:rPr>
          <w:t xml:space="preserve"> </w:t>
        </w:r>
      </w:ins>
      <w:ins w:id="1785" w:author="Usuario de Microsoft Office" w:date="2017-05-30T10:32:00Z">
        <w:r>
          <w:rPr>
            <w:rFonts w:ascii="Book Antiqua" w:hAnsi="Book Antiqua" w:cs="Times"/>
            <w:sz w:val="24"/>
          </w:rPr>
          <w:t xml:space="preserve">Estas </w:t>
        </w:r>
      </w:ins>
      <w:ins w:id="1786" w:author="Usuario de Microsoft Office" w:date="2017-05-30T10:33:00Z">
        <w:r>
          <w:rPr>
            <w:rFonts w:ascii="Book Antiqua" w:hAnsi="Book Antiqua" w:cs="Times"/>
            <w:sz w:val="24"/>
          </w:rPr>
          <w:t xml:space="preserve">técnicas se dividen en dos </w:t>
        </w:r>
      </w:ins>
      <w:ins w:id="1787" w:author="Usuario de Microsoft Office" w:date="2017-05-30T10:34:00Z">
        <w:r>
          <w:rPr>
            <w:rFonts w:ascii="Book Antiqua" w:hAnsi="Book Antiqua" w:cs="Times"/>
            <w:sz w:val="24"/>
          </w:rPr>
          <w:t>diferentes</w:t>
        </w:r>
      </w:ins>
      <w:ins w:id="1788" w:author="Usuario de Microsoft Office" w:date="2017-05-30T10:33:00Z">
        <w:r>
          <w:rPr>
            <w:rFonts w:ascii="Book Antiqua" w:hAnsi="Book Antiqua" w:cs="Times"/>
            <w:sz w:val="24"/>
          </w:rPr>
          <w:t xml:space="preserve">: defectos de </w:t>
        </w:r>
      </w:ins>
      <w:ins w:id="1789" w:author="Usuario de Microsoft Office" w:date="2017-05-30T10:34:00Z">
        <w:r>
          <w:rPr>
            <w:rFonts w:ascii="Book Antiqua" w:hAnsi="Book Antiqua" w:cs="Times"/>
            <w:sz w:val="24"/>
          </w:rPr>
          <w:t>píxel</w:t>
        </w:r>
      </w:ins>
      <w:ins w:id="1790" w:author="Usuario de Microsoft Office" w:date="2017-05-30T10:33:00Z">
        <w:r>
          <w:rPr>
            <w:rFonts w:ascii="Book Antiqua" w:hAnsi="Book Antiqua" w:cs="Times"/>
            <w:sz w:val="24"/>
          </w:rPr>
          <w:t xml:space="preserve"> y patrón de ruido del sensor (SPN – sensor pattern noise)</w:t>
        </w:r>
      </w:ins>
      <w:ins w:id="1791" w:author="Usuario de Microsoft Office" w:date="2017-05-30T10:35:00Z">
        <w:r w:rsidR="007240E0">
          <w:rPr>
            <w:rFonts w:ascii="Book Antiqua" w:hAnsi="Book Antiqua" w:cs="Times"/>
            <w:sz w:val="24"/>
          </w:rPr>
          <w:t>.</w:t>
        </w:r>
      </w:ins>
    </w:p>
    <w:p w14:paraId="1A295602" w14:textId="298CDFD2" w:rsidR="007240E0" w:rsidRDefault="007240E0">
      <w:pPr>
        <w:pStyle w:val="Prrafodelista"/>
        <w:ind w:left="360" w:firstLine="0"/>
        <w:jc w:val="both"/>
        <w:rPr>
          <w:ins w:id="1792" w:author="Usuario de Microsoft Office" w:date="2017-05-30T10:36:00Z"/>
          <w:rFonts w:ascii="Book Antiqua" w:hAnsi="Book Antiqua" w:cs="Times"/>
          <w:sz w:val="24"/>
        </w:rPr>
        <w:pPrChange w:id="1793" w:author="Usuario de Microsoft Office" w:date="2017-05-30T10:29:00Z">
          <w:pPr>
            <w:pStyle w:val="Prrafodelista"/>
            <w:numPr>
              <w:numId w:val="46"/>
            </w:numPr>
            <w:ind w:left="360" w:hanging="360"/>
            <w:jc w:val="both"/>
          </w:pPr>
        </w:pPrChange>
      </w:pPr>
      <w:ins w:id="1794"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pPr>
        <w:pStyle w:val="Prrafodelista"/>
        <w:ind w:left="360" w:firstLine="0"/>
        <w:jc w:val="both"/>
        <w:rPr>
          <w:ins w:id="1795" w:author="Usuario de Microsoft Office" w:date="2017-05-30T11:04:00Z"/>
          <w:rFonts w:ascii="Book Antiqua" w:hAnsi="Book Antiqua" w:cs="Times"/>
          <w:sz w:val="24"/>
        </w:rPr>
        <w:pPrChange w:id="1796" w:author="Usuario de Microsoft Office" w:date="2017-05-30T10:29:00Z">
          <w:pPr>
            <w:pStyle w:val="Prrafodelista"/>
            <w:numPr>
              <w:numId w:val="46"/>
            </w:numPr>
            <w:ind w:left="360" w:hanging="360"/>
            <w:jc w:val="both"/>
          </w:pPr>
        </w:pPrChange>
      </w:pPr>
      <w:ins w:id="1797" w:author="Usuario de Microsoft Office" w:date="2017-05-30T10:37:00Z">
        <w:r>
          <w:rPr>
            <w:rFonts w:ascii="Book Antiqua" w:hAnsi="Book Antiqua" w:cs="Times"/>
            <w:sz w:val="24"/>
          </w:rPr>
          <w:t xml:space="preserve">En la segunda se genera un patrón del ruido a </w:t>
        </w:r>
      </w:ins>
      <w:ins w:id="1798" w:author="Usuario de Microsoft Office" w:date="2017-05-30T10:38:00Z">
        <w:r>
          <w:rPr>
            <w:rFonts w:ascii="Book Antiqua" w:hAnsi="Book Antiqua" w:cs="Times"/>
            <w:sz w:val="24"/>
          </w:rPr>
          <w:t>través</w:t>
        </w:r>
      </w:ins>
      <w:ins w:id="1799" w:author="Usuario de Microsoft Office" w:date="2017-05-30T10:37:00Z">
        <w:r>
          <w:rPr>
            <w:rFonts w:ascii="Book Antiqua" w:hAnsi="Book Antiqua" w:cs="Times"/>
            <w:sz w:val="24"/>
          </w:rPr>
          <w:t xml:space="preserve"> </w:t>
        </w:r>
      </w:ins>
      <w:ins w:id="1800"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pPr>
        <w:pStyle w:val="Prrafodelista"/>
        <w:ind w:left="360" w:firstLine="0"/>
        <w:jc w:val="both"/>
        <w:rPr>
          <w:ins w:id="1801" w:author="Usuario de Microsoft Office" w:date="2017-05-30T13:32:00Z"/>
          <w:rFonts w:ascii="Book Antiqua" w:hAnsi="Book Antiqua" w:cs="Times"/>
          <w:sz w:val="24"/>
        </w:rPr>
        <w:pPrChange w:id="1802" w:author="Usuario de Microsoft Office" w:date="2017-05-30T10:29:00Z">
          <w:pPr>
            <w:pStyle w:val="Prrafodelista"/>
            <w:numPr>
              <w:numId w:val="46"/>
            </w:numPr>
            <w:ind w:left="360" w:hanging="360"/>
            <w:jc w:val="both"/>
          </w:pPr>
        </w:pPrChange>
      </w:pPr>
    </w:p>
    <w:p w14:paraId="7CA414DC" w14:textId="77777777" w:rsidR="00E60CBA" w:rsidRDefault="00E60CBA">
      <w:pPr>
        <w:pStyle w:val="Prrafodelista"/>
        <w:ind w:left="360" w:firstLine="0"/>
        <w:jc w:val="both"/>
        <w:rPr>
          <w:ins w:id="1803" w:author="Usuario de Microsoft Office" w:date="2017-05-30T13:32:00Z"/>
          <w:rFonts w:ascii="Book Antiqua" w:hAnsi="Book Antiqua" w:cs="Times"/>
          <w:sz w:val="24"/>
        </w:rPr>
        <w:pPrChange w:id="1804" w:author="Usuario de Microsoft Office" w:date="2017-05-30T10:29:00Z">
          <w:pPr>
            <w:pStyle w:val="Prrafodelista"/>
            <w:numPr>
              <w:numId w:val="46"/>
            </w:numPr>
            <w:ind w:left="360" w:hanging="360"/>
            <w:jc w:val="both"/>
          </w:pPr>
        </w:pPrChange>
      </w:pPr>
    </w:p>
    <w:p w14:paraId="1EBB9A34" w14:textId="65A866B7" w:rsidR="00E60CBA" w:rsidRDefault="00E60CBA">
      <w:pPr>
        <w:pStyle w:val="Prrafodelista"/>
        <w:ind w:left="360" w:firstLine="0"/>
        <w:jc w:val="both"/>
        <w:rPr>
          <w:ins w:id="1805" w:author="Usuario de Microsoft Office" w:date="2017-05-30T11:04:00Z"/>
          <w:rFonts w:ascii="Book Antiqua" w:hAnsi="Book Antiqua" w:cs="Times"/>
          <w:sz w:val="24"/>
        </w:rPr>
        <w:pPrChange w:id="1806" w:author="Usuario de Microsoft Office" w:date="2017-05-30T10:29:00Z">
          <w:pPr>
            <w:pStyle w:val="Prrafodelista"/>
            <w:numPr>
              <w:numId w:val="46"/>
            </w:numPr>
            <w:ind w:left="360" w:hanging="360"/>
            <w:jc w:val="both"/>
          </w:pPr>
        </w:pPrChange>
      </w:pPr>
      <w:ins w:id="1807" w:author="Usuario de Microsoft Office" w:date="2017-05-30T13:32:00Z">
        <w:r>
          <w:rPr>
            <w:rFonts w:ascii="Book Antiqua" w:hAnsi="Book Antiqua" w:cs="Times"/>
            <w:sz w:val="24"/>
          </w:rPr>
          <w:t>En</w:t>
        </w:r>
      </w:ins>
      <w:r w:rsidR="000854E4">
        <w:rPr>
          <w:rFonts w:ascii="Book Antiqua" w:hAnsi="Book Antiqua" w:cs="Times"/>
          <w:sz w:val="24"/>
        </w:rPr>
        <w:t xml:space="preserve"> </w:t>
      </w:r>
      <w:r w:rsidR="00FC57AD">
        <w:rPr>
          <w:rFonts w:ascii="Book Antiqua" w:hAnsi="Book Antiqua" w:cs="Times"/>
          <w:sz w:val="24"/>
        </w:rPr>
        <w:t>[8] 4pdf</w:t>
      </w:r>
      <w:ins w:id="1808" w:author="Usuario de Microsoft Office" w:date="2017-05-30T13:32:00Z">
        <w:r>
          <w:rPr>
            <w:rFonts w:ascii="Book Antiqua" w:hAnsi="Book Antiqua" w:cs="Times"/>
            <w:sz w:val="24"/>
          </w:rPr>
          <w:t xml:space="preserve">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809" w:author="Usuario de Microsoft Office" w:date="2017-05-30T13:33:00Z">
        <w:r>
          <w:rPr>
            <w:rFonts w:ascii="Book Antiqua" w:hAnsi="Book Antiqua" w:cs="Times"/>
            <w:sz w:val="24"/>
          </w:rPr>
          <w:t>“denoising”</w:t>
        </w:r>
      </w:ins>
      <w:ins w:id="1810"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811" w:author="Usuario de Microsoft Office" w:date="2017-05-30T13:33:00Z">
        <w:r>
          <w:rPr>
            <w:rFonts w:ascii="Book Antiqua" w:hAnsi="Book Antiqua" w:cs="Times"/>
            <w:sz w:val="24"/>
          </w:rPr>
          <w:t>ruido</w:t>
        </w:r>
      </w:ins>
      <w:ins w:id="1812"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813" w:author="Usuario de Microsoft Office" w:date="2017-05-30T13:34:00Z">
        <w:r>
          <w:rPr>
            <w:rFonts w:ascii="Book Antiqua" w:hAnsi="Book Antiqua" w:cs="Times"/>
            <w:sz w:val="24"/>
          </w:rPr>
          <w:t>manera</w:t>
        </w:r>
      </w:ins>
      <w:ins w:id="1814" w:author="Usuario de Microsoft Office" w:date="2017-05-30T13:32:00Z">
        <w:r w:rsidRPr="00E60CBA">
          <w:rPr>
            <w:rFonts w:ascii="Book Antiqua" w:hAnsi="Book Antiqua" w:cs="Times"/>
            <w:sz w:val="24"/>
          </w:rPr>
          <w:t xml:space="preserve"> similar, se muestra que la </w:t>
        </w:r>
      </w:ins>
      <w:ins w:id="1815" w:author="Usuario de Microsoft Office" w:date="2017-05-30T13:34:00Z">
        <w:r>
          <w:rPr>
            <w:rFonts w:ascii="Book Antiqua" w:hAnsi="Book Antiqua" w:cs="Times"/>
            <w:sz w:val="24"/>
          </w:rPr>
          <w:t>re-</w:t>
        </w:r>
      </w:ins>
      <w:ins w:id="1816" w:author="Usuario de Microsoft Office" w:date="2017-05-30T13:32:00Z">
        <w:r w:rsidRPr="00E60CBA">
          <w:rPr>
            <w:rFonts w:ascii="Book Antiqua" w:hAnsi="Book Antiqua" w:cs="Times"/>
            <w:sz w:val="24"/>
          </w:rPr>
          <w:t xml:space="preserve">compresión no </w:t>
        </w:r>
      </w:ins>
      <w:ins w:id="1817" w:author="Usuario de Microsoft Office" w:date="2017-05-30T13:34:00Z">
        <w:r>
          <w:rPr>
            <w:rFonts w:ascii="Book Antiqua" w:hAnsi="Book Antiqua" w:cs="Times"/>
            <w:sz w:val="24"/>
          </w:rPr>
          <w:t>es</w:t>
        </w:r>
      </w:ins>
      <w:ins w:id="1818"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819" w:author="Usuario de Microsoft Office" w:date="2017-05-30T13:34:00Z">
        <w:r>
          <w:rPr>
            <w:rFonts w:ascii="Book Antiqua" w:hAnsi="Book Antiqua" w:cs="Times"/>
            <w:sz w:val="24"/>
          </w:rPr>
          <w:t>.</w:t>
        </w:r>
      </w:ins>
    </w:p>
    <w:p w14:paraId="06AAC9AB" w14:textId="77777777" w:rsidR="005403DE" w:rsidRDefault="005403DE">
      <w:pPr>
        <w:pStyle w:val="Prrafodelista"/>
        <w:ind w:left="360" w:firstLine="0"/>
        <w:jc w:val="both"/>
        <w:rPr>
          <w:ins w:id="1820" w:author="Usuario de Microsoft Office" w:date="2017-05-30T11:04:00Z"/>
          <w:rFonts w:ascii="Book Antiqua" w:hAnsi="Book Antiqua" w:cs="Times"/>
          <w:sz w:val="24"/>
        </w:rPr>
        <w:pPrChange w:id="1821"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822" w:author="Usuario de Microsoft Office" w:date="2017-05-30T11:04:00Z"/>
          <w:bCs/>
          <w:sz w:val="30"/>
          <w:szCs w:val="28"/>
        </w:rPr>
      </w:pPr>
      <w:ins w:id="1823" w:author="Usuario de Microsoft Office" w:date="2017-05-30T11:04:00Z">
        <w:r>
          <w:rPr>
            <w:bCs/>
            <w:sz w:val="30"/>
            <w:szCs w:val="28"/>
          </w:rPr>
          <w:lastRenderedPageBreak/>
          <w:t xml:space="preserve">Técnicas de identificación de retoque de imágenes </w:t>
        </w:r>
      </w:ins>
    </w:p>
    <w:p w14:paraId="52B55F81" w14:textId="707BA299" w:rsidR="005403DE" w:rsidRDefault="005403DE" w:rsidP="000B1FB3">
      <w:pPr>
        <w:pStyle w:val="Prrafodelista"/>
        <w:ind w:left="360" w:firstLine="0"/>
        <w:jc w:val="both"/>
        <w:rPr>
          <w:ins w:id="1824" w:author="Usuario de Microsoft Office" w:date="2017-05-30T12:50:00Z"/>
          <w:rFonts w:ascii="Book Antiqua" w:hAnsi="Book Antiqua" w:cs="Times"/>
          <w:sz w:val="24"/>
        </w:rPr>
      </w:pPr>
      <w:ins w:id="1825" w:author="Usuario de Microsoft Office" w:date="2017-05-30T11:04:00Z">
        <w:r>
          <w:rPr>
            <w:rFonts w:ascii="Book Antiqua" w:hAnsi="Book Antiqua" w:cs="Times"/>
            <w:sz w:val="24"/>
          </w:rPr>
          <w:t xml:space="preserve">Estos </w:t>
        </w:r>
      </w:ins>
      <w:ins w:id="1826" w:author="Usuario de Microsoft Office" w:date="2017-05-30T11:05:00Z">
        <w:r w:rsidR="00823F3C">
          <w:rPr>
            <w:rFonts w:ascii="Book Antiqua" w:hAnsi="Book Antiqua" w:cs="Times"/>
            <w:sz w:val="24"/>
          </w:rPr>
          <w:t>métodos se basan en la detección de operaciones de mejora en una imagen</w:t>
        </w:r>
      </w:ins>
      <w:ins w:id="1827" w:author="Usuario de Microsoft Office" w:date="2017-05-30T12:28:00Z">
        <w:r w:rsidR="00CD3082">
          <w:rPr>
            <w:rFonts w:ascii="Book Antiqua" w:hAnsi="Book Antiqua" w:cs="Times"/>
            <w:sz w:val="24"/>
          </w:rPr>
          <w:t xml:space="preserve"> como por ejemplo la relación entre los bloques adyacentes</w:t>
        </w:r>
      </w:ins>
      <w:ins w:id="1828" w:author="Usuario de Microsoft Office" w:date="2017-05-30T12:50:00Z">
        <w:r w:rsidR="000B1FB3">
          <w:rPr>
            <w:rFonts w:ascii="Book Antiqua" w:hAnsi="Book Antiqua" w:cs="Times"/>
            <w:sz w:val="24"/>
          </w:rPr>
          <w:t xml:space="preserve"> o bien modificaciones geométricas y fotométricas</w:t>
        </w:r>
      </w:ins>
      <w:ins w:id="1829" w:author="Usuario de Microsoft Office" w:date="2017-05-30T11:05:00Z">
        <w:r w:rsidR="00823F3C">
          <w:rPr>
            <w:rFonts w:ascii="Book Antiqua" w:hAnsi="Book Antiqua" w:cs="Times"/>
            <w:sz w:val="24"/>
          </w:rPr>
          <w:t>.</w:t>
        </w:r>
      </w:ins>
      <w:ins w:id="1830" w:author="Usuario de Microsoft Office" w:date="2017-05-30T12:14:00Z">
        <w:r w:rsidR="00804CAB">
          <w:rPr>
            <w:rFonts w:ascii="Book Antiqua" w:hAnsi="Book Antiqua" w:cs="Times"/>
            <w:sz w:val="24"/>
          </w:rPr>
          <w:t xml:space="preserve"> </w:t>
        </w:r>
      </w:ins>
    </w:p>
    <w:p w14:paraId="5219C456" w14:textId="791A07A8" w:rsidR="000B1FB3" w:rsidRDefault="000B1FB3" w:rsidP="000B1FB3">
      <w:pPr>
        <w:pStyle w:val="Prrafodelista"/>
        <w:ind w:left="360" w:firstLine="0"/>
        <w:jc w:val="both"/>
        <w:rPr>
          <w:ins w:id="1831" w:author="Usuario de Microsoft Office" w:date="2017-05-30T12:49:00Z"/>
          <w:rFonts w:ascii="Book Antiqua" w:hAnsi="Book Antiqua" w:cs="Times"/>
          <w:sz w:val="24"/>
        </w:rPr>
      </w:pPr>
      <w:ins w:id="1832" w:author="Usuario de Microsoft Office" w:date="2017-05-30T12:50:00Z">
        <w:r>
          <w:rPr>
            <w:rFonts w:ascii="Book Antiqua" w:hAnsi="Book Antiqua" w:cs="Times"/>
            <w:sz w:val="24"/>
          </w:rPr>
          <w:t>Como se aprecia en el gr</w:t>
        </w:r>
      </w:ins>
      <w:ins w:id="1833" w:author="Maria Solana Gonzalez" w:date="2017-06-01T15:59:00Z">
        <w:r w:rsidR="00467554">
          <w:rPr>
            <w:rFonts w:ascii="Book Antiqua" w:hAnsi="Book Antiqua" w:cs="Times"/>
            <w:sz w:val="24"/>
          </w:rPr>
          <w:t>á</w:t>
        </w:r>
      </w:ins>
      <w:ins w:id="1834" w:author="Usuario de Microsoft Office" w:date="2017-05-30T12:50:00Z">
        <w:del w:id="1835" w:author="Maria Solana Gonzalez" w:date="2017-06-01T15:59:00Z">
          <w:r w:rsidDel="00467554">
            <w:rPr>
              <w:rFonts w:ascii="Book Antiqua" w:hAnsi="Book Antiqua" w:cs="Times"/>
              <w:sz w:val="24"/>
            </w:rPr>
            <w:delText>a</w:delText>
          </w:r>
        </w:del>
        <w:r>
          <w:rPr>
            <w:rFonts w:ascii="Book Antiqua" w:hAnsi="Book Antiqua" w:cs="Times"/>
            <w:sz w:val="24"/>
          </w:rPr>
          <w:t xml:space="preserve">fico de la figura X.X las publicaciones de </w:t>
        </w:r>
      </w:ins>
      <w:ins w:id="1836" w:author="Usuario de Microsoft Office" w:date="2017-05-30T12:51:00Z">
        <w:r>
          <w:rPr>
            <w:rFonts w:ascii="Book Antiqua" w:hAnsi="Book Antiqua" w:cs="Times"/>
            <w:sz w:val="24"/>
          </w:rPr>
          <w:t xml:space="preserve">técnicas de identificación para imágenes manipuladas con la técnica de retoque no </w:t>
        </w:r>
      </w:ins>
      <w:ins w:id="1837" w:author="Usuario de Microsoft Office" w:date="2017-05-30T12:52:00Z">
        <w:r>
          <w:rPr>
            <w:rFonts w:ascii="Book Antiqua" w:hAnsi="Book Antiqua" w:cs="Times"/>
            <w:sz w:val="24"/>
          </w:rPr>
          <w:t>son</w:t>
        </w:r>
      </w:ins>
      <w:ins w:id="1838" w:author="Usuario de Microsoft Office" w:date="2017-05-30T12:51:00Z">
        <w:r>
          <w:rPr>
            <w:rFonts w:ascii="Book Antiqua" w:hAnsi="Book Antiqua" w:cs="Times"/>
            <w:sz w:val="24"/>
          </w:rPr>
          <w:t xml:space="preserve"> de las m</w:t>
        </w:r>
      </w:ins>
      <w:ins w:id="1839"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840" w:author="Usuario de Microsoft Office" w:date="2017-05-30T12:28:00Z"/>
          <w:rFonts w:ascii="Book Antiqua" w:hAnsi="Book Antiqua" w:cs="Times"/>
          <w:sz w:val="24"/>
        </w:rPr>
      </w:pPr>
    </w:p>
    <w:p w14:paraId="78D5BAD5" w14:textId="2ECA1FA2" w:rsidR="00CD3082" w:rsidRDefault="00CD3082" w:rsidP="000B1FB3">
      <w:pPr>
        <w:pStyle w:val="Prrafodelista"/>
        <w:ind w:left="360" w:firstLine="0"/>
        <w:jc w:val="both"/>
        <w:rPr>
          <w:ins w:id="1841" w:author="Usuario de Microsoft Office" w:date="2017-05-30T12:49:00Z"/>
          <w:rFonts w:ascii="Book Antiqua" w:hAnsi="Book Antiqua" w:cs="Times"/>
          <w:sz w:val="24"/>
        </w:rPr>
      </w:pPr>
      <w:ins w:id="1842" w:author="Usuario de Microsoft Office" w:date="2017-05-30T12:31:00Z">
        <w:r>
          <w:rPr>
            <w:rFonts w:ascii="Book Antiqua" w:hAnsi="Book Antiqua" w:cs="Times"/>
            <w:sz w:val="24"/>
          </w:rPr>
          <w:t xml:space="preserve">En </w:t>
        </w:r>
      </w:ins>
      <w:r w:rsidR="007907D1">
        <w:rPr>
          <w:rFonts w:ascii="Book Antiqua" w:hAnsi="Book Antiqua" w:cs="Times"/>
          <w:sz w:val="24"/>
        </w:rPr>
        <w:fldChar w:fldCharType="begin"/>
      </w:r>
      <w:r w:rsidR="007907D1">
        <w:rPr>
          <w:rFonts w:ascii="Book Antiqua" w:hAnsi="Book Antiqua" w:cs="Times"/>
          <w:sz w:val="24"/>
        </w:rPr>
        <w:instrText xml:space="preserve"> ADDIN ZOTERO_ITEM CSL_CITATION {"citationID":"a270h417f3j","properties":{"formattedCitation":"[9]","plainCitation":"[9]"},"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007907D1">
        <w:rPr>
          <w:rFonts w:ascii="Book Antiqua" w:hAnsi="Book Antiqua" w:cs="Times"/>
          <w:sz w:val="24"/>
        </w:rPr>
        <w:fldChar w:fldCharType="separate"/>
      </w:r>
      <w:r w:rsidR="007907D1">
        <w:rPr>
          <w:rFonts w:ascii="Book Antiqua" w:hAnsi="Book Antiqua" w:cs="Times"/>
          <w:noProof/>
          <w:sz w:val="24"/>
        </w:rPr>
        <w:t>[9]</w:t>
      </w:r>
      <w:r w:rsidR="007907D1">
        <w:rPr>
          <w:rFonts w:ascii="Book Antiqua" w:hAnsi="Book Antiqua" w:cs="Times"/>
          <w:sz w:val="24"/>
        </w:rPr>
        <w:fldChar w:fldCharType="end"/>
      </w:r>
      <w:ins w:id="1843" w:author="Usuario de Microsoft Office" w:date="2017-05-30T12:31:00Z">
        <w:r>
          <w:rPr>
            <w:rFonts w:ascii="Book Antiqua" w:hAnsi="Book Antiqua" w:cs="Times"/>
            <w:sz w:val="24"/>
          </w:rPr>
          <w:t xml:space="preserve"> se propuso un algoritmo eficiente para la </w:t>
        </w:r>
      </w:ins>
      <w:ins w:id="1844" w:author="Usuario de Microsoft Office" w:date="2017-05-30T12:32:00Z">
        <w:r>
          <w:rPr>
            <w:rFonts w:ascii="Book Antiqua" w:hAnsi="Book Antiqua" w:cs="Times"/>
            <w:sz w:val="24"/>
          </w:rPr>
          <w:t>detección</w:t>
        </w:r>
      </w:ins>
      <w:ins w:id="1845" w:author="Usuario de Microsoft Office" w:date="2017-05-30T12:31:00Z">
        <w:r>
          <w:rPr>
            <w:rFonts w:ascii="Book Antiqua" w:hAnsi="Book Antiqua" w:cs="Times"/>
            <w:sz w:val="24"/>
          </w:rPr>
          <w:t xml:space="preserve"> </w:t>
        </w:r>
      </w:ins>
      <w:ins w:id="1846" w:author="Usuario de Microsoft Office" w:date="2017-05-30T12:32:00Z">
        <w:r>
          <w:rPr>
            <w:rFonts w:ascii="Book Antiqua" w:hAnsi="Book Antiqua" w:cs="Times"/>
            <w:sz w:val="24"/>
          </w:rPr>
          <w:t xml:space="preserve">de estas manipulaciones. Este </w:t>
        </w:r>
      </w:ins>
      <w:ins w:id="1847" w:author="Usuario de Microsoft Office" w:date="2017-05-30T12:33:00Z">
        <w:r>
          <w:rPr>
            <w:rFonts w:ascii="Book Antiqua" w:hAnsi="Book Antiqua" w:cs="Times"/>
            <w:sz w:val="24"/>
          </w:rPr>
          <w:t>método comienza con la búsqueda de bloques similares para detectar regiones sospechosas</w:t>
        </w:r>
      </w:ins>
      <w:ins w:id="1848"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xml:space="preserve">. Con la adición de la técnica MRR (Multi-region relation) se mejora la </w:t>
        </w:r>
      </w:ins>
      <w:ins w:id="1849" w:author="Usuario de Microsoft Office" w:date="2017-05-30T12:35:00Z">
        <w:r w:rsidR="00BC1EFC">
          <w:rPr>
            <w:rFonts w:ascii="Book Antiqua" w:hAnsi="Book Antiqua" w:cs="Times"/>
            <w:sz w:val="24"/>
          </w:rPr>
          <w:t>localización</w:t>
        </w:r>
      </w:ins>
      <w:ins w:id="1850" w:author="Usuario de Microsoft Office" w:date="2017-05-30T12:34:00Z">
        <w:r w:rsidR="00BC1EFC">
          <w:rPr>
            <w:rFonts w:ascii="Book Antiqua" w:hAnsi="Book Antiqua" w:cs="Times"/>
            <w:sz w:val="24"/>
          </w:rPr>
          <w:t xml:space="preserve"> </w:t>
        </w:r>
      </w:ins>
      <w:ins w:id="1851" w:author="Usuario de Microsoft Office" w:date="2017-05-30T12:35:00Z">
        <w:r w:rsidR="00BC1EFC">
          <w:rPr>
            <w:rFonts w:ascii="Book Antiqua" w:hAnsi="Book Antiqua" w:cs="Times"/>
            <w:sz w:val="24"/>
          </w:rPr>
          <w:t>de la falsificación para eliminar bloques sospechosos pertenecientes a regiones uniformes.</w:t>
        </w:r>
      </w:ins>
    </w:p>
    <w:p w14:paraId="32A32788" w14:textId="77777777" w:rsidR="000B1FB3" w:rsidRDefault="000B1FB3" w:rsidP="000B1FB3">
      <w:pPr>
        <w:pStyle w:val="Prrafodelista"/>
        <w:ind w:left="360" w:firstLine="0"/>
        <w:jc w:val="both"/>
        <w:rPr>
          <w:ins w:id="1852" w:author="Usuario de Microsoft Office" w:date="2017-05-30T12:35:00Z"/>
          <w:rFonts w:ascii="Book Antiqua" w:hAnsi="Book Antiqua" w:cs="Times"/>
          <w:sz w:val="24"/>
        </w:rPr>
      </w:pPr>
    </w:p>
    <w:p w14:paraId="1EF4672E" w14:textId="75978E6A" w:rsidR="00BC1EFC" w:rsidRDefault="00BC1EFC" w:rsidP="000B1FB3">
      <w:pPr>
        <w:pStyle w:val="Prrafodelista"/>
        <w:ind w:left="360" w:firstLine="0"/>
        <w:jc w:val="both"/>
        <w:rPr>
          <w:ins w:id="1853" w:author="Usuario de Microsoft Office" w:date="2017-05-30T12:44:00Z"/>
          <w:rFonts w:ascii="Book Antiqua" w:hAnsi="Book Antiqua" w:cs="Times"/>
          <w:sz w:val="24"/>
        </w:rPr>
      </w:pPr>
      <w:ins w:id="1854" w:author="Usuario de Microsoft Office" w:date="2017-05-30T12:42:00Z">
        <w:r>
          <w:rPr>
            <w:rFonts w:ascii="Book Antiqua" w:hAnsi="Book Antiqua" w:cs="Times"/>
            <w:sz w:val="24"/>
          </w:rPr>
          <w:t xml:space="preserve">En </w:t>
        </w:r>
      </w:ins>
      <w:r w:rsidR="007907D1">
        <w:rPr>
          <w:rFonts w:ascii="Book Antiqua" w:hAnsi="Book Antiqua" w:cs="Times"/>
          <w:sz w:val="24"/>
        </w:rPr>
        <w:fldChar w:fldCharType="begin"/>
      </w:r>
      <w:r w:rsidR="007907D1">
        <w:rPr>
          <w:rFonts w:ascii="Book Antiqua" w:hAnsi="Book Antiqua" w:cs="Times"/>
          <w:sz w:val="24"/>
        </w:rPr>
        <w:instrText xml:space="preserve"> ADDIN ZOTERO_ITEM CSL_CITATION {"citationID":"a29l5b17fs6","properties":{"formattedCitation":"[10]","plainCitation":"[10]"},"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007907D1">
        <w:rPr>
          <w:rFonts w:ascii="Book Antiqua" w:hAnsi="Book Antiqua" w:cs="Times"/>
          <w:sz w:val="24"/>
        </w:rPr>
        <w:fldChar w:fldCharType="separate"/>
      </w:r>
      <w:r w:rsidR="007907D1">
        <w:rPr>
          <w:rFonts w:ascii="Book Antiqua" w:hAnsi="Book Antiqua" w:cs="Times"/>
          <w:noProof/>
          <w:sz w:val="24"/>
        </w:rPr>
        <w:t>[10]</w:t>
      </w:r>
      <w:r w:rsidR="007907D1">
        <w:rPr>
          <w:rFonts w:ascii="Book Antiqua" w:hAnsi="Book Antiqua" w:cs="Times"/>
          <w:sz w:val="24"/>
        </w:rPr>
        <w:fldChar w:fldCharType="end"/>
      </w:r>
      <w:r w:rsidR="007907D1">
        <w:rPr>
          <w:rFonts w:ascii="Book Antiqua" w:hAnsi="Book Antiqua" w:cs="Times"/>
          <w:sz w:val="24"/>
        </w:rPr>
        <w:t xml:space="preserve"> </w:t>
      </w:r>
      <w:ins w:id="1855" w:author="Usuario de Microsoft Office" w:date="2017-05-30T12:42:00Z">
        <w:r>
          <w:rPr>
            <w:rFonts w:ascii="Book Antiqua" w:hAnsi="Book Antiqua" w:cs="Times"/>
            <w:sz w:val="24"/>
          </w:rPr>
          <w:t xml:space="preserve">se </w:t>
        </w:r>
      </w:ins>
      <w:ins w:id="1856" w:author="Usuario de Microsoft Office" w:date="2017-05-30T12:43:00Z">
        <w:r>
          <w:rPr>
            <w:rFonts w:ascii="Book Antiqua" w:hAnsi="Book Antiqua" w:cs="Times"/>
            <w:sz w:val="24"/>
          </w:rPr>
          <w:t>describe</w:t>
        </w:r>
      </w:ins>
      <w:ins w:id="1857" w:author="Usuario de Microsoft Office" w:date="2017-05-30T12:42:00Z">
        <w:r>
          <w:rPr>
            <w:rFonts w:ascii="Book Antiqua" w:hAnsi="Book Antiqua" w:cs="Times"/>
            <w:sz w:val="24"/>
          </w:rPr>
          <w:t xml:space="preserve"> un algoritmo que </w:t>
        </w:r>
      </w:ins>
      <w:ins w:id="1858"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859" w:author="Usuario de Microsoft Office" w:date="2017-05-30T12:44:00Z">
        <w:r>
          <w:rPr>
            <w:rFonts w:ascii="Book Antiqua" w:hAnsi="Book Antiqua" w:cs="Times"/>
            <w:sz w:val="24"/>
          </w:rPr>
          <w:t>técnicas</w:t>
        </w:r>
      </w:ins>
      <w:ins w:id="1860" w:author="Usuario de Microsoft Office" w:date="2017-05-30T12:43:00Z">
        <w:r>
          <w:rPr>
            <w:rFonts w:ascii="Book Antiqua" w:hAnsi="Book Antiqua" w:cs="Times"/>
            <w:sz w:val="24"/>
          </w:rPr>
          <w:t xml:space="preserve"> </w:t>
        </w:r>
      </w:ins>
      <w:ins w:id="1861"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862" w:author="Usuario de Microsoft Office" w:date="2017-05-30T12:49:00Z"/>
          <w:rFonts w:ascii="Book Antiqua" w:hAnsi="Book Antiqua" w:cs="Times"/>
          <w:sz w:val="24"/>
        </w:rPr>
      </w:pPr>
      <w:ins w:id="1863"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864" w:author="Usuario de Microsoft Office" w:date="2017-05-30T11:04:00Z"/>
          <w:rFonts w:ascii="Book Antiqua" w:hAnsi="Book Antiqua" w:cs="Times"/>
          <w:sz w:val="24"/>
          <w:rPrChange w:id="1865" w:author="Usuario de Microsoft Office" w:date="2017-05-30T12:47:00Z">
            <w:rPr>
              <w:ins w:id="1866" w:author="Usuario de Microsoft Office" w:date="2017-05-30T11:04:00Z"/>
            </w:rPr>
          </w:rPrChange>
        </w:rPr>
      </w:pPr>
      <w:ins w:id="1867"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868" w:author="Usuario de Microsoft Office" w:date="2017-05-30T12:47:00Z">
        <w:r>
          <w:rPr>
            <w:rFonts w:ascii="Book Antiqua" w:hAnsi="Book Antiqua" w:cs="Times"/>
            <w:sz w:val="24"/>
          </w:rPr>
          <w:t xml:space="preserve"> y la fotométrica</w:t>
        </w:r>
      </w:ins>
      <w:ins w:id="1869" w:author="Usuario de Microsoft Office" w:date="2017-05-30T12:45:00Z">
        <w:r w:rsidRPr="000B1FB3">
          <w:rPr>
            <w:rFonts w:ascii="Book Antiqua" w:hAnsi="Book Antiqua" w:cs="Times"/>
            <w:sz w:val="24"/>
            <w:rPrChange w:id="1870" w:author="Usuario de Microsoft Office" w:date="2017-05-30T12:47:00Z">
              <w:rPr/>
            </w:rPrChange>
          </w:rPr>
          <w:t xml:space="preserve"> se cuantifica</w:t>
        </w:r>
      </w:ins>
      <w:ins w:id="1871" w:author="Usuario de Microsoft Office" w:date="2017-05-30T12:47:00Z">
        <w:r>
          <w:rPr>
            <w:rFonts w:ascii="Book Antiqua" w:hAnsi="Book Antiqua" w:cs="Times"/>
            <w:sz w:val="24"/>
          </w:rPr>
          <w:t>n</w:t>
        </w:r>
      </w:ins>
      <w:ins w:id="1872" w:author="Usuario de Microsoft Office" w:date="2017-05-30T12:45:00Z">
        <w:r w:rsidRPr="000B1FB3">
          <w:rPr>
            <w:rFonts w:ascii="Book Antiqua" w:hAnsi="Book Antiqua" w:cs="Times"/>
            <w:sz w:val="24"/>
            <w:rPrChange w:id="1873" w:author="Usuario de Microsoft Office" w:date="2017-05-30T12:47:00Z">
              <w:rPr/>
            </w:rPrChange>
          </w:rPr>
          <w:t xml:space="preserve"> utilizando </w:t>
        </w:r>
      </w:ins>
      <w:ins w:id="1874" w:author="Usuario de Microsoft Office" w:date="2017-05-30T12:46:00Z">
        <w:r w:rsidRPr="000B1FB3">
          <w:rPr>
            <w:rFonts w:ascii="Book Antiqua" w:hAnsi="Book Antiqua" w:cs="Times"/>
            <w:sz w:val="24"/>
            <w:rPrChange w:id="1875" w:author="Usuario de Microsoft Office" w:date="2017-05-30T12:47:00Z">
              <w:rPr/>
            </w:rPrChange>
          </w:rPr>
          <w:t>varias</w:t>
        </w:r>
      </w:ins>
      <w:ins w:id="1876" w:author="Usuario de Microsoft Office" w:date="2017-05-30T12:45:00Z">
        <w:r w:rsidRPr="000B1FB3">
          <w:rPr>
            <w:rFonts w:ascii="Book Antiqua" w:hAnsi="Book Antiqua" w:cs="Times"/>
            <w:sz w:val="24"/>
            <w:rPrChange w:id="1877" w:author="Usuario de Microsoft Office" w:date="2017-05-30T12:47:00Z">
              <w:rPr/>
            </w:rPrChange>
          </w:rPr>
          <w:t xml:space="preserve"> </w:t>
        </w:r>
      </w:ins>
      <w:ins w:id="1878" w:author="Usuario de Microsoft Office" w:date="2017-05-30T12:46:00Z">
        <w:r w:rsidRPr="000B1FB3">
          <w:rPr>
            <w:rFonts w:ascii="Book Antiqua" w:hAnsi="Book Antiqua" w:cs="Times"/>
            <w:sz w:val="24"/>
            <w:rPrChange w:id="1879" w:author="Usuario de Microsoft Office" w:date="2017-05-30T12:47:00Z">
              <w:rPr/>
            </w:rPrChange>
          </w:rPr>
          <w:t>estadísticas</w:t>
        </w:r>
      </w:ins>
      <w:ins w:id="1880" w:author="Usuario de Microsoft Office" w:date="2017-05-30T12:45:00Z">
        <w:r w:rsidRPr="000B1FB3">
          <w:rPr>
            <w:rFonts w:ascii="Book Antiqua" w:hAnsi="Book Antiqua" w:cs="Times"/>
            <w:sz w:val="24"/>
            <w:rPrChange w:id="1881" w:author="Usuario de Microsoft Office" w:date="2017-05-30T12:47:00Z">
              <w:rPr/>
            </w:rPrChange>
          </w:rPr>
          <w:t xml:space="preserve"> </w:t>
        </w:r>
      </w:ins>
      <w:ins w:id="1882" w:author="Usuario de Microsoft Office" w:date="2017-05-30T12:46:00Z">
        <w:r w:rsidRPr="000B1FB3">
          <w:rPr>
            <w:rFonts w:ascii="Book Antiqua" w:hAnsi="Book Antiqua" w:cs="Times"/>
            <w:sz w:val="24"/>
            <w:rPrChange w:id="1883" w:author="Usuario de Microsoft Office" w:date="2017-05-30T12:47:00Z">
              <w:rPr/>
            </w:rPrChange>
          </w:rPr>
          <w:t>como</w:t>
        </w:r>
      </w:ins>
      <w:ins w:id="1884" w:author="Usuario de Microsoft Office" w:date="2017-05-30T12:45:00Z">
        <w:r w:rsidRPr="000B1FB3">
          <w:rPr>
            <w:rFonts w:ascii="Book Antiqua" w:hAnsi="Book Antiqua" w:cs="Times"/>
            <w:sz w:val="24"/>
          </w:rPr>
          <w:t xml:space="preserve"> medias y desviaciones </w:t>
        </w:r>
      </w:ins>
      <w:ins w:id="1885" w:author="Usuario de Microsoft Office" w:date="2017-05-30T12:47:00Z">
        <w:r>
          <w:rPr>
            <w:rFonts w:ascii="Book Antiqua" w:hAnsi="Book Antiqua" w:cs="Times"/>
            <w:sz w:val="24"/>
          </w:rPr>
          <w:t>estándar.</w:t>
        </w:r>
      </w:ins>
    </w:p>
    <w:p w14:paraId="61075526" w14:textId="77777777" w:rsidR="005403DE" w:rsidRPr="005B07DA" w:rsidRDefault="005403DE">
      <w:pPr>
        <w:pStyle w:val="Prrafodelista"/>
        <w:ind w:left="360" w:firstLine="0"/>
        <w:jc w:val="both"/>
        <w:rPr>
          <w:ins w:id="1886" w:author="Usuario de Microsoft Office" w:date="2017-05-30T10:29:00Z"/>
          <w:rFonts w:ascii="Book Antiqua" w:hAnsi="Book Antiqua" w:cs="Times"/>
          <w:sz w:val="24"/>
          <w:rPrChange w:id="1887" w:author="Usuario de Microsoft Office" w:date="2017-05-30T10:29:00Z">
            <w:rPr>
              <w:ins w:id="1888" w:author="Usuario de Microsoft Office" w:date="2017-05-30T10:29:00Z"/>
              <w:rFonts w:ascii="Book Antiqua" w:hAnsi="Book Antiqua" w:cs="Times"/>
            </w:rPr>
          </w:rPrChange>
        </w:rPr>
        <w:pPrChange w:id="1889" w:author="Usuario de Microsoft Office" w:date="2017-05-30T10:29:00Z">
          <w:pPr>
            <w:pStyle w:val="Prrafodelista"/>
            <w:numPr>
              <w:numId w:val="46"/>
            </w:numPr>
            <w:ind w:left="360" w:hanging="360"/>
            <w:jc w:val="both"/>
          </w:pPr>
        </w:pPrChange>
      </w:pPr>
    </w:p>
    <w:p w14:paraId="54B6667C" w14:textId="77777777" w:rsidR="005B07DA" w:rsidRDefault="005B07DA">
      <w:pPr>
        <w:rPr>
          <w:ins w:id="1890" w:author="Usuario de Microsoft Office" w:date="2017-05-30T10:29:00Z"/>
        </w:rPr>
        <w:pPrChange w:id="1891" w:author="Usuario de Microsoft Office" w:date="2017-05-30T10:29:00Z">
          <w:pPr>
            <w:pStyle w:val="Ttulo2"/>
            <w:numPr>
              <w:ilvl w:val="1"/>
              <w:numId w:val="35"/>
            </w:numPr>
            <w:ind w:left="792" w:hanging="432"/>
          </w:pPr>
        </w:pPrChange>
      </w:pPr>
    </w:p>
    <w:p w14:paraId="058AD2C5" w14:textId="77777777" w:rsidR="00467554" w:rsidRDefault="00467554" w:rsidP="00467554">
      <w:pPr>
        <w:pStyle w:val="Ttulo2"/>
        <w:numPr>
          <w:ilvl w:val="1"/>
          <w:numId w:val="46"/>
        </w:numPr>
        <w:rPr>
          <w:ins w:id="1892" w:author="Maria Solana Gonzalez" w:date="2017-06-01T15:59:00Z"/>
          <w:bCs/>
          <w:sz w:val="30"/>
          <w:szCs w:val="28"/>
        </w:rPr>
      </w:pPr>
      <w:ins w:id="1893" w:author="Maria Solana Gonzalez" w:date="2017-06-01T15:59:00Z">
        <w:r>
          <w:rPr>
            <w:bCs/>
            <w:sz w:val="30"/>
            <w:szCs w:val="28"/>
          </w:rPr>
          <w:t xml:space="preserve">Técnicas de identificación de empalme de imágenes </w:t>
        </w:r>
      </w:ins>
    </w:p>
    <w:p w14:paraId="39C472B5" w14:textId="77777777" w:rsidR="00467554" w:rsidRDefault="00467554" w:rsidP="00467554">
      <w:pPr>
        <w:pStyle w:val="Prrafodelista"/>
        <w:ind w:left="360" w:firstLine="0"/>
        <w:jc w:val="both"/>
        <w:rPr>
          <w:ins w:id="1894" w:author="Maria Solana Gonzalez" w:date="2017-06-01T15:59:00Z"/>
          <w:rFonts w:ascii="Book Antiqua" w:hAnsi="Book Antiqua" w:cs="Times"/>
          <w:sz w:val="24"/>
        </w:rPr>
      </w:pPr>
      <w:ins w:id="1895" w:author="Maria Solana Gonzalez" w:date="2017-06-01T15:59:00Z">
        <w:r>
          <w:rPr>
            <w:rFonts w:ascii="Book Antiqua" w:hAnsi="Book Antiqua" w:cs="Times"/>
            <w:sz w:val="24"/>
          </w:rPr>
          <w:t xml:space="preserve">Tal y como se puede observar en el gráfico de la figura </w:t>
        </w:r>
        <w:proofErr w:type="spellStart"/>
        <w:r>
          <w:rPr>
            <w:rFonts w:ascii="Book Antiqua" w:hAnsi="Book Antiqua" w:cs="Times"/>
            <w:sz w:val="24"/>
          </w:rPr>
          <w:t>x.x</w:t>
        </w:r>
        <w:proofErr w:type="spellEnd"/>
        <w:r>
          <w:rPr>
            <w:rFonts w:ascii="Book Antiqua" w:hAnsi="Book Antiqua" w:cs="Times"/>
            <w:sz w:val="24"/>
          </w:rPr>
          <w:t xml:space="preserve"> las publicaciones de artículos relacionados con técnicas para detectar manipulaciones basadas en empalme de imágenes son las más destacadas en cuanto a cantidad.</w:t>
        </w:r>
      </w:ins>
    </w:p>
    <w:p w14:paraId="40716ADC" w14:textId="77777777" w:rsidR="00467554" w:rsidRPr="0013549A" w:rsidRDefault="00467554" w:rsidP="00467554">
      <w:pPr>
        <w:pStyle w:val="Prrafodelista"/>
        <w:ind w:left="360" w:firstLine="0"/>
        <w:jc w:val="both"/>
        <w:rPr>
          <w:ins w:id="1896" w:author="Maria Solana Gonzalez" w:date="2017-06-01T15:59:00Z"/>
          <w:rFonts w:ascii="Book Antiqua" w:hAnsi="Book Antiqua" w:cs="Times"/>
          <w:sz w:val="24"/>
        </w:rPr>
      </w:pPr>
      <w:ins w:id="1897" w:author="Maria Solana Gonzalez" w:date="2017-06-01T15:59:00Z">
        <w:r>
          <w:rPr>
            <w:rFonts w:ascii="Book Antiqua" w:hAnsi="Book Antiqua" w:cs="Times"/>
            <w:sz w:val="24"/>
          </w:rPr>
          <w:t>Esto se debe a que la técnica de editar imágenes uniendo dos o varias imágenes es una de las más utilizadas por excelencia.</w:t>
        </w:r>
      </w:ins>
    </w:p>
    <w:p w14:paraId="5A1D6358" w14:textId="77777777" w:rsidR="00467554" w:rsidRDefault="00467554" w:rsidP="00467554">
      <w:pPr>
        <w:pStyle w:val="Prrafodelista"/>
        <w:ind w:left="360" w:firstLine="0"/>
        <w:jc w:val="both"/>
        <w:rPr>
          <w:ins w:id="1898" w:author="Maria Solana Gonzalez" w:date="2017-06-01T15:59:00Z"/>
          <w:rFonts w:ascii="Book Antiqua" w:hAnsi="Book Antiqua" w:cs="Times"/>
          <w:sz w:val="24"/>
        </w:rPr>
      </w:pPr>
    </w:p>
    <w:p w14:paraId="3479169D" w14:textId="6E92D6AD" w:rsidR="00467554" w:rsidRDefault="00467554" w:rsidP="00467554">
      <w:pPr>
        <w:pStyle w:val="Prrafodelista"/>
        <w:ind w:left="360" w:firstLine="0"/>
        <w:jc w:val="both"/>
        <w:rPr>
          <w:ins w:id="1899" w:author="Maria Solana Gonzalez" w:date="2017-06-01T15:59:00Z"/>
          <w:rFonts w:ascii="Book Antiqua" w:hAnsi="Book Antiqua" w:cs="Times"/>
          <w:sz w:val="24"/>
        </w:rPr>
      </w:pPr>
      <w:ins w:id="1900" w:author="Maria Solana Gonzalez" w:date="2017-06-01T15:59:00Z">
        <w:r>
          <w:rPr>
            <w:rFonts w:ascii="Book Antiqua" w:hAnsi="Book Antiqua" w:cs="Times"/>
            <w:sz w:val="24"/>
          </w:rPr>
          <w:lastRenderedPageBreak/>
          <w:t xml:space="preserve">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w:t>
        </w:r>
      </w:ins>
      <w:r w:rsidR="00362A61">
        <w:rPr>
          <w:rFonts w:ascii="Book Antiqua" w:hAnsi="Book Antiqua" w:cs="Times"/>
          <w:sz w:val="24"/>
        </w:rPr>
        <w:t>más</w:t>
      </w:r>
      <w:ins w:id="1901" w:author="Maria Solana Gonzalez" w:date="2017-06-01T15:59:00Z">
        <w:r>
          <w:rPr>
            <w:rFonts w:ascii="Book Antiqua" w:hAnsi="Book Antiqua" w:cs="Times"/>
            <w:sz w:val="24"/>
          </w:rPr>
          <w:t xml:space="preserve"> importante detectar que regiones de la imagen han sido manipuladas. Por esta razón, algunos investigadores han adoptado la perspectiva de clasificación binaria.</w:t>
        </w:r>
      </w:ins>
    </w:p>
    <w:p w14:paraId="2465513D" w14:textId="77777777" w:rsidR="00467554" w:rsidRDefault="00467554" w:rsidP="00467554">
      <w:pPr>
        <w:pStyle w:val="Prrafodelista"/>
        <w:ind w:left="360" w:firstLine="0"/>
        <w:jc w:val="both"/>
        <w:rPr>
          <w:ins w:id="1902" w:author="Maria Solana Gonzalez" w:date="2017-06-01T15:59:00Z"/>
          <w:rFonts w:ascii="Book Antiqua" w:hAnsi="Book Antiqua" w:cs="Times"/>
          <w:sz w:val="24"/>
        </w:rPr>
      </w:pPr>
      <w:ins w:id="1903" w:author="Maria Solana Gonzalez" w:date="2017-06-01T15:59:00Z">
        <w:r>
          <w:rPr>
            <w:rFonts w:ascii="Book Antiqua" w:hAnsi="Book Antiqua" w:cs="Times"/>
            <w:sz w:val="24"/>
          </w:rPr>
          <w:t xml:space="preserve">En las figuras </w:t>
        </w:r>
        <w:proofErr w:type="spellStart"/>
        <w:r>
          <w:rPr>
            <w:rFonts w:ascii="Book Antiqua" w:hAnsi="Book Antiqua" w:cs="Times"/>
            <w:sz w:val="24"/>
          </w:rPr>
          <w:t>x.x</w:t>
        </w:r>
        <w:proofErr w:type="spellEnd"/>
        <w:r>
          <w:rPr>
            <w:rFonts w:ascii="Book Antiqua" w:hAnsi="Book Antiqua" w:cs="Times"/>
            <w:sz w:val="24"/>
          </w:rPr>
          <w:t xml:space="preserve"> y </w:t>
        </w:r>
        <w:proofErr w:type="spellStart"/>
        <w:r>
          <w:rPr>
            <w:rFonts w:ascii="Book Antiqua" w:hAnsi="Book Antiqua" w:cs="Times"/>
            <w:sz w:val="24"/>
          </w:rPr>
          <w:t>x.x</w:t>
        </w:r>
        <w:proofErr w:type="spellEnd"/>
        <w:r>
          <w:rPr>
            <w:rFonts w:ascii="Book Antiqua" w:hAnsi="Book Antiqua" w:cs="Times"/>
            <w:sz w:val="24"/>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ins>
    </w:p>
    <w:p w14:paraId="5DEA6095" w14:textId="77777777" w:rsidR="00467554" w:rsidRDefault="00467554" w:rsidP="00467554">
      <w:pPr>
        <w:pStyle w:val="Prrafodelista"/>
        <w:ind w:left="360" w:firstLine="0"/>
        <w:jc w:val="both"/>
        <w:rPr>
          <w:ins w:id="1904" w:author="Maria Solana Gonzalez" w:date="2017-06-01T15:59:00Z"/>
          <w:rFonts w:ascii="Book Antiqua" w:hAnsi="Book Antiqua" w:cs="Times"/>
          <w:sz w:val="24"/>
        </w:rPr>
      </w:pPr>
    </w:p>
    <w:p w14:paraId="038822A7" w14:textId="091112F3" w:rsidR="00467554" w:rsidRPr="00186923" w:rsidRDefault="00467554" w:rsidP="00467554">
      <w:pPr>
        <w:pStyle w:val="Prrafodelista"/>
        <w:ind w:left="360" w:firstLine="0"/>
        <w:jc w:val="both"/>
        <w:rPr>
          <w:ins w:id="1905" w:author="Maria Solana Gonzalez" w:date="2017-06-01T15:59:00Z"/>
          <w:rFonts w:ascii="Book Antiqua" w:hAnsi="Book Antiqua" w:cs="Times"/>
          <w:sz w:val="24"/>
        </w:rPr>
      </w:pPr>
      <w:ins w:id="1906" w:author="Maria Solana Gonzalez" w:date="2017-06-01T15:59:00Z">
        <w:r>
          <w:rPr>
            <w:rFonts w:ascii="Book Antiqua" w:hAnsi="Book Antiqua" w:cs="Times"/>
            <w:sz w:val="24"/>
          </w:rPr>
          <w:t xml:space="preserve">En ambas fases se ejecuta un algoritmo con cada imagen para obtener una serie de características </w:t>
        </w:r>
      </w:ins>
      <w:r w:rsidR="00362A61">
        <w:rPr>
          <w:rFonts w:ascii="Book Antiqua" w:hAnsi="Book Antiqua" w:cs="Times"/>
          <w:sz w:val="24"/>
        </w:rPr>
        <w:t>específicas</w:t>
      </w:r>
      <w:ins w:id="1907" w:author="Maria Solana Gonzalez" w:date="2017-06-01T15:59:00Z">
        <w:r>
          <w:rPr>
            <w:rFonts w:ascii="Book Antiqua" w:hAnsi="Book Antiqua" w:cs="Times"/>
            <w:sz w:val="24"/>
          </w:rPr>
          <w:t xml:space="preserve">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ins>
    </w:p>
    <w:p w14:paraId="18A61113" w14:textId="77777777" w:rsidR="00467554" w:rsidRDefault="00467554" w:rsidP="00467554">
      <w:pPr>
        <w:pStyle w:val="Prrafodelista"/>
        <w:ind w:left="360" w:firstLine="0"/>
        <w:jc w:val="both"/>
        <w:rPr>
          <w:ins w:id="1908" w:author="Maria Solana Gonzalez" w:date="2017-06-01T15:59:00Z"/>
          <w:rFonts w:ascii="Book Antiqua" w:hAnsi="Book Antiqua" w:cs="Times"/>
          <w:sz w:val="24"/>
        </w:rPr>
      </w:pPr>
    </w:p>
    <w:p w14:paraId="35E9C66B" w14:textId="77777777" w:rsidR="00467554" w:rsidRDefault="00467554" w:rsidP="00467554">
      <w:pPr>
        <w:pStyle w:val="Prrafodelista"/>
        <w:ind w:left="360" w:firstLine="0"/>
        <w:jc w:val="both"/>
        <w:rPr>
          <w:ins w:id="1909" w:author="Maria Solana Gonzalez" w:date="2017-06-01T15:59:00Z"/>
          <w:rFonts w:ascii="Book Antiqua" w:hAnsi="Book Antiqua" w:cs="Times"/>
          <w:sz w:val="24"/>
        </w:rPr>
      </w:pPr>
    </w:p>
    <w:p w14:paraId="646DB968" w14:textId="77777777" w:rsidR="00467554" w:rsidRDefault="00467554" w:rsidP="00467554">
      <w:pPr>
        <w:pStyle w:val="Prrafodelista"/>
        <w:ind w:left="360" w:firstLine="0"/>
        <w:jc w:val="both"/>
        <w:rPr>
          <w:ins w:id="1910" w:author="Maria Solana Gonzalez" w:date="2017-06-01T15:59:00Z"/>
          <w:rFonts w:ascii="Book Antiqua" w:hAnsi="Book Antiqua" w:cs="Times"/>
          <w:sz w:val="24"/>
        </w:rPr>
      </w:pPr>
    </w:p>
    <w:p w14:paraId="606EB002" w14:textId="77777777" w:rsidR="00467554" w:rsidRDefault="00467554" w:rsidP="00467554">
      <w:pPr>
        <w:pStyle w:val="Prrafodelista"/>
        <w:ind w:left="360" w:firstLine="0"/>
        <w:jc w:val="center"/>
        <w:rPr>
          <w:ins w:id="1911" w:author="Maria Solana Gonzalez" w:date="2017-06-01T15:59:00Z"/>
          <w:rFonts w:ascii="Book Antiqua" w:hAnsi="Book Antiqua" w:cs="Times"/>
          <w:sz w:val="24"/>
        </w:rPr>
      </w:pPr>
      <w:ins w:id="1912" w:author="Maria Solana Gonzalez" w:date="2017-06-01T15:59:00Z">
        <w:r w:rsidRPr="00186923">
          <w:rPr>
            <w:rFonts w:ascii="Book Antiqua" w:hAnsi="Book Antiqua" w:cs="Times"/>
            <w:noProof/>
            <w:sz w:val="24"/>
            <w:lang w:val="es-ES_tradnl" w:eastAsia="es-ES_tradnl"/>
            <w:rPrChange w:id="1913" w:author="Unknown">
              <w:rPr>
                <w:noProof/>
                <w:lang w:val="es-ES_tradnl" w:eastAsia="es-ES_tradnl"/>
              </w:rPr>
            </w:rPrChange>
          </w:rPr>
          <w:drawing>
            <wp:inline distT="0" distB="0" distL="0" distR="0" wp14:anchorId="6023F45F" wp14:editId="5E62B87A">
              <wp:extent cx="5400675" cy="2011045"/>
              <wp:effectExtent l="0" t="0" r="9525" b="0"/>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675" cy="2011045"/>
                      </a:xfrm>
                      <a:prstGeom prst="rect">
                        <a:avLst/>
                      </a:prstGeom>
                    </pic:spPr>
                  </pic:pic>
                </a:graphicData>
              </a:graphic>
            </wp:inline>
          </w:drawing>
        </w:r>
      </w:ins>
    </w:p>
    <w:p w14:paraId="116325C7" w14:textId="77777777" w:rsidR="00467554" w:rsidRDefault="00467554" w:rsidP="00467554">
      <w:pPr>
        <w:jc w:val="center"/>
        <w:rPr>
          <w:ins w:id="1914" w:author="Maria Solana Gonzalez" w:date="2017-06-01T15:59:00Z"/>
          <w:rFonts w:cs="Times"/>
          <w:i/>
          <w:sz w:val="20"/>
        </w:rPr>
      </w:pPr>
    </w:p>
    <w:p w14:paraId="23AD1019" w14:textId="77777777" w:rsidR="00467554" w:rsidRPr="0013549A" w:rsidRDefault="00467554" w:rsidP="00467554">
      <w:pPr>
        <w:jc w:val="center"/>
        <w:rPr>
          <w:ins w:id="1915" w:author="Maria Solana Gonzalez" w:date="2017-06-01T15:59:00Z"/>
          <w:rFonts w:cs="Times"/>
          <w:i/>
          <w:sz w:val="20"/>
        </w:rPr>
      </w:pPr>
      <w:ins w:id="1916" w:author="Maria Solana Gonzalez" w:date="2017-06-01T15:59:00Z">
        <w:r w:rsidRPr="0013549A">
          <w:rPr>
            <w:rFonts w:cs="Times"/>
            <w:i/>
            <w:sz w:val="20"/>
          </w:rPr>
          <w:t xml:space="preserve">Figura </w:t>
        </w:r>
        <w:r>
          <w:rPr>
            <w:rFonts w:cs="Times"/>
            <w:i/>
            <w:sz w:val="20"/>
          </w:rPr>
          <w:t>X.X: Ejemplo de fase de entrenamiento.</w:t>
        </w:r>
      </w:ins>
    </w:p>
    <w:p w14:paraId="414F4987" w14:textId="77777777" w:rsidR="00467554" w:rsidRDefault="00467554" w:rsidP="00467554">
      <w:pPr>
        <w:pStyle w:val="Prrafodelista"/>
        <w:ind w:left="360" w:firstLine="0"/>
        <w:jc w:val="both"/>
        <w:rPr>
          <w:ins w:id="1917" w:author="Maria Solana Gonzalez" w:date="2017-06-01T15:59:00Z"/>
          <w:rFonts w:ascii="Book Antiqua" w:hAnsi="Book Antiqua" w:cs="Times"/>
          <w:sz w:val="24"/>
        </w:rPr>
      </w:pPr>
    </w:p>
    <w:p w14:paraId="19C48D99" w14:textId="77777777" w:rsidR="00467554" w:rsidRDefault="00467554" w:rsidP="00467554">
      <w:pPr>
        <w:pStyle w:val="Prrafodelista"/>
        <w:ind w:left="360" w:firstLine="0"/>
        <w:jc w:val="both"/>
        <w:rPr>
          <w:ins w:id="1918" w:author="Maria Solana Gonzalez" w:date="2017-06-01T15:59:00Z"/>
          <w:rFonts w:ascii="Book Antiqua" w:hAnsi="Book Antiqua" w:cs="Times"/>
          <w:sz w:val="24"/>
        </w:rPr>
      </w:pPr>
    </w:p>
    <w:p w14:paraId="2478D9FC" w14:textId="77777777" w:rsidR="00467554" w:rsidRDefault="00467554" w:rsidP="00467554">
      <w:pPr>
        <w:pStyle w:val="Prrafodelista"/>
        <w:ind w:left="360" w:firstLine="0"/>
        <w:jc w:val="both"/>
        <w:rPr>
          <w:ins w:id="1919" w:author="Maria Solana Gonzalez" w:date="2017-06-01T15:59:00Z"/>
          <w:rFonts w:ascii="Book Antiqua" w:hAnsi="Book Antiqua" w:cs="Times"/>
          <w:sz w:val="24"/>
        </w:rPr>
      </w:pPr>
    </w:p>
    <w:p w14:paraId="4B4F6340" w14:textId="77777777" w:rsidR="00467554" w:rsidRDefault="00467554" w:rsidP="00467554">
      <w:pPr>
        <w:pStyle w:val="Prrafodelista"/>
        <w:ind w:left="360" w:firstLine="0"/>
        <w:jc w:val="both"/>
        <w:rPr>
          <w:ins w:id="1920" w:author="Maria Solana Gonzalez" w:date="2017-06-01T15:59:00Z"/>
          <w:rFonts w:ascii="Book Antiqua" w:hAnsi="Book Antiqua" w:cs="Times"/>
          <w:sz w:val="24"/>
        </w:rPr>
      </w:pPr>
    </w:p>
    <w:p w14:paraId="3F9F6BC3" w14:textId="77777777" w:rsidR="00467554" w:rsidRPr="00186923" w:rsidRDefault="00467554" w:rsidP="00467554">
      <w:pPr>
        <w:pStyle w:val="Prrafodelista"/>
        <w:ind w:left="360" w:firstLine="0"/>
        <w:jc w:val="center"/>
        <w:rPr>
          <w:ins w:id="1921" w:author="Maria Solana Gonzalez" w:date="2017-06-01T15:59:00Z"/>
          <w:rFonts w:ascii="Book Antiqua" w:hAnsi="Book Antiqua" w:cs="Times"/>
          <w:sz w:val="24"/>
        </w:rPr>
      </w:pPr>
      <w:ins w:id="1922" w:author="Maria Solana Gonzalez" w:date="2017-06-01T15:59:00Z">
        <w:r w:rsidRPr="00186923">
          <w:rPr>
            <w:rFonts w:ascii="Book Antiqua" w:hAnsi="Book Antiqua" w:cs="Times"/>
            <w:noProof/>
            <w:sz w:val="24"/>
            <w:lang w:val="es-ES_tradnl" w:eastAsia="es-ES_tradnl"/>
            <w:rPrChange w:id="1923" w:author="Unknown">
              <w:rPr>
                <w:noProof/>
                <w:lang w:val="es-ES_tradnl" w:eastAsia="es-ES_tradnl"/>
              </w:rPr>
            </w:rPrChange>
          </w:rPr>
          <w:lastRenderedPageBreak/>
          <w:drawing>
            <wp:inline distT="0" distB="0" distL="0" distR="0" wp14:anchorId="0C4C039B" wp14:editId="5B32F845">
              <wp:extent cx="5400675" cy="1830070"/>
              <wp:effectExtent l="0" t="0" r="9525" b="0"/>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675" cy="1830070"/>
                      </a:xfrm>
                      <a:prstGeom prst="rect">
                        <a:avLst/>
                      </a:prstGeom>
                    </pic:spPr>
                  </pic:pic>
                </a:graphicData>
              </a:graphic>
            </wp:inline>
          </w:drawing>
        </w:r>
      </w:ins>
    </w:p>
    <w:p w14:paraId="61F5E5B0" w14:textId="77777777" w:rsidR="00467554" w:rsidRPr="0013549A" w:rsidRDefault="00467554" w:rsidP="00467554">
      <w:pPr>
        <w:jc w:val="center"/>
        <w:rPr>
          <w:ins w:id="1924" w:author="Maria Solana Gonzalez" w:date="2017-06-01T15:59:00Z"/>
          <w:rFonts w:cs="Times"/>
          <w:i/>
          <w:sz w:val="20"/>
        </w:rPr>
      </w:pPr>
      <w:ins w:id="1925" w:author="Maria Solana Gonzalez" w:date="2017-06-01T15:59:00Z">
        <w:r w:rsidRPr="0013549A">
          <w:rPr>
            <w:rFonts w:cs="Times"/>
            <w:i/>
            <w:sz w:val="20"/>
          </w:rPr>
          <w:t xml:space="preserve">Figura </w:t>
        </w:r>
        <w:r>
          <w:rPr>
            <w:rFonts w:cs="Times"/>
            <w:i/>
            <w:sz w:val="20"/>
          </w:rPr>
          <w:t>X.X: Ejemplo de fase de predicción.</w:t>
        </w:r>
      </w:ins>
    </w:p>
    <w:p w14:paraId="31798693" w14:textId="77777777" w:rsidR="00467554" w:rsidRDefault="00467554" w:rsidP="00467554">
      <w:pPr>
        <w:rPr>
          <w:ins w:id="1926" w:author="Maria Solana Gonzalez" w:date="2017-06-01T15:59:00Z"/>
        </w:rPr>
      </w:pPr>
    </w:p>
    <w:p w14:paraId="1E2C95FD" w14:textId="77777777" w:rsidR="00467554" w:rsidRDefault="00467554" w:rsidP="00467554">
      <w:pPr>
        <w:rPr>
          <w:ins w:id="1927" w:author="Maria Solana Gonzalez" w:date="2017-06-01T15:59:00Z"/>
        </w:rPr>
      </w:pPr>
    </w:p>
    <w:p w14:paraId="2F82C38F" w14:textId="77777777" w:rsidR="00467554" w:rsidRDefault="00467554" w:rsidP="00467554">
      <w:pPr>
        <w:rPr>
          <w:ins w:id="1928" w:author="Maria Solana Gonzalez" w:date="2017-06-01T15:59:00Z"/>
        </w:rPr>
      </w:pPr>
    </w:p>
    <w:p w14:paraId="469504B7" w14:textId="77777777" w:rsidR="00467554" w:rsidRDefault="00467554" w:rsidP="00467554">
      <w:pPr>
        <w:jc w:val="both"/>
        <w:rPr>
          <w:ins w:id="1929" w:author="Maria Solana Gonzalez" w:date="2017-06-01T15:59:00Z"/>
        </w:rPr>
      </w:pPr>
    </w:p>
    <w:p w14:paraId="5DE2AA0F" w14:textId="2BA9FF57" w:rsidR="00467554" w:rsidRDefault="00467554" w:rsidP="00467554">
      <w:pPr>
        <w:jc w:val="both"/>
        <w:rPr>
          <w:ins w:id="1930" w:author="Maria Solana Gonzalez" w:date="2017-06-01T15:59:00Z"/>
        </w:rPr>
      </w:pPr>
      <w:ins w:id="1931" w:author="Maria Solana Gonzalez" w:date="2017-06-01T15:59:00Z">
        <w:r>
          <w:t xml:space="preserve">Desde el </w:t>
        </w:r>
      </w:ins>
      <w:r w:rsidR="00362A61">
        <w:t>artículo</w:t>
      </w:r>
      <w:ins w:id="1932" w:author="Maria Solana Gonzalez" w:date="2017-06-01T15:59:00Z">
        <w:r>
          <w:t xml:space="preserve"> de</w:t>
        </w:r>
        <w:r w:rsidRPr="00E20BD8">
          <w:t xml:space="preserve"> </w:t>
        </w:r>
        <w:r>
          <w:t xml:space="preserve">Farid </w:t>
        </w:r>
      </w:ins>
      <w:r w:rsidR="007907D1">
        <w:fldChar w:fldCharType="begin"/>
      </w:r>
      <w:r w:rsidR="007907D1">
        <w:instrText xml:space="preserve"> ADDIN ZOTERO_ITEM CSL_CITATION {"citationID":"aqftltf1rl","properties":{"formattedCitation":"[11]","plainCitation":"[11]"},"citationItems":[{"id":56,"uris":["http://zotero.org/users/local/49djA4rk/items/RJCV33WA"],"uri":["http://zotero.org/users/local/49djA4rk/items/RJCV33WA"],"itemData":{"id":56,"type":"article-journal","title":"Detecting digital forgeries using bispectral analysis","author":[{"family":"Farid","given":"Hany"}],"issued":{"date-parts":[["1999"]]}}}],"schema":"https://github.com/citation-style-language/schema/raw/master/csl-citation.json"} </w:instrText>
      </w:r>
      <w:r w:rsidR="007907D1">
        <w:fldChar w:fldCharType="separate"/>
      </w:r>
      <w:r w:rsidR="007907D1">
        <w:rPr>
          <w:noProof/>
        </w:rPr>
        <w:t>[11]</w:t>
      </w:r>
      <w:r w:rsidR="007907D1">
        <w:fldChar w:fldCharType="end"/>
      </w:r>
      <w:ins w:id="1933" w:author="Maria Solana Gonzalez" w:date="2017-06-01T15:59:00Z">
        <w:r>
          <w:t xml:space="preserve"> en el año 1999</w:t>
        </w:r>
      </w:ins>
      <w:r w:rsidR="00F15FEB">
        <w:t>, con el paso del tiempo,</w:t>
      </w:r>
      <w:ins w:id="1934" w:author="Maria Solana Gonzalez" w:date="2017-06-01T15:59:00Z">
        <w:r>
          <w:t xml:space="preserve"> se ha ido mejorando constantemente la calidad de los algoritmos desarrollados y, con ello, los porcentajes de detección</w:t>
        </w:r>
      </w:ins>
      <w:r w:rsidR="00896DA4">
        <w:t xml:space="preserve"> de manipulaciones</w:t>
      </w:r>
      <w:ins w:id="1935" w:author="Maria Solana Gonzalez" w:date="2017-06-01T15:59:00Z">
        <w:r>
          <w:t xml:space="preserve">. </w:t>
        </w:r>
      </w:ins>
    </w:p>
    <w:p w14:paraId="5BA2E986" w14:textId="77777777" w:rsidR="00467554" w:rsidRDefault="00467554" w:rsidP="00467554">
      <w:pPr>
        <w:jc w:val="both"/>
        <w:rPr>
          <w:ins w:id="1936" w:author="Maria Solana Gonzalez" w:date="2017-06-01T15:59:00Z"/>
        </w:rPr>
      </w:pPr>
    </w:p>
    <w:p w14:paraId="13E59EFC" w14:textId="59FAB8DB" w:rsidR="00467554" w:rsidRDefault="00467554" w:rsidP="00467554">
      <w:pPr>
        <w:jc w:val="both"/>
      </w:pPr>
      <w:ins w:id="1937" w:author="Maria Solana Gonzalez" w:date="2017-06-01T15:59:00Z">
        <w:r>
          <w:t xml:space="preserve">Las características más tratadas, entre otras, en la mayoría de estos artículos suelen ser: las transformadas de wavelet </w:t>
        </w:r>
      </w:ins>
      <w:r w:rsidR="007907D1">
        <w:fldChar w:fldCharType="begin"/>
      </w:r>
      <w:r w:rsidR="007907D1">
        <w:instrText xml:space="preserve"> ADDIN ZOTERO_ITEM CSL_CITATION {"citationID":"a2fhm6pd1ss","properties":{"formattedCitation":"[12]","plainCitation":"[12]"},"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007907D1">
        <w:fldChar w:fldCharType="separate"/>
      </w:r>
      <w:r w:rsidR="007907D1">
        <w:rPr>
          <w:noProof/>
        </w:rPr>
        <w:t>[12]</w:t>
      </w:r>
      <w:r w:rsidR="007907D1">
        <w:fldChar w:fldCharType="end"/>
      </w:r>
      <w:ins w:id="1938" w:author="Maria Solana Gonzalez" w:date="2017-06-01T15:59:00Z">
        <w:r>
          <w:t xml:space="preserve"> o las transformadas discretas del coseno (DCT) </w:t>
        </w:r>
      </w:ins>
      <w:r w:rsidR="007907D1">
        <w:fldChar w:fldCharType="begin"/>
      </w:r>
      <w:r w:rsidR="007907D1">
        <w:instrText xml:space="preserve"> ADDIN ZOTERO_ITEM CSL_CITATION {"citationID":"a1e9vl8ja0k","properties":{"formattedCitation":"[13]","plainCitation":"[13]"},"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007907D1">
        <w:fldChar w:fldCharType="separate"/>
      </w:r>
      <w:r w:rsidR="007907D1">
        <w:rPr>
          <w:noProof/>
        </w:rPr>
        <w:t>[13]</w:t>
      </w:r>
      <w:r w:rsidR="007907D1">
        <w:fldChar w:fldCharType="end"/>
      </w:r>
      <w:ins w:id="1939" w:author="Maria Solana Gonzalez" w:date="2017-06-01T15:59:00Z">
        <w:r>
          <w:t xml:space="preserve">, imágenes transformadas a escala de grises </w:t>
        </w:r>
      </w:ins>
      <w:r w:rsidR="007907D1">
        <w:fldChar w:fldCharType="begin"/>
      </w:r>
      <w:r w:rsidR="007907D1">
        <w:instrText xml:space="preserve"> ADDIN ZOTERO_ITEM CSL_CITATION {"citationID":"a2cpmsgffg1","properties":{"formattedCitation":"[14]","plainCitation":"[14]"},"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007907D1">
        <w:fldChar w:fldCharType="separate"/>
      </w:r>
      <w:r w:rsidR="007907D1">
        <w:rPr>
          <w:noProof/>
        </w:rPr>
        <w:t>[14]</w:t>
      </w:r>
      <w:r w:rsidR="007907D1">
        <w:fldChar w:fldCharType="end"/>
      </w:r>
      <w:ins w:id="1940" w:author="Maria Solana Gonzalez" w:date="2017-06-01T15:59:00Z">
        <w:r>
          <w:t xml:space="preserve">, uso de la técnica LBP </w:t>
        </w:r>
      </w:ins>
      <w:r w:rsidR="007907D1">
        <w:fldChar w:fldCharType="begin"/>
      </w:r>
      <w:r w:rsidR="007907D1">
        <w:instrText xml:space="preserve"> ADDIN ZOTERO_ITEM CSL_CITATION {"citationID":"asc0qph4i6","properties":{"formattedCitation":"[15]","plainCitation":"[15]"},"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007907D1">
        <w:fldChar w:fldCharType="separate"/>
      </w:r>
      <w:r w:rsidR="007907D1">
        <w:rPr>
          <w:noProof/>
        </w:rPr>
        <w:t>[15]</w:t>
      </w:r>
      <w:r w:rsidR="007907D1">
        <w:fldChar w:fldCharType="end"/>
      </w:r>
      <w:ins w:id="1941" w:author="Maria Solana Gonzalez" w:date="2017-06-01T15:59:00Z">
        <w:r>
          <w:t xml:space="preserve"> y características de Markov </w:t>
        </w:r>
      </w:ins>
      <w:r w:rsidR="007907D1">
        <w:fldChar w:fldCharType="begin"/>
      </w:r>
      <w:r w:rsidR="007907D1">
        <w:instrText xml:space="preserve"> ADDIN ZOTERO_ITEM CSL_CITATION {"citationID":"a1rdl49tgn6","properties":{"formattedCitation":"[16]","plainCitation":"[16]"},"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007907D1">
        <w:fldChar w:fldCharType="separate"/>
      </w:r>
      <w:r w:rsidR="007907D1">
        <w:rPr>
          <w:noProof/>
        </w:rPr>
        <w:t>[16]</w:t>
      </w:r>
      <w:r w:rsidR="007907D1">
        <w:fldChar w:fldCharType="end"/>
      </w:r>
      <w:ins w:id="1942" w:author="Maria Solana Gonzalez" w:date="2017-06-01T15:59:00Z">
        <w:r>
          <w:t xml:space="preserve">. En los últimos años se ha superado, sin mucha dificultad, el 90% de acierto en las predicciones a través de la SVM llegando como máximo al 99.14% con </w:t>
        </w:r>
      </w:ins>
      <w:r w:rsidR="007907D1">
        <w:fldChar w:fldCharType="begin"/>
      </w:r>
      <w:r w:rsidR="007907D1">
        <w:instrText xml:space="preserve"> ADDIN ZOTERO_ITEM CSL_CITATION {"citationID":"a1l4ppn60hq","properties":{"formattedCitation":"[17]","plainCitation":"[17]"},"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007907D1">
        <w:fldChar w:fldCharType="separate"/>
      </w:r>
      <w:r w:rsidR="007907D1">
        <w:rPr>
          <w:noProof/>
        </w:rPr>
        <w:t>[17]</w:t>
      </w:r>
      <w:r w:rsidR="007907D1">
        <w:fldChar w:fldCharType="end"/>
      </w:r>
      <w:ins w:id="1943" w:author="Maria Solana Gonzalez" w:date="2017-06-01T15:59:00Z">
        <w:r>
          <w:t>.</w:t>
        </w:r>
      </w:ins>
    </w:p>
    <w:p w14:paraId="5C51ECAD" w14:textId="77777777" w:rsidR="004741F0" w:rsidRDefault="004741F0" w:rsidP="00467554">
      <w:pPr>
        <w:jc w:val="both"/>
      </w:pPr>
    </w:p>
    <w:p w14:paraId="5CC7774C" w14:textId="1251294D" w:rsidR="004741F0" w:rsidRDefault="004741F0" w:rsidP="00467554">
      <w:pPr>
        <w:jc w:val="both"/>
      </w:pPr>
      <w:r>
        <w:t>La mayoría de estos artículos utilizan los mismos datasets con intención de poder comparar los porcentajes de manera real respecto al resto de algoritmos.</w:t>
      </w:r>
    </w:p>
    <w:p w14:paraId="797B82AD" w14:textId="2EEA7120" w:rsidR="004741F0" w:rsidRDefault="004741F0" w:rsidP="00467554">
      <w:pPr>
        <w:jc w:val="both"/>
        <w:rPr>
          <w:ins w:id="1944" w:author="Maria Solana Gonzalez" w:date="2017-06-01T15:59:00Z"/>
        </w:rPr>
      </w:pPr>
      <w:r>
        <w:t xml:space="preserve">Los datasets más utilizados </w:t>
      </w:r>
      <w:r w:rsidR="00F036EE">
        <w:t>son</w:t>
      </w:r>
      <w:r>
        <w:t xml:space="preserve"> Columbia y Casia v1.0 y v2.0.</w:t>
      </w:r>
    </w:p>
    <w:p w14:paraId="6B10F333" w14:textId="77777777" w:rsidR="00467554" w:rsidRDefault="00467554" w:rsidP="00467554">
      <w:pPr>
        <w:jc w:val="both"/>
        <w:rPr>
          <w:ins w:id="1945" w:author="Maria Solana Gonzalez" w:date="2017-06-01T15:59:00Z"/>
        </w:rPr>
      </w:pPr>
    </w:p>
    <w:p w14:paraId="044EDA93" w14:textId="77777777" w:rsidR="00467554" w:rsidRPr="00186923" w:rsidRDefault="00467554" w:rsidP="00467554">
      <w:pPr>
        <w:jc w:val="both"/>
        <w:rPr>
          <w:ins w:id="1946" w:author="Maria Solana Gonzalez" w:date="2017-06-01T15:59:00Z"/>
          <w:rFonts w:ascii="Book Antiqua" w:hAnsi="Book Antiqua"/>
        </w:rPr>
      </w:pPr>
      <w:ins w:id="1947" w:author="Maria Solana Gonzalez" w:date="2017-06-01T15:59:00Z">
        <w:r>
          <w:t>Estas cifras corroboran que, a pesar, de las técnicas de post-procesamiento, siempre permanece una incoherencia entre los píxeles de una región que ha sido manipulada, permitiendo así la detección de la edición realizada en la imagen.</w:t>
        </w:r>
      </w:ins>
    </w:p>
    <w:p w14:paraId="6A575542" w14:textId="4D7C531F" w:rsidR="005B07DA" w:rsidRPr="005B07DA" w:rsidDel="000B1FB3" w:rsidRDefault="005B07DA">
      <w:pPr>
        <w:rPr>
          <w:ins w:id="1948" w:author="Pablo Blanco Peris" w:date="2017-05-28T12:52:00Z"/>
          <w:del w:id="1949" w:author="Usuario de Microsoft Office" w:date="2017-05-30T12:52:00Z"/>
          <w:rPrChange w:id="1950" w:author="Usuario de Microsoft Office" w:date="2017-05-30T10:29:00Z">
            <w:rPr>
              <w:ins w:id="1951" w:author="Pablo Blanco Peris" w:date="2017-05-28T12:52:00Z"/>
              <w:del w:id="1952" w:author="Usuario de Microsoft Office" w:date="2017-05-30T12:52:00Z"/>
              <w:bCs/>
              <w:sz w:val="30"/>
              <w:szCs w:val="28"/>
            </w:rPr>
          </w:rPrChange>
        </w:rPr>
        <w:pPrChange w:id="1953"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954" w:author="Pablo Blanco Peris" w:date="2017-05-28T12:52:00Z"/>
          <w:del w:id="1955" w:author="Usuario de Microsoft Office" w:date="2017-05-30T12:52:00Z"/>
          <w:bCs/>
          <w:sz w:val="30"/>
          <w:szCs w:val="28"/>
        </w:rPr>
      </w:pPr>
      <w:del w:id="1956"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957" w:author="Pablo Blanco Peris" w:date="2017-05-28T12:52:00Z"/>
          <w:del w:id="1958" w:author="Usuario de Microsoft Office" w:date="2017-05-30T12:52:00Z"/>
          <w:bCs/>
          <w:sz w:val="30"/>
          <w:szCs w:val="28"/>
        </w:rPr>
      </w:pPr>
    </w:p>
    <w:p w14:paraId="6AF91289" w14:textId="15B776E0" w:rsidR="00F30566" w:rsidRPr="00DE7EEA" w:rsidDel="00E24D15" w:rsidRDefault="00F30566">
      <w:pPr>
        <w:pStyle w:val="Ttulo2"/>
        <w:rPr>
          <w:del w:id="1959" w:author="Pablo Blanco Peris" w:date="2017-05-28T12:53:00Z"/>
          <w:bCs/>
          <w:sz w:val="30"/>
          <w:szCs w:val="28"/>
        </w:rPr>
      </w:pPr>
      <w:del w:id="1960" w:author="Pablo Blanco Peris" w:date="2017-05-28T12:53:00Z">
        <w:r w:rsidRPr="00DE7EEA" w:rsidDel="00E24D15">
          <w:rPr>
            <w:bCs/>
            <w:sz w:val="30"/>
            <w:szCs w:val="28"/>
          </w:rPr>
          <w:delText>Integridad de imagen JPEG</w:delText>
        </w:r>
        <w:bookmarkStart w:id="1961" w:name="_Toc483862829"/>
        <w:bookmarkEnd w:id="1961"/>
      </w:del>
    </w:p>
    <w:p w14:paraId="7049017C" w14:textId="701DC267" w:rsidR="00F30566" w:rsidRPr="00DE7EEA" w:rsidDel="00E24D15" w:rsidRDefault="00F30566" w:rsidP="00F30566">
      <w:pPr>
        <w:pStyle w:val="Ttulo2"/>
        <w:rPr>
          <w:del w:id="1962" w:author="Pablo Blanco Peris" w:date="2017-05-28T12:53:00Z"/>
          <w:bCs/>
          <w:sz w:val="30"/>
          <w:szCs w:val="28"/>
        </w:rPr>
      </w:pPr>
      <w:del w:id="1963" w:author="Pablo Blanco Peris" w:date="2017-05-28T12:53:00Z">
        <w:r w:rsidRPr="00DE7EEA" w:rsidDel="00E24D15">
          <w:rPr>
            <w:bCs/>
            <w:sz w:val="30"/>
            <w:szCs w:val="28"/>
          </w:rPr>
          <w:delText>4.3 Otros formatos</w:delText>
        </w:r>
        <w:bookmarkStart w:id="1964" w:name="_Toc483862830"/>
        <w:bookmarkEnd w:id="1964"/>
      </w:del>
    </w:p>
    <w:p w14:paraId="034D2986" w14:textId="6D521E8F" w:rsidR="005907EE" w:rsidDel="00E24D15" w:rsidRDefault="00F30566" w:rsidP="00F30566">
      <w:pPr>
        <w:rPr>
          <w:del w:id="1965" w:author="Pablo Blanco Peris" w:date="2017-05-28T12:53:00Z"/>
        </w:rPr>
      </w:pPr>
      <w:del w:id="1966" w:author="Pablo Blanco Peris" w:date="2017-05-28T12:53:00Z">
        <w:r w:rsidRPr="00DE7EEA" w:rsidDel="00E24D15">
          <w:rPr>
            <w:bCs/>
            <w:sz w:val="30"/>
            <w:szCs w:val="28"/>
          </w:rPr>
          <w:delText>4.4 Técnicas que emplean formato JPEG</w:delText>
        </w:r>
        <w:bookmarkStart w:id="1967" w:name="_Toc483862831"/>
        <w:bookmarkEnd w:id="1967"/>
      </w:del>
    </w:p>
    <w:p w14:paraId="430CE745" w14:textId="37F573C6" w:rsidR="00F30566" w:rsidRPr="005907EE" w:rsidRDefault="00F30566" w:rsidP="00E24D15">
      <w:pPr>
        <w:pStyle w:val="Ttulo1"/>
        <w:numPr>
          <w:ilvl w:val="0"/>
          <w:numId w:val="35"/>
        </w:numPr>
        <w:ind w:left="284" w:hanging="284"/>
        <w:rPr>
          <w:bCs/>
          <w:smallCaps w:val="0"/>
        </w:rPr>
      </w:pPr>
      <w:bookmarkStart w:id="1968" w:name="_Toc483862832"/>
      <w:r w:rsidRPr="005907EE">
        <w:rPr>
          <w:bCs/>
          <w:smallCaps w:val="0"/>
        </w:rPr>
        <w:lastRenderedPageBreak/>
        <w:t>FORMATO COMPRESIÓN JPG</w:t>
      </w:r>
      <w:bookmarkEnd w:id="1968"/>
    </w:p>
    <w:p w14:paraId="6D48B4F7" w14:textId="77777777" w:rsidR="00154D5D" w:rsidRPr="00154D5D" w:rsidRDefault="00154D5D">
      <w:pPr>
        <w:widowControl w:val="0"/>
        <w:autoSpaceDE w:val="0"/>
        <w:autoSpaceDN w:val="0"/>
        <w:adjustRightInd w:val="0"/>
        <w:jc w:val="both"/>
        <w:rPr>
          <w:ins w:id="1969" w:author="Maria Solana Gonzalez" w:date="2017-05-28T20:49:00Z"/>
          <w:rFonts w:ascii="Book Antiqua" w:hAnsi="Book Antiqua" w:cs="Times"/>
          <w:rPrChange w:id="1970" w:author="Maria Solana Gonzalez" w:date="2017-05-28T20:49:00Z">
            <w:rPr>
              <w:ins w:id="1971" w:author="Maria Solana Gonzalez" w:date="2017-05-28T20:49:00Z"/>
            </w:rPr>
          </w:rPrChange>
        </w:rPr>
        <w:pPrChange w:id="1972" w:author="Maria Solana Gonzalez" w:date="2017-05-28T20:49:00Z">
          <w:pPr>
            <w:pStyle w:val="Prrafodelista"/>
            <w:widowControl w:val="0"/>
            <w:numPr>
              <w:numId w:val="35"/>
            </w:numPr>
            <w:autoSpaceDE w:val="0"/>
            <w:autoSpaceDN w:val="0"/>
            <w:adjustRightInd w:val="0"/>
            <w:ind w:left="360" w:hanging="360"/>
            <w:jc w:val="both"/>
          </w:pPr>
        </w:pPrChange>
      </w:pPr>
      <w:ins w:id="1973" w:author="Maria Solana Gonzalez" w:date="2017-05-28T20:49:00Z">
        <w:r w:rsidRPr="00154D5D">
          <w:rPr>
            <w:rFonts w:ascii="Book Antiqua" w:hAnsi="Book Antiqua" w:cs="Times"/>
            <w:rPrChange w:id="1974"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975" w:author="Maria Solana Gonzalez" w:date="2017-05-28T20:49:00Z"/>
          <w:rFonts w:ascii="Book Antiqua" w:hAnsi="Book Antiqua" w:cs="Times"/>
          <w:rPrChange w:id="1976" w:author="Maria Solana Gonzalez" w:date="2017-05-28T20:49:00Z">
            <w:rPr>
              <w:ins w:id="1977" w:author="Maria Solana Gonzalez" w:date="2017-05-28T20:49:00Z"/>
            </w:rPr>
          </w:rPrChange>
        </w:rPr>
        <w:pPrChange w:id="1978"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979" w:author="Maria Solana Gonzalez" w:date="2017-05-28T20:49:00Z"/>
          <w:rFonts w:ascii="Book Antiqua" w:hAnsi="Book Antiqua" w:cs="Times"/>
          <w:rPrChange w:id="1980" w:author="Maria Solana Gonzalez" w:date="2017-05-28T20:49:00Z">
            <w:rPr>
              <w:ins w:id="1981" w:author="Maria Solana Gonzalez" w:date="2017-05-28T20:49:00Z"/>
              <w:rFonts w:cs="Times"/>
            </w:rPr>
          </w:rPrChange>
        </w:rPr>
        <w:pPrChange w:id="1982" w:author="Maria Solana Gonzalez" w:date="2017-05-28T20:49:00Z">
          <w:pPr>
            <w:pStyle w:val="Prrafodelista"/>
            <w:widowControl w:val="0"/>
            <w:numPr>
              <w:numId w:val="35"/>
            </w:numPr>
            <w:autoSpaceDE w:val="0"/>
            <w:autoSpaceDN w:val="0"/>
            <w:adjustRightInd w:val="0"/>
            <w:ind w:left="360" w:hanging="360"/>
            <w:jc w:val="both"/>
          </w:pPr>
        </w:pPrChange>
      </w:pPr>
      <w:ins w:id="1983" w:author="Maria Solana Gonzalez" w:date="2017-05-28T20:49:00Z">
        <w:r w:rsidRPr="00154D5D">
          <w:rPr>
            <w:rFonts w:ascii="Book Antiqua" w:hAnsi="Book Antiqua"/>
            <w:rPrChange w:id="1984"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985" w:author="Maria Solana Gonzalez" w:date="2017-05-28T20:49:00Z"/>
          <w:lang w:val="es-ES_tradnl"/>
        </w:rPr>
        <w:pPrChange w:id="1986" w:author="Maria Solana Gonzalez" w:date="2017-05-28T20:49:00Z">
          <w:pPr>
            <w:pStyle w:val="Prrafodelista"/>
            <w:numPr>
              <w:numId w:val="35"/>
            </w:numPr>
            <w:ind w:left="360" w:hanging="360"/>
          </w:pPr>
        </w:pPrChange>
      </w:pPr>
    </w:p>
    <w:p w14:paraId="61111097" w14:textId="7C8CF37D" w:rsidR="00F30566" w:rsidRDefault="00154D5D">
      <w:pPr>
        <w:jc w:val="both"/>
        <w:rPr>
          <w:ins w:id="1987" w:author="Maria Solana Gonzalez" w:date="2017-05-29T16:01:00Z"/>
          <w:rFonts w:ascii="Book Antiqua" w:hAnsi="Book Antiqua"/>
        </w:rPr>
        <w:pPrChange w:id="1988" w:author="Maria Solana Gonzalez" w:date="2017-05-28T20:49:00Z">
          <w:pPr>
            <w:pStyle w:val="Prrafodelista"/>
            <w:numPr>
              <w:numId w:val="35"/>
            </w:numPr>
            <w:ind w:left="360" w:hanging="360"/>
          </w:pPr>
        </w:pPrChange>
      </w:pPr>
      <w:ins w:id="1989" w:author="Maria Solana Gonzalez" w:date="2017-05-28T20:49:00Z">
        <w:r w:rsidRPr="00154D5D">
          <w:rPr>
            <w:rFonts w:ascii="Book Antiqua" w:hAnsi="Book Antiqua"/>
            <w:rPrChange w:id="1990"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991" w:author="Maria Solana Gonzalez" w:date="2017-05-29T16:01:00Z"/>
          <w:rFonts w:ascii="Book Antiqua" w:hAnsi="Book Antiqua"/>
        </w:rPr>
        <w:pPrChange w:id="1992" w:author="Maria Solana Gonzalez" w:date="2017-05-28T20:49:00Z">
          <w:pPr>
            <w:pStyle w:val="Prrafodelista"/>
            <w:numPr>
              <w:numId w:val="35"/>
            </w:numPr>
            <w:ind w:left="360" w:hanging="360"/>
          </w:pPr>
        </w:pPrChange>
      </w:pPr>
    </w:p>
    <w:p w14:paraId="441269F5" w14:textId="77777777" w:rsidR="00E034AD" w:rsidRDefault="00E034AD">
      <w:pPr>
        <w:jc w:val="both"/>
        <w:rPr>
          <w:ins w:id="1993" w:author="Maria Solana Gonzalez" w:date="2017-05-29T16:01:00Z"/>
          <w:rFonts w:ascii="Book Antiqua" w:hAnsi="Book Antiqua"/>
        </w:rPr>
        <w:pPrChange w:id="1994" w:author="Maria Solana Gonzalez" w:date="2017-05-28T20:49:00Z">
          <w:pPr>
            <w:pStyle w:val="Prrafodelista"/>
            <w:numPr>
              <w:numId w:val="35"/>
            </w:numPr>
            <w:ind w:left="360" w:hanging="360"/>
          </w:pPr>
        </w:pPrChange>
      </w:pPr>
    </w:p>
    <w:p w14:paraId="1177B70C" w14:textId="77777777" w:rsidR="00E034AD" w:rsidRDefault="00E034AD">
      <w:pPr>
        <w:jc w:val="both"/>
        <w:pPrChange w:id="1995"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996" w:name="_Toc483862833"/>
      <w:r w:rsidRPr="00DE7EEA">
        <w:rPr>
          <w:bCs/>
          <w:sz w:val="30"/>
          <w:szCs w:val="28"/>
        </w:rPr>
        <w:lastRenderedPageBreak/>
        <w:t>4.1 Estándar JPEG</w:t>
      </w:r>
      <w:bookmarkEnd w:id="1996"/>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997" w:author="Maria Solana Gonzalez" w:date="2017-05-28T20:49:00Z">
          <w:pPr>
            <w:widowControl w:val="0"/>
            <w:autoSpaceDE w:val="0"/>
            <w:autoSpaceDN w:val="0"/>
            <w:adjustRightInd w:val="0"/>
          </w:pPr>
        </w:pPrChange>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998"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999"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2000"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2001"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2002" w:author="Maria Solana Gonzalez" w:date="2017-05-28T20:50:00Z"/>
          <w:bCs/>
          <w:sz w:val="30"/>
          <w:szCs w:val="28"/>
        </w:rPr>
        <w:pPrChange w:id="2003" w:author="Maria Solana Gonzalez" w:date="2017-05-29T16:02:00Z">
          <w:pPr>
            <w:pStyle w:val="Ttulo2"/>
          </w:pPr>
        </w:pPrChange>
      </w:pPr>
      <w:del w:id="2004" w:author="Maria Solana Gonzalez" w:date="2017-05-28T20:50:00Z">
        <w:r w:rsidRPr="00DE7EEA" w:rsidDel="00154D5D">
          <w:rPr>
            <w:bCs/>
            <w:sz w:val="30"/>
            <w:szCs w:val="28"/>
          </w:rPr>
          <w:delText xml:space="preserve">4.2 </w:delText>
        </w:r>
      </w:del>
      <w:bookmarkStart w:id="2005" w:name="_Toc483862834"/>
      <w:r w:rsidRPr="00DE7EEA">
        <w:rPr>
          <w:bCs/>
          <w:sz w:val="30"/>
          <w:szCs w:val="28"/>
        </w:rPr>
        <w:t>Integridad de imagen JPEG</w:t>
      </w:r>
      <w:bookmarkEnd w:id="2005"/>
    </w:p>
    <w:p w14:paraId="43E7E8E4" w14:textId="77777777" w:rsidR="00154D5D" w:rsidRPr="00154D5D" w:rsidRDefault="00154D5D">
      <w:pPr>
        <w:widowControl w:val="0"/>
        <w:autoSpaceDE w:val="0"/>
        <w:autoSpaceDN w:val="0"/>
        <w:adjustRightInd w:val="0"/>
        <w:jc w:val="both"/>
        <w:rPr>
          <w:ins w:id="2006" w:author="Maria Solana Gonzalez" w:date="2017-05-28T20:50:00Z"/>
          <w:rFonts w:ascii="Book Antiqua" w:hAnsi="Book Antiqua" w:cs="Times"/>
          <w:rPrChange w:id="2007" w:author="Maria Solana Gonzalez" w:date="2017-05-28T20:50:00Z">
            <w:rPr>
              <w:ins w:id="2008" w:author="Maria Solana Gonzalez" w:date="2017-05-28T20:50:00Z"/>
            </w:rPr>
          </w:rPrChange>
        </w:rPr>
        <w:pPrChange w:id="2009" w:author="Maria Solana Gonzalez" w:date="2017-05-28T20:51:00Z">
          <w:pPr>
            <w:pStyle w:val="Prrafodelista"/>
            <w:widowControl w:val="0"/>
            <w:numPr>
              <w:numId w:val="36"/>
            </w:numPr>
            <w:autoSpaceDE w:val="0"/>
            <w:autoSpaceDN w:val="0"/>
            <w:adjustRightInd w:val="0"/>
            <w:ind w:left="360" w:hanging="360"/>
            <w:jc w:val="both"/>
          </w:pPr>
        </w:pPrChange>
      </w:pPr>
      <w:ins w:id="2010" w:author="Maria Solana Gonzalez" w:date="2017-05-28T20:50:00Z">
        <w:r w:rsidRPr="00154D5D">
          <w:rPr>
            <w:rFonts w:ascii="Book Antiqua" w:hAnsi="Book Antiqua" w:cs="Times"/>
            <w:rPrChange w:id="2011"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2012" w:author="Maria Solana Gonzalez" w:date="2017-05-28T20:50:00Z"/>
          <w:rFonts w:ascii="Book Antiqua" w:hAnsi="Book Antiqua" w:cs="Times"/>
          <w:rPrChange w:id="2013" w:author="Maria Solana Gonzalez" w:date="2017-05-28T20:50:00Z">
            <w:rPr>
              <w:ins w:id="2014" w:author="Maria Solana Gonzalez" w:date="2017-05-28T20:50:00Z"/>
            </w:rPr>
          </w:rPrChange>
        </w:rPr>
        <w:pPrChange w:id="2015" w:author="Maria Solana Gonzalez" w:date="2017-05-28T20:51:00Z">
          <w:pPr>
            <w:pStyle w:val="Prrafodelista"/>
            <w:widowControl w:val="0"/>
            <w:numPr>
              <w:numId w:val="36"/>
            </w:numPr>
            <w:autoSpaceDE w:val="0"/>
            <w:autoSpaceDN w:val="0"/>
            <w:adjustRightInd w:val="0"/>
            <w:ind w:left="360" w:hanging="360"/>
            <w:jc w:val="both"/>
          </w:pPr>
        </w:pPrChange>
      </w:pPr>
    </w:p>
    <w:p w14:paraId="1352E344" w14:textId="77777777" w:rsidR="00154D5D" w:rsidRPr="00154D5D" w:rsidRDefault="00154D5D">
      <w:pPr>
        <w:widowControl w:val="0"/>
        <w:autoSpaceDE w:val="0"/>
        <w:autoSpaceDN w:val="0"/>
        <w:adjustRightInd w:val="0"/>
        <w:jc w:val="both"/>
        <w:rPr>
          <w:ins w:id="2016" w:author="Maria Solana Gonzalez" w:date="2017-05-28T20:50:00Z"/>
          <w:rFonts w:ascii="Book Antiqua" w:hAnsi="Book Antiqua" w:cs="Times"/>
          <w:rPrChange w:id="2017" w:author="Maria Solana Gonzalez" w:date="2017-05-28T20:50:00Z">
            <w:rPr>
              <w:ins w:id="2018" w:author="Maria Solana Gonzalez" w:date="2017-05-28T20:50:00Z"/>
            </w:rPr>
          </w:rPrChange>
        </w:rPr>
        <w:pPrChange w:id="2019" w:author="Maria Solana Gonzalez" w:date="2017-05-28T20:51:00Z">
          <w:pPr>
            <w:pStyle w:val="Prrafodelista"/>
            <w:widowControl w:val="0"/>
            <w:numPr>
              <w:numId w:val="36"/>
            </w:numPr>
            <w:autoSpaceDE w:val="0"/>
            <w:autoSpaceDN w:val="0"/>
            <w:adjustRightInd w:val="0"/>
            <w:ind w:left="360" w:hanging="360"/>
            <w:jc w:val="both"/>
          </w:pPr>
        </w:pPrChange>
      </w:pPr>
      <w:ins w:id="2020" w:author="Maria Solana Gonzalez" w:date="2017-05-28T20:50:00Z">
        <w:r w:rsidRPr="00154D5D">
          <w:rPr>
            <w:rFonts w:ascii="Book Antiqua" w:hAnsi="Book Antiqua" w:cs="Times"/>
            <w:rPrChange w:id="2021"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2022" w:author="Maria Solana Gonzalez" w:date="2017-05-28T20:50:00Z"/>
          <w:rFonts w:ascii="Book Antiqua" w:hAnsi="Book Antiqua" w:cs="Times"/>
          <w:rPrChange w:id="2023" w:author="Maria Solana Gonzalez" w:date="2017-05-28T20:50:00Z">
            <w:rPr>
              <w:ins w:id="2024" w:author="Maria Solana Gonzalez" w:date="2017-05-28T20:50:00Z"/>
            </w:rPr>
          </w:rPrChange>
        </w:rPr>
        <w:pPrChange w:id="2025" w:author="Maria Solana Gonzalez" w:date="2017-05-28T20:51:00Z">
          <w:pPr>
            <w:pStyle w:val="Prrafodelista"/>
            <w:widowControl w:val="0"/>
            <w:numPr>
              <w:numId w:val="36"/>
            </w:numPr>
            <w:autoSpaceDE w:val="0"/>
            <w:autoSpaceDN w:val="0"/>
            <w:adjustRightInd w:val="0"/>
            <w:ind w:left="360" w:hanging="360"/>
            <w:jc w:val="both"/>
          </w:pPr>
        </w:pPrChange>
      </w:pPr>
    </w:p>
    <w:p w14:paraId="11DF5149" w14:textId="77777777" w:rsidR="00154D5D" w:rsidRPr="00154D5D" w:rsidRDefault="00154D5D">
      <w:pPr>
        <w:widowControl w:val="0"/>
        <w:autoSpaceDE w:val="0"/>
        <w:autoSpaceDN w:val="0"/>
        <w:adjustRightInd w:val="0"/>
        <w:jc w:val="both"/>
        <w:rPr>
          <w:ins w:id="2026" w:author="Maria Solana Gonzalez" w:date="2017-05-28T20:50:00Z"/>
          <w:rFonts w:ascii="Book Antiqua" w:hAnsi="Book Antiqua" w:cs="Times"/>
          <w:rPrChange w:id="2027" w:author="Maria Solana Gonzalez" w:date="2017-05-28T20:50:00Z">
            <w:rPr>
              <w:ins w:id="2028" w:author="Maria Solana Gonzalez" w:date="2017-05-28T20:50:00Z"/>
            </w:rPr>
          </w:rPrChange>
        </w:rPr>
        <w:pPrChange w:id="2029" w:author="Maria Solana Gonzalez" w:date="2017-05-28T20:51:00Z">
          <w:pPr>
            <w:pStyle w:val="Prrafodelista"/>
            <w:widowControl w:val="0"/>
            <w:numPr>
              <w:numId w:val="36"/>
            </w:numPr>
            <w:autoSpaceDE w:val="0"/>
            <w:autoSpaceDN w:val="0"/>
            <w:adjustRightInd w:val="0"/>
            <w:ind w:left="360" w:hanging="360"/>
            <w:jc w:val="both"/>
          </w:pPr>
        </w:pPrChange>
      </w:pPr>
      <w:ins w:id="2030" w:author="Maria Solana Gonzalez" w:date="2017-05-28T20:50:00Z">
        <w:r w:rsidRPr="00154D5D">
          <w:rPr>
            <w:rFonts w:ascii="Book Antiqua" w:hAnsi="Book Antiqua" w:cs="Times"/>
            <w:rPrChange w:id="2031"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2032" w:author="Maria Solana Gonzalez" w:date="2017-05-28T20:50:00Z"/>
          <w:rFonts w:ascii="Book Antiqua" w:hAnsi="Book Antiqua" w:cs="Times"/>
          <w:rPrChange w:id="2033" w:author="Maria Solana Gonzalez" w:date="2017-05-28T20:50:00Z">
            <w:rPr>
              <w:ins w:id="2034" w:author="Maria Solana Gonzalez" w:date="2017-05-28T20:50:00Z"/>
            </w:rPr>
          </w:rPrChange>
        </w:rPr>
        <w:pPrChange w:id="2035" w:author="Maria Solana Gonzalez" w:date="2017-05-28T20:51:00Z">
          <w:pPr>
            <w:pStyle w:val="Prrafodelista"/>
            <w:widowControl w:val="0"/>
            <w:numPr>
              <w:numId w:val="36"/>
            </w:numPr>
            <w:autoSpaceDE w:val="0"/>
            <w:autoSpaceDN w:val="0"/>
            <w:adjustRightInd w:val="0"/>
            <w:ind w:left="360" w:hanging="360"/>
            <w:jc w:val="both"/>
          </w:pPr>
        </w:pPrChange>
      </w:pPr>
    </w:p>
    <w:p w14:paraId="6D69A444" w14:textId="4A66E096" w:rsidR="00154D5D" w:rsidDel="0063207F" w:rsidRDefault="00154D5D">
      <w:pPr>
        <w:widowControl w:val="0"/>
        <w:autoSpaceDE w:val="0"/>
        <w:autoSpaceDN w:val="0"/>
        <w:adjustRightInd w:val="0"/>
        <w:jc w:val="both"/>
        <w:rPr>
          <w:del w:id="2036" w:author="Maria Solana Gonzalez" w:date="2017-05-28T20:52:00Z"/>
          <w:rFonts w:cs="Times"/>
        </w:rPr>
        <w:pPrChange w:id="2037" w:author="Maria Solana Gonzalez" w:date="2017-05-28T20:52:00Z">
          <w:pPr>
            <w:pStyle w:val="Ttulo2"/>
          </w:pPr>
        </w:pPrChange>
      </w:pPr>
      <w:ins w:id="2038" w:author="Maria Solana Gonzalez" w:date="2017-05-28T20:50:00Z">
        <w:r w:rsidRPr="00154D5D">
          <w:rPr>
            <w:rFonts w:ascii="Book Antiqua" w:hAnsi="Book Antiqua" w:cs="Times"/>
            <w:rPrChange w:id="2039" w:author="Maria Solana Gonzalez" w:date="2017-05-28T20:50:00Z">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2040" w:author="Maria Solana Gonzalez" w:date="2017-05-29T16:03:00Z"/>
          <w:rFonts w:cs="Times"/>
          <w:rPrChange w:id="2041" w:author="Maria Solana Gonzalez" w:date="2017-05-28T20:51:00Z">
            <w:rPr>
              <w:ins w:id="2042" w:author="Maria Solana Gonzalez" w:date="2017-05-29T16:03:00Z"/>
              <w:bCs/>
              <w:sz w:val="30"/>
              <w:szCs w:val="28"/>
            </w:rPr>
          </w:rPrChange>
        </w:rPr>
        <w:pPrChange w:id="2043"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2044" w:author="Maria Solana Gonzalez" w:date="2017-05-28T20:52:00Z">
          <w:pPr>
            <w:pStyle w:val="Ttulo2"/>
          </w:pPr>
        </w:pPrChange>
      </w:pPr>
      <w:del w:id="2045" w:author="Maria Solana Gonzalez" w:date="2017-05-28T20:52:00Z">
        <w:r w:rsidRPr="00DE7EEA" w:rsidDel="005835CA">
          <w:delText>4.3 Otros formatos</w:delText>
        </w:r>
      </w:del>
    </w:p>
    <w:p w14:paraId="7924350B" w14:textId="338FACE1" w:rsidR="00F30566" w:rsidRDefault="00F30566" w:rsidP="00F30566">
      <w:pPr>
        <w:pStyle w:val="Ttulo2"/>
        <w:rPr>
          <w:ins w:id="2046" w:author="Maria Solana Gonzalez" w:date="2017-05-28T20:52:00Z"/>
          <w:bCs/>
          <w:sz w:val="30"/>
          <w:szCs w:val="28"/>
        </w:rPr>
      </w:pPr>
      <w:bookmarkStart w:id="2047" w:name="_Toc483862835"/>
      <w:r w:rsidRPr="00DE7EEA">
        <w:rPr>
          <w:bCs/>
          <w:sz w:val="30"/>
          <w:szCs w:val="28"/>
        </w:rPr>
        <w:lastRenderedPageBreak/>
        <w:t>4.</w:t>
      </w:r>
      <w:ins w:id="2048" w:author="Maria Solana Gonzalez" w:date="2017-05-28T20:52:00Z">
        <w:r w:rsidR="005835CA">
          <w:rPr>
            <w:bCs/>
            <w:sz w:val="30"/>
            <w:szCs w:val="28"/>
          </w:rPr>
          <w:t xml:space="preserve">3 </w:t>
        </w:r>
      </w:ins>
      <w:del w:id="2049"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2047"/>
    </w:p>
    <w:p w14:paraId="436F7A31" w14:textId="77777777" w:rsidR="005835CA" w:rsidRDefault="005835CA" w:rsidP="005835CA">
      <w:pPr>
        <w:widowControl w:val="0"/>
        <w:autoSpaceDE w:val="0"/>
        <w:autoSpaceDN w:val="0"/>
        <w:adjustRightInd w:val="0"/>
        <w:jc w:val="both"/>
        <w:rPr>
          <w:ins w:id="2050" w:author="Maria Solana Gonzalez" w:date="2017-05-28T20:52:00Z"/>
          <w:rFonts w:ascii="Book Antiqua" w:hAnsi="Book Antiqua" w:cs="Times"/>
        </w:rPr>
      </w:pPr>
      <w:ins w:id="2051"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2052"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2053" w:author="Maria Solana Gonzalez" w:date="2017-05-28T20:52:00Z"/>
          <w:rFonts w:ascii="Book Antiqua" w:hAnsi="Book Antiqua" w:cs="Times"/>
        </w:rPr>
      </w:pPr>
      <w:ins w:id="2054" w:author="Maria Solana Gonzalez" w:date="2017-05-28T20:52:00Z">
        <w:r>
          <w:rPr>
            <w:rFonts w:ascii="Book Antiqua" w:hAnsi="Book Antiqua" w:cs="Times"/>
          </w:rPr>
          <w:t xml:space="preserve">Jen-Chun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2055" w:author="Maria Solana Gonzalez" w:date="2017-05-28T20:52:00Z"/>
          <w:rFonts w:ascii="Book Antiqua" w:hAnsi="Book Antiqua" w:cs="Times"/>
        </w:rPr>
      </w:pPr>
      <w:ins w:id="2056"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2057" w:author="Maria Solana Gonzalez" w:date="2017-05-29T16:05:00Z">
        <w:r w:rsidR="00CF3A6F">
          <w:rPr>
            <w:rFonts w:ascii="Book Antiqua" w:hAnsi="Book Antiqua" w:cs="Times"/>
          </w:rPr>
          <w:t>Asimismo, el</w:t>
        </w:r>
      </w:ins>
      <w:ins w:id="2058"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2059"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2060" w:author="Maria Solana Gonzalez" w:date="2017-05-28T20:52:00Z"/>
          <w:rFonts w:ascii="Book Antiqua" w:hAnsi="Book Antiqua" w:cs="Times"/>
        </w:rPr>
      </w:pPr>
      <w:ins w:id="2061"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2062" w:author="Maria Solana Gonzalez" w:date="2017-05-29T16:12:00Z">
        <w:r w:rsidR="00A40946">
          <w:rPr>
            <w:rFonts w:ascii="Book Antiqua" w:hAnsi="Book Antiqua" w:cs="Times"/>
          </w:rPr>
          <w:t>,</w:t>
        </w:r>
      </w:ins>
      <w:ins w:id="2063"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2064" w:author="Maria Solana Gonzalez" w:date="2017-05-28T20:52:00Z"/>
          <w:rFonts w:ascii="Book Antiqua" w:hAnsi="Book Antiqua" w:cs="Times"/>
        </w:rPr>
      </w:pPr>
    </w:p>
    <w:p w14:paraId="622DE544" w14:textId="77777777" w:rsidR="005835CA" w:rsidRPr="0021181C" w:rsidRDefault="005835CA" w:rsidP="005835CA">
      <w:pPr>
        <w:jc w:val="both"/>
        <w:rPr>
          <w:ins w:id="2065" w:author="Maria Solana Gonzalez" w:date="2017-05-28T20:52:00Z"/>
          <w:rFonts w:ascii="Book Antiqua" w:hAnsi="Book Antiqua"/>
        </w:rPr>
      </w:pPr>
      <w:ins w:id="2066"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w:t>
        </w:r>
        <w:proofErr w:type="gramStart"/>
        <w:r>
          <w:rPr>
            <w:rFonts w:ascii="Book Antiqua" w:hAnsi="Book Antiqua" w:cs="Times"/>
          </w:rPr>
          <w:t>=[</w:t>
        </w:r>
        <w:proofErr w:type="gramEnd"/>
        <w:r>
          <w:rPr>
            <w:rFonts w:ascii="Book Antiqua" w:hAnsi="Book Antiqua" w:cs="Times"/>
          </w:rPr>
          <w:t xml:space="preserve">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2067" w:author="Maria Solana Gonzalez" w:date="2017-05-28T20:52:00Z"/>
          <w:rFonts w:ascii="Book Antiqua" w:hAnsi="Book Antiqua"/>
        </w:rPr>
      </w:pPr>
      <w:ins w:id="2068"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2069" w:author="Maria Solana Gonzalez" w:date="2017-05-28T20:52:00Z"/>
          <w:rFonts w:ascii="Book Antiqua" w:hAnsi="Book Antiqua"/>
        </w:rPr>
      </w:pPr>
    </w:p>
    <w:p w14:paraId="01305DF0" w14:textId="77777777" w:rsidR="005835CA" w:rsidRDefault="005835CA" w:rsidP="005835CA">
      <w:pPr>
        <w:jc w:val="both"/>
        <w:rPr>
          <w:ins w:id="2070" w:author="Maria Solana Gonzalez" w:date="2017-05-28T20:52:00Z"/>
          <w:rFonts w:ascii="Book Antiqua" w:hAnsi="Book Antiqua"/>
        </w:rPr>
      </w:pPr>
      <w:ins w:id="2071"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2072" w:author="Maria Solana Gonzalez" w:date="2017-05-28T20:52:00Z"/>
          <w:rFonts w:ascii="Book Antiqua" w:hAnsi="Book Antiqua"/>
        </w:rPr>
      </w:pPr>
    </w:p>
    <w:p w14:paraId="3CAC272E" w14:textId="77777777" w:rsidR="005835CA" w:rsidRDefault="005835CA" w:rsidP="005835CA">
      <w:pPr>
        <w:jc w:val="both"/>
        <w:rPr>
          <w:ins w:id="2073" w:author="Maria Solana Gonzalez" w:date="2017-05-28T20:52:00Z"/>
          <w:rFonts w:ascii="Book Antiqua" w:hAnsi="Book Antiqua"/>
        </w:rPr>
      </w:pPr>
      <w:ins w:id="2074"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2075" w:author="Maria Solana Gonzalez" w:date="2017-05-28T20:52:00Z"/>
          <w:rFonts w:ascii="Book Antiqua" w:hAnsi="Book Antiqua"/>
        </w:rPr>
      </w:pPr>
    </w:p>
    <w:p w14:paraId="29E7FA06" w14:textId="0198BA83" w:rsidR="008716B7" w:rsidRDefault="005835CA">
      <w:pPr>
        <w:rPr>
          <w:ins w:id="2076" w:author="Maria Solana Gonzalez" w:date="2017-05-30T15:31:00Z"/>
          <w:rFonts w:ascii="Book Antiqua" w:hAnsi="Book Antiqua"/>
        </w:rPr>
      </w:pPr>
      <w:ins w:id="2077"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2078" w:author="Maria Solana Gonzalez" w:date="2017-05-29T16:14:00Z">
        <w:r w:rsidR="00751B55">
          <w:rPr>
            <w:rFonts w:ascii="Book Antiqua" w:hAnsi="Book Antiqua"/>
          </w:rPr>
          <w:t xml:space="preserve"> </w:t>
        </w:r>
      </w:ins>
      <w:ins w:id="2079" w:author="Maria Solana Gonzalez" w:date="2017-05-28T20:52:00Z">
        <w:r>
          <w:rPr>
            <w:rFonts w:ascii="Book Antiqua" w:hAnsi="Book Antiqua"/>
          </w:rPr>
          <w:t>M28</w:t>
        </w:r>
        <w:r w:rsidRPr="00FE39A0">
          <w:rPr>
            <w:rFonts w:ascii="Book Antiqua" w:hAnsi="Book Antiqua"/>
          </w:rPr>
          <w:t>,</w:t>
        </w:r>
      </w:ins>
      <w:ins w:id="2080" w:author="Maria Solana Gonzalez" w:date="2017-05-29T16:14:00Z">
        <w:r w:rsidR="00751B55">
          <w:rPr>
            <w:rFonts w:ascii="Book Antiqua" w:hAnsi="Book Antiqua"/>
          </w:rPr>
          <w:t xml:space="preserve"> </w:t>
        </w:r>
      </w:ins>
      <w:ins w:id="2081"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5B37E08C" w14:textId="77777777" w:rsidR="008716B7" w:rsidRDefault="008716B7">
      <w:pPr>
        <w:spacing w:after="200" w:line="276" w:lineRule="auto"/>
        <w:rPr>
          <w:ins w:id="2082" w:author="Maria Solana Gonzalez" w:date="2017-05-30T15:31:00Z"/>
          <w:rFonts w:ascii="Book Antiqua" w:hAnsi="Book Antiqua"/>
        </w:rPr>
      </w:pPr>
      <w:ins w:id="2083" w:author="Maria Solana Gonzalez" w:date="2017-05-30T15:31:00Z">
        <w:r>
          <w:rPr>
            <w:rFonts w:ascii="Book Antiqua" w:hAnsi="Book Antiqua"/>
          </w:rPr>
          <w:br w:type="page"/>
        </w:r>
      </w:ins>
    </w:p>
    <w:p w14:paraId="09AE341B" w14:textId="5CB7C036" w:rsidR="008716B7" w:rsidRPr="00EC693E" w:rsidRDefault="008716B7">
      <w:pPr>
        <w:pStyle w:val="Prrafodelista"/>
        <w:numPr>
          <w:ilvl w:val="0"/>
          <w:numId w:val="25"/>
        </w:numPr>
        <w:rPr>
          <w:ins w:id="2084" w:author="Maria Solana Gonzalez" w:date="2017-05-30T15:31:00Z"/>
          <w:rFonts w:ascii="Book Antiqua" w:hAnsi="Book Antiqua"/>
          <w:b/>
          <w:sz w:val="32"/>
          <w:u w:val="single"/>
        </w:rPr>
        <w:pPrChange w:id="2085" w:author="Maria Solana Gonzalez" w:date="2017-05-30T15:31:00Z">
          <w:pPr>
            <w:pStyle w:val="Prrafodelista"/>
            <w:numPr>
              <w:numId w:val="47"/>
            </w:numPr>
            <w:ind w:hanging="360"/>
          </w:pPr>
        </w:pPrChange>
      </w:pPr>
      <w:ins w:id="2086" w:author="Maria Solana Gonzalez" w:date="2017-05-30T15:31:00Z">
        <w:r w:rsidRPr="00EC693E">
          <w:rPr>
            <w:rFonts w:ascii="Book Antiqua" w:hAnsi="Book Antiqua"/>
            <w:b/>
            <w:sz w:val="32"/>
            <w:u w:val="single"/>
          </w:rPr>
          <w:lastRenderedPageBreak/>
          <w:t>EXPERIMENTOS</w:t>
        </w:r>
      </w:ins>
    </w:p>
    <w:p w14:paraId="7B119532" w14:textId="77777777" w:rsidR="008716B7" w:rsidRDefault="008716B7" w:rsidP="008716B7">
      <w:pPr>
        <w:rPr>
          <w:ins w:id="2087" w:author="Maria Solana Gonzalez" w:date="2017-05-30T15:31:00Z"/>
          <w:rFonts w:ascii="Book Antiqua" w:hAnsi="Book Antiqua"/>
          <w:b/>
          <w:sz w:val="32"/>
          <w:u w:val="single"/>
        </w:rPr>
      </w:pPr>
    </w:p>
    <w:p w14:paraId="6C959181" w14:textId="77777777" w:rsidR="008716B7" w:rsidRDefault="008716B7" w:rsidP="008716B7">
      <w:pPr>
        <w:rPr>
          <w:ins w:id="2088" w:author="Maria Solana Gonzalez" w:date="2017-05-30T15:31:00Z"/>
          <w:rFonts w:ascii="Book Antiqua" w:hAnsi="Book Antiqua"/>
        </w:rPr>
      </w:pPr>
      <w:ins w:id="2089" w:author="Maria Solana Gonzalez" w:date="2017-05-30T15:31:00Z">
        <w:r>
          <w:rPr>
            <w:rFonts w:ascii="Book Antiqua" w:hAnsi="Book Antiqua"/>
          </w:rPr>
          <w:t>En este capítulo vamos a proceder a la explicación de los experimentos llevados a cabo.</w:t>
        </w:r>
      </w:ins>
    </w:p>
    <w:p w14:paraId="40FBE2E5" w14:textId="77777777" w:rsidR="008716B7" w:rsidRDefault="008716B7" w:rsidP="008716B7">
      <w:pPr>
        <w:rPr>
          <w:ins w:id="2090" w:author="Maria Solana Gonzalez" w:date="2017-05-30T15:31:00Z"/>
          <w:rFonts w:ascii="Book Antiqua" w:hAnsi="Book Antiqua"/>
        </w:rPr>
      </w:pPr>
    </w:p>
    <w:p w14:paraId="1A3C4DBA" w14:textId="77777777" w:rsidR="008716B7" w:rsidRDefault="008716B7" w:rsidP="008716B7">
      <w:pPr>
        <w:rPr>
          <w:ins w:id="2091" w:author="Maria Solana Gonzalez" w:date="2017-05-30T15:32:00Z"/>
          <w:rFonts w:ascii="Book Antiqua" w:hAnsi="Book Antiqua"/>
        </w:rPr>
      </w:pPr>
      <w:ins w:id="2092" w:author="Maria Solana Gonzalez" w:date="2017-05-30T15:31:00Z">
        <w:r>
          <w:rPr>
            <w:rFonts w:ascii="Book Antiqua" w:hAnsi="Book Antiqua"/>
          </w:rPr>
          <w:t xml:space="preserve">Para poner un poco en contexto, se han realizado 5 experimentos que se van a diferenciar entre IDENTIFICACIÓN (Experimento 1) y MANIPULACIÓN (Experimentos 2, 3, 4 y 5). </w:t>
        </w:r>
      </w:ins>
    </w:p>
    <w:p w14:paraId="73EC5786" w14:textId="77777777" w:rsidR="00F700A5" w:rsidRDefault="00F700A5" w:rsidP="008716B7">
      <w:pPr>
        <w:rPr>
          <w:ins w:id="2093" w:author="Maria Solana Gonzalez" w:date="2017-05-30T15:32:00Z"/>
          <w:rFonts w:ascii="Book Antiqua" w:hAnsi="Book Antiqua"/>
        </w:rPr>
      </w:pPr>
    </w:p>
    <w:p w14:paraId="1C383C20" w14:textId="12FB545C" w:rsidR="00F700A5" w:rsidRPr="00F700A5" w:rsidRDefault="007628A5">
      <w:pPr>
        <w:ind w:firstLine="709"/>
        <w:rPr>
          <w:ins w:id="2094" w:author="Maria Solana Gonzalez" w:date="2017-05-30T15:33:00Z"/>
          <w:rFonts w:ascii="Book Antiqua" w:hAnsi="Book Antiqua"/>
          <w:b/>
          <w:rPrChange w:id="2095" w:author="Maria Solana Gonzalez" w:date="2017-05-30T15:35:00Z">
            <w:rPr>
              <w:ins w:id="2096" w:author="Maria Solana Gonzalez" w:date="2017-05-30T15:33:00Z"/>
              <w:rFonts w:ascii="Book Antiqua" w:hAnsi="Book Antiqua"/>
            </w:rPr>
          </w:rPrChange>
        </w:rPr>
        <w:pPrChange w:id="2097" w:author="Maria Solana Gonzalez" w:date="2017-05-30T15:35:00Z">
          <w:pPr/>
        </w:pPrChange>
      </w:pPr>
      <w:ins w:id="2098" w:author="Maria Solana Gonzalez" w:date="2017-05-30T15:32:00Z">
        <w:r w:rsidRPr="007628A5">
          <w:rPr>
            <w:rFonts w:ascii="Book Antiqua" w:hAnsi="Book Antiqua"/>
            <w:b/>
          </w:rPr>
          <w:t xml:space="preserve">5.1 </w:t>
        </w:r>
        <w:r w:rsidR="00F700A5" w:rsidRPr="00F700A5">
          <w:rPr>
            <w:rFonts w:ascii="Book Antiqua" w:hAnsi="Book Antiqua"/>
            <w:b/>
            <w:rPrChange w:id="2099" w:author="Maria Solana Gonzalez" w:date="2017-05-30T15:35:00Z">
              <w:rPr>
                <w:rFonts w:ascii="Book Antiqua" w:hAnsi="Book Antiqua"/>
              </w:rPr>
            </w:rPrChange>
          </w:rPr>
          <w:t>IDENTIFICACI</w:t>
        </w:r>
      </w:ins>
      <w:ins w:id="2100" w:author="Maria Solana Gonzalez" w:date="2017-05-30T15:33:00Z">
        <w:r w:rsidRPr="007628A5">
          <w:rPr>
            <w:rFonts w:ascii="Book Antiqua" w:hAnsi="Book Antiqua"/>
            <w:b/>
          </w:rPr>
          <w:t>ÓN</w:t>
        </w:r>
      </w:ins>
    </w:p>
    <w:p w14:paraId="41D3CFE2" w14:textId="77777777" w:rsidR="00F700A5" w:rsidRDefault="00F700A5" w:rsidP="008716B7">
      <w:pPr>
        <w:rPr>
          <w:ins w:id="2101" w:author="Maria Solana Gonzalez" w:date="2017-05-30T15:41:00Z"/>
          <w:rFonts w:ascii="Book Antiqua" w:hAnsi="Book Antiqua"/>
        </w:rPr>
      </w:pPr>
    </w:p>
    <w:p w14:paraId="1EE74C53" w14:textId="43A6D394" w:rsidR="007628A5" w:rsidRDefault="007628A5">
      <w:pPr>
        <w:ind w:firstLine="709"/>
        <w:rPr>
          <w:ins w:id="2102" w:author="Maria Solana Gonzalez" w:date="2017-05-30T19:31:00Z"/>
          <w:rFonts w:ascii="Book Antiqua" w:hAnsi="Book Antiqua"/>
        </w:rPr>
        <w:pPrChange w:id="2103" w:author="Maria Solana Gonzalez" w:date="2017-05-30T15:42:00Z">
          <w:pPr/>
        </w:pPrChange>
      </w:pPr>
      <w:ins w:id="2104" w:author="Maria Solana Gonzalez" w:date="2017-05-30T15:41:00Z">
        <w:r>
          <w:rPr>
            <w:rFonts w:ascii="Book Antiqua" w:hAnsi="Book Antiqua"/>
          </w:rPr>
          <w:t>5.1.1 Experimento 1</w:t>
        </w:r>
      </w:ins>
    </w:p>
    <w:p w14:paraId="591E7B77" w14:textId="77777777" w:rsidR="000F1997" w:rsidRDefault="000F1997">
      <w:pPr>
        <w:ind w:firstLine="709"/>
        <w:rPr>
          <w:ins w:id="2105" w:author="Maria Solana Gonzalez" w:date="2017-05-30T15:33:00Z"/>
          <w:rFonts w:ascii="Book Antiqua" w:hAnsi="Book Antiqua"/>
        </w:rPr>
        <w:pPrChange w:id="2106" w:author="Maria Solana Gonzalez" w:date="2017-05-30T15:42:00Z">
          <w:pPr/>
        </w:pPrChange>
      </w:pPr>
    </w:p>
    <w:p w14:paraId="69F576E9" w14:textId="65EEDF31" w:rsidR="00F700A5" w:rsidRDefault="00F700A5">
      <w:pPr>
        <w:jc w:val="both"/>
        <w:rPr>
          <w:ins w:id="2107" w:author="Maria Solana Gonzalez" w:date="2017-05-30T15:34:00Z"/>
          <w:rFonts w:ascii="Book Antiqua" w:hAnsi="Book Antiqua"/>
        </w:rPr>
        <w:pPrChange w:id="2108" w:author="Maria Solana Gonzalez" w:date="2017-05-30T19:32:00Z">
          <w:pPr/>
        </w:pPrChange>
      </w:pPr>
      <w:ins w:id="2109" w:author="Maria Solana Gonzalez" w:date="2017-05-30T15:33:00Z">
        <w:r>
          <w:rPr>
            <w:rFonts w:ascii="Book Antiqua" w:hAnsi="Book Antiqua"/>
          </w:rPr>
          <w:t>El dataset proporcionado [REFERENCIA] fue dividido de la siguiente manera</w:t>
        </w:r>
      </w:ins>
      <w:ins w:id="2110" w:author="Maria Solana Gonzalez" w:date="2017-05-30T15:34:00Z">
        <w:r>
          <w:rPr>
            <w:rFonts w:ascii="Book Antiqua" w:hAnsi="Book Antiqua"/>
          </w:rPr>
          <w:t xml:space="preserve"> para el Experimento 1</w:t>
        </w:r>
      </w:ins>
      <w:ins w:id="2111" w:author="Maria Solana Gonzalez" w:date="2017-05-30T15:33:00Z">
        <w:r>
          <w:rPr>
            <w:rFonts w:ascii="Book Antiqua" w:hAnsi="Book Antiqua"/>
          </w:rPr>
          <w:t>:</w:t>
        </w:r>
      </w:ins>
    </w:p>
    <w:p w14:paraId="17F55948" w14:textId="77777777" w:rsidR="00F700A5" w:rsidRDefault="00F700A5">
      <w:pPr>
        <w:jc w:val="both"/>
        <w:rPr>
          <w:ins w:id="2112" w:author="Maria Solana Gonzalez" w:date="2017-05-30T15:34:00Z"/>
          <w:rFonts w:ascii="Book Antiqua" w:hAnsi="Book Antiqua"/>
        </w:rPr>
        <w:pPrChange w:id="2113" w:author="Maria Solana Gonzalez" w:date="2017-05-30T19:32:00Z">
          <w:pPr/>
        </w:pPrChange>
      </w:pPr>
    </w:p>
    <w:p w14:paraId="3075A092" w14:textId="77777777" w:rsidR="007628A5" w:rsidRDefault="00F700A5">
      <w:pPr>
        <w:jc w:val="both"/>
        <w:rPr>
          <w:ins w:id="2114" w:author="Maria Solana Gonzalez" w:date="2017-05-30T15:40:00Z"/>
          <w:rFonts w:ascii="Book Antiqua" w:hAnsi="Book Antiqua"/>
        </w:rPr>
        <w:pPrChange w:id="2115" w:author="Maria Solana Gonzalez" w:date="2017-05-30T19:32:00Z">
          <w:pPr/>
        </w:pPrChange>
      </w:pPr>
      <w:ins w:id="2116" w:author="Maria Solana Gonzalez" w:date="2017-05-30T15:34:00Z">
        <w:r>
          <w:rPr>
            <w:rFonts w:ascii="Book Antiqua" w:hAnsi="Book Antiqua"/>
          </w:rPr>
          <w:t xml:space="preserve">En primer lugar 3 carpetas, Result, Train y Test respectivamente. En la primera </w:t>
        </w:r>
      </w:ins>
      <w:ins w:id="2117" w:author="Maria Solana Gonzalez" w:date="2017-05-30T15:35:00Z">
        <w:r>
          <w:rPr>
            <w:rFonts w:ascii="Book Antiqua" w:hAnsi="Book Antiqua"/>
          </w:rPr>
          <w:t xml:space="preserve">carpeta </w:t>
        </w:r>
      </w:ins>
      <w:ins w:id="2118" w:author="Maria Solana Gonzalez" w:date="2017-05-30T15:38:00Z">
        <w:r>
          <w:rPr>
            <w:rFonts w:ascii="Book Antiqua" w:hAnsi="Book Antiqua"/>
          </w:rPr>
          <w:t xml:space="preserve">(Result) </w:t>
        </w:r>
      </w:ins>
      <w:ins w:id="2119" w:author="Maria Solana Gonzalez" w:date="2017-05-30T15:35:00Z">
        <w:r>
          <w:rPr>
            <w:rFonts w:ascii="Book Antiqua" w:hAnsi="Book Antiqua"/>
          </w:rPr>
          <w:t xml:space="preserve">una vez ejecutado el código se almacenan los resultados obtenidos. La segunda carpeta </w:t>
        </w:r>
      </w:ins>
      <w:ins w:id="2120" w:author="Maria Solana Gonzalez" w:date="2017-05-30T15:38:00Z">
        <w:r>
          <w:rPr>
            <w:rFonts w:ascii="Book Antiqua" w:hAnsi="Book Antiqua"/>
          </w:rPr>
          <w:t xml:space="preserve">(Train) </w:t>
        </w:r>
      </w:ins>
      <w:ins w:id="2121" w:author="Maria Solana Gonzalez" w:date="2017-05-30T15:35:00Z">
        <w:r>
          <w:rPr>
            <w:rFonts w:ascii="Book Antiqua" w:hAnsi="Book Antiqua"/>
          </w:rPr>
          <w:t>está formada por 10 carpetas que corresponden a 10 marcas de dispositivos m</w:t>
        </w:r>
      </w:ins>
      <w:ins w:id="2122" w:author="Maria Solana Gonzalez" w:date="2017-05-30T15:36:00Z">
        <w:r>
          <w:rPr>
            <w:rFonts w:ascii="Book Antiqua" w:hAnsi="Book Antiqua"/>
          </w:rPr>
          <w:t xml:space="preserve">óviles, dentro de las cuales se encuentra otra </w:t>
        </w:r>
      </w:ins>
      <w:ins w:id="2123" w:author="Maria Solana Gonzalez" w:date="2017-05-30T15:37:00Z">
        <w:r>
          <w:rPr>
            <w:rFonts w:ascii="Book Antiqua" w:hAnsi="Book Antiqua"/>
          </w:rPr>
          <w:t>carpeta</w:t>
        </w:r>
      </w:ins>
      <w:ins w:id="2124" w:author="Maria Solana Gonzalez" w:date="2017-05-30T15:36:00Z">
        <w:r>
          <w:rPr>
            <w:rFonts w:ascii="Book Antiqua" w:hAnsi="Book Antiqua"/>
          </w:rPr>
          <w:t xml:space="preserve"> </w:t>
        </w:r>
      </w:ins>
      <w:ins w:id="2125" w:author="Maria Solana Gonzalez" w:date="2017-05-30T15:37:00Z">
        <w:r>
          <w:rPr>
            <w:rFonts w:ascii="Book Antiqua" w:hAnsi="Book Antiqua"/>
          </w:rPr>
          <w:t xml:space="preserve">con el modelo/os correspondientes a la marca, que a su vez contienen 100 imágenes para realizar el entrenamiento. Por </w:t>
        </w:r>
      </w:ins>
      <w:ins w:id="2126" w:author="Maria Solana Gonzalez" w:date="2017-05-30T15:38:00Z">
        <w:r>
          <w:rPr>
            <w:rFonts w:ascii="Book Antiqua" w:hAnsi="Book Antiqua"/>
          </w:rPr>
          <w:t>último, la tercera carpeta (Test) está formada por 100 imá</w:t>
        </w:r>
      </w:ins>
      <w:ins w:id="2127" w:author="Maria Solana Gonzalez" w:date="2017-05-30T15:39:00Z">
        <w:r>
          <w:rPr>
            <w:rFonts w:ascii="Book Antiqua" w:hAnsi="Book Antiqua"/>
          </w:rPr>
          <w:t>genes, que corresponde</w:t>
        </w:r>
      </w:ins>
      <w:ins w:id="2128" w:author="Maria Solana Gonzalez" w:date="2017-05-30T15:40:00Z">
        <w:r w:rsidR="00EB3254">
          <w:rPr>
            <w:rFonts w:ascii="Book Antiqua" w:hAnsi="Book Antiqua"/>
          </w:rPr>
          <w:t>n</w:t>
        </w:r>
      </w:ins>
      <w:ins w:id="2129" w:author="Maria Solana Gonzalez" w:date="2017-05-30T15:39:00Z">
        <w:r>
          <w:rPr>
            <w:rFonts w:ascii="Book Antiqua" w:hAnsi="Book Antiqua"/>
          </w:rPr>
          <w:t xml:space="preserve"> a 10 imágenes de los modelos de los dispositivos móviles de la carpeta Train</w:t>
        </w:r>
      </w:ins>
      <w:ins w:id="2130" w:author="Maria Solana Gonzalez" w:date="2017-05-30T15:40:00Z">
        <w:r w:rsidR="00EB3254">
          <w:rPr>
            <w:rFonts w:ascii="Book Antiqua" w:hAnsi="Book Antiqua"/>
          </w:rPr>
          <w:t xml:space="preserve"> para testear</w:t>
        </w:r>
      </w:ins>
      <w:ins w:id="2131" w:author="Maria Solana Gonzalez" w:date="2017-05-30T15:39:00Z">
        <w:r>
          <w:rPr>
            <w:rFonts w:ascii="Book Antiqua" w:hAnsi="Book Antiqua"/>
          </w:rPr>
          <w:t>.</w:t>
        </w:r>
      </w:ins>
    </w:p>
    <w:p w14:paraId="5D706E9F" w14:textId="77777777" w:rsidR="007628A5" w:rsidRDefault="007628A5" w:rsidP="00F700A5">
      <w:pPr>
        <w:rPr>
          <w:ins w:id="2132" w:author="Maria Solana Gonzalez" w:date="2017-05-30T15:40:00Z"/>
          <w:rFonts w:ascii="Book Antiqua" w:hAnsi="Book Antiqua"/>
        </w:rPr>
      </w:pPr>
    </w:p>
    <w:p w14:paraId="3A6EEA03" w14:textId="2B9DBD35" w:rsidR="00F700A5" w:rsidRPr="007628A5" w:rsidRDefault="00F700A5" w:rsidP="00F700A5">
      <w:pPr>
        <w:rPr>
          <w:ins w:id="2133" w:author="Maria Solana Gonzalez" w:date="2017-05-30T15:33:00Z"/>
          <w:rFonts w:ascii="Book Antiqua" w:hAnsi="Book Antiqua"/>
          <w:b/>
          <w:rPrChange w:id="2134" w:author="Maria Solana Gonzalez" w:date="2017-05-30T15:41:00Z">
            <w:rPr>
              <w:ins w:id="2135" w:author="Maria Solana Gonzalez" w:date="2017-05-30T15:33:00Z"/>
            </w:rPr>
          </w:rPrChange>
        </w:rPr>
      </w:pPr>
      <w:ins w:id="2136" w:author="Maria Solana Gonzalez" w:date="2017-05-30T15:39:00Z">
        <w:r>
          <w:rPr>
            <w:rFonts w:ascii="Book Antiqua" w:hAnsi="Book Antiqua"/>
          </w:rPr>
          <w:t xml:space="preserve"> </w:t>
        </w:r>
      </w:ins>
    </w:p>
    <w:p w14:paraId="336392A4" w14:textId="3484CBFD" w:rsidR="00F700A5" w:rsidRDefault="007628A5">
      <w:pPr>
        <w:ind w:firstLine="709"/>
        <w:rPr>
          <w:ins w:id="2137" w:author="Maria Solana Gonzalez" w:date="2017-05-30T15:41:00Z"/>
          <w:rFonts w:ascii="Book Antiqua" w:hAnsi="Book Antiqua"/>
          <w:b/>
        </w:rPr>
        <w:pPrChange w:id="2138" w:author="Maria Solana Gonzalez" w:date="2017-05-30T15:41:00Z">
          <w:pPr/>
        </w:pPrChange>
      </w:pPr>
      <w:ins w:id="2139" w:author="Maria Solana Gonzalez" w:date="2017-05-30T15:40:00Z">
        <w:r w:rsidRPr="007628A5">
          <w:rPr>
            <w:rFonts w:ascii="Book Antiqua" w:hAnsi="Book Antiqua"/>
            <w:b/>
            <w:rPrChange w:id="2140" w:author="Maria Solana Gonzalez" w:date="2017-05-30T15:41:00Z">
              <w:rPr>
                <w:rFonts w:ascii="Book Antiqua" w:hAnsi="Book Antiqua"/>
              </w:rPr>
            </w:rPrChange>
          </w:rPr>
          <w:t>5.2 MANIPULACI</w:t>
        </w:r>
      </w:ins>
      <w:ins w:id="2141" w:author="Maria Solana Gonzalez" w:date="2017-05-30T15:41:00Z">
        <w:r w:rsidRPr="007628A5">
          <w:rPr>
            <w:rFonts w:ascii="Book Antiqua" w:hAnsi="Book Antiqua"/>
            <w:b/>
            <w:rPrChange w:id="2142" w:author="Maria Solana Gonzalez" w:date="2017-05-30T15:41:00Z">
              <w:rPr>
                <w:rFonts w:ascii="Book Antiqua" w:hAnsi="Book Antiqua"/>
              </w:rPr>
            </w:rPrChange>
          </w:rPr>
          <w:t>ÓN</w:t>
        </w:r>
      </w:ins>
    </w:p>
    <w:p w14:paraId="65928047" w14:textId="77777777" w:rsidR="007628A5" w:rsidRDefault="007628A5" w:rsidP="007628A5">
      <w:pPr>
        <w:rPr>
          <w:ins w:id="2143" w:author="Maria Solana Gonzalez" w:date="2017-05-30T15:41:00Z"/>
          <w:rFonts w:ascii="Book Antiqua" w:hAnsi="Book Antiqua"/>
          <w:b/>
        </w:rPr>
      </w:pPr>
    </w:p>
    <w:p w14:paraId="5E0A6F17" w14:textId="722B4C1C" w:rsidR="007628A5" w:rsidRDefault="007628A5">
      <w:pPr>
        <w:ind w:firstLine="709"/>
        <w:rPr>
          <w:ins w:id="2144" w:author="Maria Solana Gonzalez" w:date="2017-05-30T15:41:00Z"/>
          <w:rFonts w:ascii="Book Antiqua" w:hAnsi="Book Antiqua"/>
        </w:rPr>
        <w:pPrChange w:id="2145" w:author="Maria Solana Gonzalez" w:date="2017-05-30T15:41:00Z">
          <w:pPr/>
        </w:pPrChange>
      </w:pPr>
      <w:ins w:id="2146" w:author="Maria Solana Gonzalez" w:date="2017-05-30T15:41:00Z">
        <w:r>
          <w:rPr>
            <w:rFonts w:ascii="Book Antiqua" w:hAnsi="Book Antiqua"/>
          </w:rPr>
          <w:t>5.2.1 Experimento 2</w:t>
        </w:r>
      </w:ins>
    </w:p>
    <w:p w14:paraId="0413442E" w14:textId="77777777" w:rsidR="007628A5" w:rsidRDefault="007628A5" w:rsidP="007628A5">
      <w:pPr>
        <w:rPr>
          <w:ins w:id="2147" w:author="Maria Solana Gonzalez" w:date="2017-05-30T15:41:00Z"/>
          <w:rFonts w:ascii="Book Antiqua" w:hAnsi="Book Antiqua"/>
        </w:rPr>
      </w:pPr>
    </w:p>
    <w:p w14:paraId="6CD1C835" w14:textId="2895CD5A" w:rsidR="007628A5" w:rsidRDefault="00956CC8">
      <w:pPr>
        <w:jc w:val="both"/>
        <w:rPr>
          <w:ins w:id="2148" w:author="Maria Solana Gonzalez" w:date="2017-05-30T15:46:00Z"/>
          <w:rFonts w:ascii="Book Antiqua" w:hAnsi="Book Antiqua"/>
        </w:rPr>
        <w:pPrChange w:id="2149" w:author="Maria Solana Gonzalez" w:date="2017-05-30T19:32:00Z">
          <w:pPr/>
        </w:pPrChange>
      </w:pPr>
      <w:ins w:id="2150" w:author="Maria Solana Gonzalez" w:date="2017-05-30T15:46:00Z">
        <w:r>
          <w:rPr>
            <w:rFonts w:ascii="Book Antiqua" w:hAnsi="Book Antiqua"/>
          </w:rPr>
          <w:t>Con el dataset de este experimento [REFERENCIA] se han podido llevar a cabo 9 experimentos distintos.</w:t>
        </w:r>
      </w:ins>
      <w:ins w:id="2151" w:author="Maria Solana Gonzalez" w:date="2017-05-30T15:50:00Z">
        <w:r>
          <w:rPr>
            <w:rFonts w:ascii="Book Antiqua" w:hAnsi="Book Antiqua"/>
          </w:rPr>
          <w:t xml:space="preserve"> (FORMATO TIFF)</w:t>
        </w:r>
      </w:ins>
    </w:p>
    <w:p w14:paraId="7CCF6418" w14:textId="77777777" w:rsidR="00956CC8" w:rsidRDefault="00956CC8">
      <w:pPr>
        <w:jc w:val="both"/>
        <w:rPr>
          <w:ins w:id="2152" w:author="Maria Solana Gonzalez" w:date="2017-05-30T15:46:00Z"/>
          <w:rFonts w:ascii="Book Antiqua" w:hAnsi="Book Antiqua"/>
        </w:rPr>
        <w:pPrChange w:id="2153" w:author="Maria Solana Gonzalez" w:date="2017-05-30T19:32:00Z">
          <w:pPr/>
        </w:pPrChange>
      </w:pPr>
    </w:p>
    <w:p w14:paraId="4844BFFB" w14:textId="797A3051" w:rsidR="00956CC8" w:rsidRDefault="00956CC8">
      <w:pPr>
        <w:jc w:val="both"/>
        <w:rPr>
          <w:ins w:id="2154" w:author="Maria Solana Gonzalez" w:date="2017-05-30T15:46:00Z"/>
          <w:rFonts w:ascii="Book Antiqua" w:hAnsi="Book Antiqua"/>
        </w:rPr>
        <w:pPrChange w:id="2155" w:author="Maria Solana Gonzalez" w:date="2017-05-30T19:32:00Z">
          <w:pPr/>
        </w:pPrChange>
      </w:pPr>
      <w:ins w:id="2156" w:author="Maria Solana Gonzalez" w:date="2017-05-30T15:46:00Z">
        <w:r>
          <w:rPr>
            <w:rFonts w:ascii="Book Antiqua" w:hAnsi="Book Antiqua"/>
          </w:rPr>
          <w:t>La estructura es la siguiente:</w:t>
        </w:r>
      </w:ins>
    </w:p>
    <w:p w14:paraId="1085D648" w14:textId="77777777" w:rsidR="00956CC8" w:rsidRDefault="00956CC8">
      <w:pPr>
        <w:jc w:val="both"/>
        <w:rPr>
          <w:ins w:id="2157" w:author="Maria Solana Gonzalez" w:date="2017-05-30T15:47:00Z"/>
          <w:rFonts w:ascii="Book Antiqua" w:hAnsi="Book Antiqua"/>
        </w:rPr>
        <w:pPrChange w:id="2158" w:author="Maria Solana Gonzalez" w:date="2017-05-30T19:32:00Z">
          <w:pPr/>
        </w:pPrChange>
      </w:pPr>
    </w:p>
    <w:p w14:paraId="5F9C7B0D" w14:textId="5FA0EC68" w:rsidR="00956CC8" w:rsidRDefault="00956CC8">
      <w:pPr>
        <w:jc w:val="both"/>
        <w:rPr>
          <w:ins w:id="2159" w:author="Maria Solana Gonzalez" w:date="2017-05-30T15:53:00Z"/>
          <w:rFonts w:ascii="Book Antiqua" w:hAnsi="Book Antiqua"/>
        </w:rPr>
        <w:pPrChange w:id="2160" w:author="Maria Solana Gonzalez" w:date="2017-05-30T19:32:00Z">
          <w:pPr/>
        </w:pPrChange>
      </w:pPr>
      <w:ins w:id="2161" w:author="Maria Solana Gonzalez" w:date="2017-05-30T15:47:00Z">
        <w:r>
          <w:rPr>
            <w:rFonts w:ascii="Book Antiqua" w:hAnsi="Book Antiqua"/>
          </w:rPr>
          <w:t xml:space="preserve">Tenemos 9 carpetas </w:t>
        </w:r>
      </w:ins>
      <w:ins w:id="2162" w:author="Maria Solana Gonzalez" w:date="2017-05-30T15:48:00Z">
        <w:r>
          <w:rPr>
            <w:rFonts w:ascii="Book Antiqua" w:hAnsi="Book Antiqua"/>
          </w:rPr>
          <w:t xml:space="preserve">(Experimento2_1 a Experimento 2_9) </w:t>
        </w:r>
      </w:ins>
      <w:ins w:id="2163" w:author="Maria Solana Gonzalez" w:date="2017-05-30T15:47:00Z">
        <w:r>
          <w:rPr>
            <w:rFonts w:ascii="Book Antiqua" w:hAnsi="Book Antiqua"/>
          </w:rPr>
          <w:t xml:space="preserve">correspondientes a este experimento cada </w:t>
        </w:r>
      </w:ins>
      <w:ins w:id="2164" w:author="Maria Solana Gonzalez" w:date="2017-05-30T15:49:00Z">
        <w:r>
          <w:rPr>
            <w:rFonts w:ascii="Book Antiqua" w:hAnsi="Book Antiqua"/>
          </w:rPr>
          <w:t xml:space="preserve">una </w:t>
        </w:r>
      </w:ins>
      <w:ins w:id="2165" w:author="Maria Solana Gonzalez" w:date="2017-05-30T15:47:00Z">
        <w:r>
          <w:rPr>
            <w:rFonts w:ascii="Book Antiqua" w:hAnsi="Book Antiqua"/>
          </w:rPr>
          <w:t xml:space="preserve">organizada en 3 carpetas, Result, Train y Test respectivamente. </w:t>
        </w:r>
      </w:ins>
      <w:ins w:id="2166" w:author="Maria Solana Gonzalez" w:date="2017-05-30T15:48:00Z">
        <w:r>
          <w:rPr>
            <w:rFonts w:ascii="Book Antiqua" w:hAnsi="Book Antiqua"/>
          </w:rPr>
          <w:t xml:space="preserve">En la primera carpeta (Result) una vez ejecutado el código se almacenan los resultados obtenidos en cada uno de los 9 experimentos. </w:t>
        </w:r>
      </w:ins>
      <w:ins w:id="2167" w:author="Maria Solana Gonzalez" w:date="2017-05-30T15:49:00Z">
        <w:r>
          <w:rPr>
            <w:rFonts w:ascii="Book Antiqua" w:hAnsi="Book Antiqua"/>
          </w:rPr>
          <w:t xml:space="preserve">Posteriormente las carpetas Test y Train </w:t>
        </w:r>
      </w:ins>
      <w:ins w:id="2168" w:author="Maria Solana Gonzalez" w:date="2017-05-30T15:50:00Z">
        <w:r>
          <w:rPr>
            <w:rFonts w:ascii="Book Antiqua" w:hAnsi="Book Antiqua"/>
          </w:rPr>
          <w:t xml:space="preserve">están divididas cada una en otras dos carpetas llamadas Original y Manipulada. </w:t>
        </w:r>
      </w:ins>
      <w:ins w:id="2169" w:author="Maria Solana Gonzalez" w:date="2017-05-30T15:51:00Z">
        <w:r w:rsidR="00D82683">
          <w:rPr>
            <w:rFonts w:ascii="Book Antiqua" w:hAnsi="Book Antiqua"/>
          </w:rPr>
          <w:t>En Train contamos con un total de 112 imágenes por experimento para la carpeta Original y otras 112 imágenes para la carpeta Manipulada, las cuales se emplear</w:t>
        </w:r>
      </w:ins>
      <w:ins w:id="2170" w:author="Maria Solana Gonzalez" w:date="2017-05-30T15:52:00Z">
        <w:r w:rsidR="00D82683">
          <w:rPr>
            <w:rFonts w:ascii="Book Antiqua" w:hAnsi="Book Antiqua"/>
          </w:rPr>
          <w:t xml:space="preserve">án para el entrenamiento. En último lugar tenemos la carpeta Test dividida también en Original y </w:t>
        </w:r>
        <w:r w:rsidR="00D82683">
          <w:rPr>
            <w:rFonts w:ascii="Book Antiqua" w:hAnsi="Book Antiqua"/>
          </w:rPr>
          <w:lastRenderedPageBreak/>
          <w:t>Manipulada que cuenta con 32 im</w:t>
        </w:r>
      </w:ins>
      <w:ins w:id="2171" w:author="Maria Solana Gonzalez" w:date="2017-05-30T15:53:00Z">
        <w:r w:rsidR="00D82683">
          <w:rPr>
            <w:rFonts w:ascii="Book Antiqua" w:hAnsi="Book Antiqua"/>
          </w:rPr>
          <w:t>ágenes para cada una de las dichas carpetas para testear.</w:t>
        </w:r>
      </w:ins>
    </w:p>
    <w:p w14:paraId="727DCFFC" w14:textId="77777777" w:rsidR="00D82683" w:rsidRDefault="00D82683">
      <w:pPr>
        <w:jc w:val="both"/>
        <w:rPr>
          <w:ins w:id="2172" w:author="Maria Solana Gonzalez" w:date="2017-05-30T15:53:00Z"/>
          <w:rFonts w:ascii="Book Antiqua" w:hAnsi="Book Antiqua"/>
        </w:rPr>
        <w:pPrChange w:id="2173" w:author="Maria Solana Gonzalez" w:date="2017-05-30T19:32:00Z">
          <w:pPr/>
        </w:pPrChange>
      </w:pPr>
    </w:p>
    <w:p w14:paraId="7C7B3B41" w14:textId="3DD80092" w:rsidR="00D82683" w:rsidRDefault="00D82683">
      <w:pPr>
        <w:jc w:val="both"/>
        <w:rPr>
          <w:ins w:id="2174" w:author="Maria Solana Gonzalez" w:date="2017-05-30T15:54:00Z"/>
          <w:rFonts w:ascii="Book Antiqua" w:hAnsi="Book Antiqua"/>
        </w:rPr>
        <w:pPrChange w:id="2175" w:author="Maria Solana Gonzalez" w:date="2017-05-30T19:32:00Z">
          <w:pPr/>
        </w:pPrChange>
      </w:pPr>
      <w:ins w:id="2176" w:author="Maria Solana Gonzalez" w:date="2017-05-30T15:53:00Z">
        <w:r>
          <w:rPr>
            <w:rFonts w:ascii="Book Antiqua" w:hAnsi="Book Antiqua"/>
          </w:rPr>
          <w:t>Para organizar qué imágenes iban destinadas a cada experimento se realizó</w:t>
        </w:r>
      </w:ins>
      <w:ins w:id="2177" w:author="Maria Solana Gonzalez" w:date="2017-05-30T15:54:00Z">
        <w:r>
          <w:rPr>
            <w:rFonts w:ascii="Book Antiqua" w:hAnsi="Book Antiqua"/>
          </w:rPr>
          <w:t xml:space="preserve"> una tabla, distribuida de la siguiente manera</w:t>
        </w:r>
      </w:ins>
      <w:ins w:id="2178" w:author="Maria Solana Gonzalez" w:date="2017-05-30T16:00:00Z">
        <w:r>
          <w:rPr>
            <w:rFonts w:ascii="Book Antiqua" w:hAnsi="Book Antiqua"/>
          </w:rPr>
          <w:t xml:space="preserve"> para las carpetas proporcionadas por el dataset</w:t>
        </w:r>
      </w:ins>
      <w:ins w:id="2179" w:author="Maria Solana Gonzalez" w:date="2017-05-30T15:54:00Z">
        <w:r>
          <w:rPr>
            <w:rFonts w:ascii="Book Antiqua" w:hAnsi="Book Antiqua"/>
          </w:rPr>
          <w:t>:</w:t>
        </w:r>
      </w:ins>
    </w:p>
    <w:p w14:paraId="575B90D6" w14:textId="77777777" w:rsidR="00D82683" w:rsidRDefault="00D82683" w:rsidP="007628A5">
      <w:pPr>
        <w:rPr>
          <w:ins w:id="2180" w:author="Maria Solana Gonzalez" w:date="2017-05-30T15:54:00Z"/>
          <w:rFonts w:ascii="Book Antiqua" w:hAnsi="Book Antiqua"/>
        </w:rPr>
      </w:pPr>
    </w:p>
    <w:tbl>
      <w:tblPr>
        <w:tblStyle w:val="Tablaconcuadrcula"/>
        <w:tblW w:w="0" w:type="auto"/>
        <w:tblLook w:val="04A0" w:firstRow="1" w:lastRow="0" w:firstColumn="1" w:lastColumn="0" w:noHBand="0" w:noVBand="1"/>
        <w:tblPrChange w:id="2181" w:author="Maria Solana Gonzalez" w:date="2017-05-30T19:31:00Z">
          <w:tblPr>
            <w:tblStyle w:val="Tablaconcuadrcula"/>
            <w:tblW w:w="0" w:type="auto"/>
            <w:tblLook w:val="04A0" w:firstRow="1" w:lastRow="0" w:firstColumn="1" w:lastColumn="0" w:noHBand="0" w:noVBand="1"/>
          </w:tblPr>
        </w:tblPrChange>
      </w:tblPr>
      <w:tblGrid>
        <w:gridCol w:w="2881"/>
        <w:gridCol w:w="2882"/>
        <w:gridCol w:w="2882"/>
        <w:tblGridChange w:id="2182">
          <w:tblGrid>
            <w:gridCol w:w="2881"/>
            <w:gridCol w:w="2882"/>
            <w:gridCol w:w="2882"/>
          </w:tblGrid>
        </w:tblGridChange>
      </w:tblGrid>
      <w:tr w:rsidR="00D82683" w14:paraId="1E2607C3" w14:textId="77777777" w:rsidTr="00D35B8C">
        <w:trPr>
          <w:ins w:id="2183" w:author="Maria Solana Gonzalez" w:date="2017-05-30T15:55:00Z"/>
        </w:trPr>
        <w:tc>
          <w:tcPr>
            <w:tcW w:w="2881" w:type="dxa"/>
            <w:tcBorders>
              <w:top w:val="single" w:sz="18" w:space="0" w:color="auto"/>
              <w:left w:val="single" w:sz="18" w:space="0" w:color="auto"/>
              <w:bottom w:val="single" w:sz="18" w:space="0" w:color="auto"/>
              <w:right w:val="single" w:sz="18" w:space="0" w:color="auto"/>
            </w:tcBorders>
            <w:shd w:val="clear" w:color="auto" w:fill="00B0F0"/>
            <w:tcPrChange w:id="2184" w:author="Maria Solana Gonzalez" w:date="2017-05-30T19:31:00Z">
              <w:tcPr>
                <w:tcW w:w="2881" w:type="dxa"/>
              </w:tcPr>
            </w:tcPrChange>
          </w:tcPr>
          <w:p w14:paraId="2B6655D3" w14:textId="4E233B2B" w:rsidR="00D82683" w:rsidRPr="00D35B8C" w:rsidRDefault="00D82683">
            <w:pPr>
              <w:jc w:val="center"/>
              <w:rPr>
                <w:ins w:id="2185" w:author="Maria Solana Gonzalez" w:date="2017-05-30T15:55:00Z"/>
                <w:rFonts w:ascii="Book Antiqua" w:hAnsi="Book Antiqua"/>
                <w:b/>
                <w:color w:val="000000" w:themeColor="text1"/>
                <w:rPrChange w:id="2186" w:author="Maria Solana Gonzalez" w:date="2017-05-30T19:30:00Z">
                  <w:rPr>
                    <w:ins w:id="2187" w:author="Maria Solana Gonzalez" w:date="2017-05-30T15:55:00Z"/>
                    <w:rFonts w:ascii="Book Antiqua" w:hAnsi="Book Antiqua"/>
                  </w:rPr>
                </w:rPrChange>
              </w:rPr>
              <w:pPrChange w:id="2188" w:author="Maria Solana Gonzalez" w:date="2017-05-30T15:55:00Z">
                <w:pPr/>
              </w:pPrChange>
            </w:pPr>
            <w:ins w:id="2189" w:author="Maria Solana Gonzalez" w:date="2017-05-30T15:55:00Z">
              <w:r w:rsidRPr="00D35B8C">
                <w:rPr>
                  <w:rFonts w:ascii="Book Antiqua" w:hAnsi="Book Antiqua"/>
                  <w:b/>
                  <w:color w:val="000000" w:themeColor="text1"/>
                  <w:rPrChange w:id="2190" w:author="Maria Solana Gonzalez" w:date="2017-05-30T19:30:00Z">
                    <w:rPr>
                      <w:rFonts w:ascii="Book Antiqua" w:hAnsi="Book Antiqua"/>
                    </w:rPr>
                  </w:rPrChange>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91" w:author="Maria Solana Gonzalez" w:date="2017-05-30T19:31:00Z">
              <w:tcPr>
                <w:tcW w:w="2882" w:type="dxa"/>
              </w:tcPr>
            </w:tcPrChange>
          </w:tcPr>
          <w:p w14:paraId="0FF7402B" w14:textId="38A1AF5F" w:rsidR="00D82683" w:rsidRPr="00D35B8C" w:rsidRDefault="00D82683">
            <w:pPr>
              <w:jc w:val="center"/>
              <w:rPr>
                <w:ins w:id="2192" w:author="Maria Solana Gonzalez" w:date="2017-05-30T15:55:00Z"/>
                <w:rFonts w:ascii="Book Antiqua" w:hAnsi="Book Antiqua"/>
                <w:b/>
                <w:color w:val="000000" w:themeColor="text1"/>
                <w:rPrChange w:id="2193" w:author="Maria Solana Gonzalez" w:date="2017-05-30T19:30:00Z">
                  <w:rPr>
                    <w:ins w:id="2194" w:author="Maria Solana Gonzalez" w:date="2017-05-30T15:55:00Z"/>
                    <w:rFonts w:ascii="Book Antiqua" w:hAnsi="Book Antiqua"/>
                  </w:rPr>
                </w:rPrChange>
              </w:rPr>
              <w:pPrChange w:id="2195" w:author="Maria Solana Gonzalez" w:date="2017-05-30T15:55:00Z">
                <w:pPr/>
              </w:pPrChange>
            </w:pPr>
            <w:ins w:id="2196" w:author="Maria Solana Gonzalez" w:date="2017-05-30T15:55:00Z">
              <w:r w:rsidRPr="00D35B8C">
                <w:rPr>
                  <w:rFonts w:ascii="Book Antiqua" w:hAnsi="Book Antiqua"/>
                  <w:b/>
                  <w:color w:val="000000" w:themeColor="text1"/>
                  <w:rPrChange w:id="2197" w:author="Maria Solana Gonzalez" w:date="2017-05-30T19:30:00Z">
                    <w:rPr>
                      <w:rFonts w:ascii="Book Antiqua" w:hAnsi="Book Antiqua"/>
                    </w:rPr>
                  </w:rPrChange>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98" w:author="Maria Solana Gonzalez" w:date="2017-05-30T19:31:00Z">
              <w:tcPr>
                <w:tcW w:w="2882" w:type="dxa"/>
              </w:tcPr>
            </w:tcPrChange>
          </w:tcPr>
          <w:p w14:paraId="1B657429" w14:textId="2DD1A5AE" w:rsidR="00D82683" w:rsidRPr="00D35B8C" w:rsidRDefault="00D82683">
            <w:pPr>
              <w:jc w:val="center"/>
              <w:rPr>
                <w:ins w:id="2199" w:author="Maria Solana Gonzalez" w:date="2017-05-30T15:55:00Z"/>
                <w:rFonts w:ascii="Book Antiqua" w:hAnsi="Book Antiqua"/>
                <w:b/>
                <w:color w:val="000000" w:themeColor="text1"/>
                <w:rPrChange w:id="2200" w:author="Maria Solana Gonzalez" w:date="2017-05-30T19:30:00Z">
                  <w:rPr>
                    <w:ins w:id="2201" w:author="Maria Solana Gonzalez" w:date="2017-05-30T15:55:00Z"/>
                    <w:rFonts w:ascii="Book Antiqua" w:hAnsi="Book Antiqua"/>
                  </w:rPr>
                </w:rPrChange>
              </w:rPr>
              <w:pPrChange w:id="2202" w:author="Maria Solana Gonzalez" w:date="2017-05-30T15:56:00Z">
                <w:pPr/>
              </w:pPrChange>
            </w:pPr>
            <w:ins w:id="2203" w:author="Maria Solana Gonzalez" w:date="2017-05-30T15:55:00Z">
              <w:r w:rsidRPr="00D35B8C">
                <w:rPr>
                  <w:rFonts w:ascii="Book Antiqua" w:hAnsi="Book Antiqua"/>
                  <w:b/>
                  <w:color w:val="000000" w:themeColor="text1"/>
                  <w:rPrChange w:id="2204" w:author="Maria Solana Gonzalez" w:date="2017-05-30T19:30:00Z">
                    <w:rPr>
                      <w:rFonts w:ascii="Book Antiqua" w:hAnsi="Book Antiqua"/>
                    </w:rPr>
                  </w:rPrChange>
                </w:rPr>
                <w:t>Nº EXPERIMENTO</w:t>
              </w:r>
            </w:ins>
          </w:p>
        </w:tc>
      </w:tr>
      <w:tr w:rsidR="00D82683" w14:paraId="18C17159" w14:textId="77777777" w:rsidTr="00D35B8C">
        <w:trPr>
          <w:ins w:id="2205" w:author="Maria Solana Gonzalez" w:date="2017-05-30T15:55:00Z"/>
        </w:trPr>
        <w:tc>
          <w:tcPr>
            <w:tcW w:w="2881" w:type="dxa"/>
            <w:tcBorders>
              <w:top w:val="single" w:sz="18" w:space="0" w:color="auto"/>
              <w:left w:val="single" w:sz="18" w:space="0" w:color="auto"/>
              <w:right w:val="single" w:sz="18" w:space="0" w:color="auto"/>
            </w:tcBorders>
            <w:tcPrChange w:id="2206" w:author="Maria Solana Gonzalez" w:date="2017-05-30T19:30:00Z">
              <w:tcPr>
                <w:tcW w:w="2881" w:type="dxa"/>
              </w:tcPr>
            </w:tcPrChange>
          </w:tcPr>
          <w:p w14:paraId="34048687" w14:textId="5ECDD9B4" w:rsidR="00D82683" w:rsidRDefault="00D82683">
            <w:pPr>
              <w:jc w:val="center"/>
              <w:rPr>
                <w:ins w:id="2207" w:author="Maria Solana Gonzalez" w:date="2017-05-30T15:55:00Z"/>
                <w:rFonts w:ascii="Book Antiqua" w:hAnsi="Book Antiqua"/>
              </w:rPr>
              <w:pPrChange w:id="2208" w:author="Maria Solana Gonzalez" w:date="2017-05-30T15:59:00Z">
                <w:pPr/>
              </w:pPrChange>
            </w:pPr>
            <w:ins w:id="2209" w:author="Maria Solana Gonzalez" w:date="2017-05-30T15:56:00Z">
              <w:r>
                <w:rPr>
                  <w:rFonts w:ascii="Book Antiqua" w:hAnsi="Book Antiqua"/>
                </w:rPr>
                <w:t>3 -9</w:t>
              </w:r>
            </w:ins>
          </w:p>
        </w:tc>
        <w:tc>
          <w:tcPr>
            <w:tcW w:w="2882" w:type="dxa"/>
            <w:tcBorders>
              <w:top w:val="single" w:sz="18" w:space="0" w:color="auto"/>
              <w:left w:val="single" w:sz="18" w:space="0" w:color="auto"/>
              <w:right w:val="single" w:sz="18" w:space="0" w:color="auto"/>
            </w:tcBorders>
            <w:tcPrChange w:id="2210" w:author="Maria Solana Gonzalez" w:date="2017-05-30T19:30:00Z">
              <w:tcPr>
                <w:tcW w:w="2882" w:type="dxa"/>
              </w:tcPr>
            </w:tcPrChange>
          </w:tcPr>
          <w:p w14:paraId="2CA9B5D9" w14:textId="1A25B1E6" w:rsidR="00D82683" w:rsidRDefault="00D82683">
            <w:pPr>
              <w:jc w:val="center"/>
              <w:rPr>
                <w:ins w:id="2211" w:author="Maria Solana Gonzalez" w:date="2017-05-30T15:55:00Z"/>
                <w:rFonts w:ascii="Book Antiqua" w:hAnsi="Book Antiqua"/>
              </w:rPr>
              <w:pPrChange w:id="2212" w:author="Maria Solana Gonzalez" w:date="2017-05-30T15:59:00Z">
                <w:pPr/>
              </w:pPrChange>
            </w:pPr>
            <w:ins w:id="2213" w:author="Maria Solana Gonzalez" w:date="2017-05-30T15:56:00Z">
              <w:r>
                <w:rPr>
                  <w:rFonts w:ascii="Book Antiqua" w:hAnsi="Book Antiqua"/>
                </w:rPr>
                <w:t>1-2</w:t>
              </w:r>
            </w:ins>
          </w:p>
        </w:tc>
        <w:tc>
          <w:tcPr>
            <w:tcW w:w="2882" w:type="dxa"/>
            <w:tcBorders>
              <w:top w:val="single" w:sz="18" w:space="0" w:color="auto"/>
              <w:left w:val="single" w:sz="18" w:space="0" w:color="auto"/>
              <w:right w:val="single" w:sz="18" w:space="0" w:color="auto"/>
            </w:tcBorders>
            <w:tcPrChange w:id="2214" w:author="Maria Solana Gonzalez" w:date="2017-05-30T19:30:00Z">
              <w:tcPr>
                <w:tcW w:w="2882" w:type="dxa"/>
              </w:tcPr>
            </w:tcPrChange>
          </w:tcPr>
          <w:p w14:paraId="05B20048" w14:textId="3326806C" w:rsidR="00D82683" w:rsidRDefault="00D82683">
            <w:pPr>
              <w:jc w:val="center"/>
              <w:rPr>
                <w:ins w:id="2215" w:author="Maria Solana Gonzalez" w:date="2017-05-30T15:55:00Z"/>
                <w:rFonts w:ascii="Book Antiqua" w:hAnsi="Book Antiqua"/>
              </w:rPr>
              <w:pPrChange w:id="2216" w:author="Maria Solana Gonzalez" w:date="2017-05-30T15:59:00Z">
                <w:pPr/>
              </w:pPrChange>
            </w:pPr>
            <w:ins w:id="2217" w:author="Maria Solana Gonzalez" w:date="2017-05-30T15:56:00Z">
              <w:r>
                <w:rPr>
                  <w:rFonts w:ascii="Book Antiqua" w:hAnsi="Book Antiqua"/>
                </w:rPr>
                <w:t>Experimento2_1</w:t>
              </w:r>
            </w:ins>
          </w:p>
        </w:tc>
      </w:tr>
      <w:tr w:rsidR="00D82683" w14:paraId="260E1571" w14:textId="77777777" w:rsidTr="00D35B8C">
        <w:trPr>
          <w:ins w:id="2218" w:author="Maria Solana Gonzalez" w:date="2017-05-30T15:55:00Z"/>
        </w:trPr>
        <w:tc>
          <w:tcPr>
            <w:tcW w:w="2881" w:type="dxa"/>
            <w:tcBorders>
              <w:left w:val="single" w:sz="18" w:space="0" w:color="auto"/>
              <w:right w:val="single" w:sz="18" w:space="0" w:color="auto"/>
            </w:tcBorders>
            <w:tcPrChange w:id="2219" w:author="Maria Solana Gonzalez" w:date="2017-05-30T19:30:00Z">
              <w:tcPr>
                <w:tcW w:w="2881" w:type="dxa"/>
              </w:tcPr>
            </w:tcPrChange>
          </w:tcPr>
          <w:p w14:paraId="502616BB" w14:textId="67198E17" w:rsidR="00D82683" w:rsidRDefault="00D82683">
            <w:pPr>
              <w:jc w:val="center"/>
              <w:rPr>
                <w:ins w:id="2220" w:author="Maria Solana Gonzalez" w:date="2017-05-30T15:55:00Z"/>
                <w:rFonts w:ascii="Book Antiqua" w:hAnsi="Book Antiqua"/>
              </w:rPr>
              <w:pPrChange w:id="2221" w:author="Maria Solana Gonzalez" w:date="2017-05-30T15:59:00Z">
                <w:pPr/>
              </w:pPrChange>
            </w:pPr>
            <w:ins w:id="2222" w:author="Maria Solana Gonzalez" w:date="2017-05-30T15:57:00Z">
              <w:r>
                <w:rPr>
                  <w:rFonts w:ascii="Book Antiqua" w:hAnsi="Book Antiqua"/>
                </w:rPr>
                <w:t>1-2, 5-9</w:t>
              </w:r>
            </w:ins>
          </w:p>
        </w:tc>
        <w:tc>
          <w:tcPr>
            <w:tcW w:w="2882" w:type="dxa"/>
            <w:tcBorders>
              <w:left w:val="single" w:sz="18" w:space="0" w:color="auto"/>
              <w:right w:val="single" w:sz="18" w:space="0" w:color="auto"/>
            </w:tcBorders>
            <w:tcPrChange w:id="2223" w:author="Maria Solana Gonzalez" w:date="2017-05-30T19:30:00Z">
              <w:tcPr>
                <w:tcW w:w="2882" w:type="dxa"/>
              </w:tcPr>
            </w:tcPrChange>
          </w:tcPr>
          <w:p w14:paraId="6042F500" w14:textId="5A6D06E8" w:rsidR="00D82683" w:rsidRDefault="00D82683">
            <w:pPr>
              <w:jc w:val="center"/>
              <w:rPr>
                <w:ins w:id="2224" w:author="Maria Solana Gonzalez" w:date="2017-05-30T15:55:00Z"/>
                <w:rFonts w:ascii="Book Antiqua" w:hAnsi="Book Antiqua"/>
              </w:rPr>
              <w:pPrChange w:id="2225" w:author="Maria Solana Gonzalez" w:date="2017-05-30T15:59:00Z">
                <w:pPr/>
              </w:pPrChange>
            </w:pPr>
            <w:ins w:id="2226" w:author="Maria Solana Gonzalez" w:date="2017-05-30T15:57:00Z">
              <w:r>
                <w:rPr>
                  <w:rFonts w:ascii="Book Antiqua" w:hAnsi="Book Antiqua"/>
                </w:rPr>
                <w:t>3-4</w:t>
              </w:r>
            </w:ins>
          </w:p>
        </w:tc>
        <w:tc>
          <w:tcPr>
            <w:tcW w:w="2882" w:type="dxa"/>
            <w:tcBorders>
              <w:left w:val="single" w:sz="18" w:space="0" w:color="auto"/>
              <w:right w:val="single" w:sz="18" w:space="0" w:color="auto"/>
            </w:tcBorders>
            <w:tcPrChange w:id="2227" w:author="Maria Solana Gonzalez" w:date="2017-05-30T19:30:00Z">
              <w:tcPr>
                <w:tcW w:w="2882" w:type="dxa"/>
              </w:tcPr>
            </w:tcPrChange>
          </w:tcPr>
          <w:p w14:paraId="03BDDE84" w14:textId="23AEEA78" w:rsidR="00D82683" w:rsidRDefault="00D82683">
            <w:pPr>
              <w:jc w:val="center"/>
              <w:rPr>
                <w:ins w:id="2228" w:author="Maria Solana Gonzalez" w:date="2017-05-30T15:55:00Z"/>
                <w:rFonts w:ascii="Book Antiqua" w:hAnsi="Book Antiqua"/>
              </w:rPr>
              <w:pPrChange w:id="2229" w:author="Maria Solana Gonzalez" w:date="2017-05-30T15:59:00Z">
                <w:pPr/>
              </w:pPrChange>
            </w:pPr>
            <w:ins w:id="2230" w:author="Maria Solana Gonzalez" w:date="2017-05-30T15:57:00Z">
              <w:r>
                <w:rPr>
                  <w:rFonts w:ascii="Book Antiqua" w:hAnsi="Book Antiqua"/>
                </w:rPr>
                <w:t>Experimento2_2</w:t>
              </w:r>
            </w:ins>
          </w:p>
        </w:tc>
      </w:tr>
      <w:tr w:rsidR="00D82683" w14:paraId="718A4076" w14:textId="77777777" w:rsidTr="00D35B8C">
        <w:trPr>
          <w:ins w:id="2231" w:author="Maria Solana Gonzalez" w:date="2017-05-30T15:55:00Z"/>
        </w:trPr>
        <w:tc>
          <w:tcPr>
            <w:tcW w:w="2881" w:type="dxa"/>
            <w:tcBorders>
              <w:left w:val="single" w:sz="18" w:space="0" w:color="auto"/>
              <w:right w:val="single" w:sz="18" w:space="0" w:color="auto"/>
            </w:tcBorders>
            <w:tcPrChange w:id="2232" w:author="Maria Solana Gonzalez" w:date="2017-05-30T19:30:00Z">
              <w:tcPr>
                <w:tcW w:w="2881" w:type="dxa"/>
              </w:tcPr>
            </w:tcPrChange>
          </w:tcPr>
          <w:p w14:paraId="05595F54" w14:textId="0865BE8F" w:rsidR="00D82683" w:rsidRDefault="00D82683">
            <w:pPr>
              <w:jc w:val="center"/>
              <w:rPr>
                <w:ins w:id="2233" w:author="Maria Solana Gonzalez" w:date="2017-05-30T15:55:00Z"/>
                <w:rFonts w:ascii="Book Antiqua" w:hAnsi="Book Antiqua"/>
              </w:rPr>
              <w:pPrChange w:id="2234" w:author="Maria Solana Gonzalez" w:date="2017-05-30T15:59:00Z">
                <w:pPr/>
              </w:pPrChange>
            </w:pPr>
            <w:ins w:id="2235" w:author="Maria Solana Gonzalez" w:date="2017-05-30T15:57:00Z">
              <w:r>
                <w:rPr>
                  <w:rFonts w:ascii="Book Antiqua" w:hAnsi="Book Antiqua"/>
                </w:rPr>
                <w:t>1-4, 7-9</w:t>
              </w:r>
            </w:ins>
          </w:p>
        </w:tc>
        <w:tc>
          <w:tcPr>
            <w:tcW w:w="2882" w:type="dxa"/>
            <w:tcBorders>
              <w:left w:val="single" w:sz="18" w:space="0" w:color="auto"/>
              <w:right w:val="single" w:sz="18" w:space="0" w:color="auto"/>
            </w:tcBorders>
            <w:tcPrChange w:id="2236" w:author="Maria Solana Gonzalez" w:date="2017-05-30T19:30:00Z">
              <w:tcPr>
                <w:tcW w:w="2882" w:type="dxa"/>
              </w:tcPr>
            </w:tcPrChange>
          </w:tcPr>
          <w:p w14:paraId="50AAD3BC" w14:textId="424C39EF" w:rsidR="00D82683" w:rsidRDefault="00D82683">
            <w:pPr>
              <w:jc w:val="center"/>
              <w:rPr>
                <w:ins w:id="2237" w:author="Maria Solana Gonzalez" w:date="2017-05-30T15:55:00Z"/>
                <w:rFonts w:ascii="Book Antiqua" w:hAnsi="Book Antiqua"/>
              </w:rPr>
              <w:pPrChange w:id="2238" w:author="Maria Solana Gonzalez" w:date="2017-05-30T15:59:00Z">
                <w:pPr/>
              </w:pPrChange>
            </w:pPr>
            <w:ins w:id="2239" w:author="Maria Solana Gonzalez" w:date="2017-05-30T15:57:00Z">
              <w:r>
                <w:rPr>
                  <w:rFonts w:ascii="Book Antiqua" w:hAnsi="Book Antiqua"/>
                </w:rPr>
                <w:t>5-6</w:t>
              </w:r>
            </w:ins>
          </w:p>
        </w:tc>
        <w:tc>
          <w:tcPr>
            <w:tcW w:w="2882" w:type="dxa"/>
            <w:tcBorders>
              <w:left w:val="single" w:sz="18" w:space="0" w:color="auto"/>
              <w:right w:val="single" w:sz="18" w:space="0" w:color="auto"/>
            </w:tcBorders>
            <w:tcPrChange w:id="2240" w:author="Maria Solana Gonzalez" w:date="2017-05-30T19:30:00Z">
              <w:tcPr>
                <w:tcW w:w="2882" w:type="dxa"/>
              </w:tcPr>
            </w:tcPrChange>
          </w:tcPr>
          <w:p w14:paraId="4489B24E" w14:textId="69EF8AD0" w:rsidR="00D82683" w:rsidRDefault="00D82683">
            <w:pPr>
              <w:jc w:val="center"/>
              <w:rPr>
                <w:ins w:id="2241" w:author="Maria Solana Gonzalez" w:date="2017-05-30T15:55:00Z"/>
                <w:rFonts w:ascii="Book Antiqua" w:hAnsi="Book Antiqua"/>
              </w:rPr>
              <w:pPrChange w:id="2242" w:author="Maria Solana Gonzalez" w:date="2017-05-30T15:59:00Z">
                <w:pPr/>
              </w:pPrChange>
            </w:pPr>
            <w:ins w:id="2243" w:author="Maria Solana Gonzalez" w:date="2017-05-30T15:57:00Z">
              <w:r>
                <w:rPr>
                  <w:rFonts w:ascii="Book Antiqua" w:hAnsi="Book Antiqua"/>
                </w:rPr>
                <w:t>Experimento2_3</w:t>
              </w:r>
            </w:ins>
          </w:p>
        </w:tc>
      </w:tr>
      <w:tr w:rsidR="00D82683" w14:paraId="5CDDCEE2" w14:textId="77777777" w:rsidTr="00D35B8C">
        <w:trPr>
          <w:ins w:id="2244" w:author="Maria Solana Gonzalez" w:date="2017-05-30T15:55:00Z"/>
        </w:trPr>
        <w:tc>
          <w:tcPr>
            <w:tcW w:w="2881" w:type="dxa"/>
            <w:tcBorders>
              <w:left w:val="single" w:sz="18" w:space="0" w:color="auto"/>
              <w:right w:val="single" w:sz="18" w:space="0" w:color="auto"/>
            </w:tcBorders>
            <w:tcPrChange w:id="2245" w:author="Maria Solana Gonzalez" w:date="2017-05-30T19:30:00Z">
              <w:tcPr>
                <w:tcW w:w="2881" w:type="dxa"/>
              </w:tcPr>
            </w:tcPrChange>
          </w:tcPr>
          <w:p w14:paraId="5FD7DECF" w14:textId="25AD3155" w:rsidR="00D82683" w:rsidRDefault="00D82683">
            <w:pPr>
              <w:jc w:val="center"/>
              <w:rPr>
                <w:ins w:id="2246" w:author="Maria Solana Gonzalez" w:date="2017-05-30T15:55:00Z"/>
                <w:rFonts w:ascii="Book Antiqua" w:hAnsi="Book Antiqua"/>
              </w:rPr>
              <w:pPrChange w:id="2247" w:author="Maria Solana Gonzalez" w:date="2017-05-30T15:59:00Z">
                <w:pPr/>
              </w:pPrChange>
            </w:pPr>
            <w:ins w:id="2248" w:author="Maria Solana Gonzalez" w:date="2017-05-30T15:57:00Z">
              <w:r>
                <w:rPr>
                  <w:rFonts w:ascii="Book Antiqua" w:hAnsi="Book Antiqua"/>
                </w:rPr>
                <w:t>1-6, 9</w:t>
              </w:r>
            </w:ins>
          </w:p>
        </w:tc>
        <w:tc>
          <w:tcPr>
            <w:tcW w:w="2882" w:type="dxa"/>
            <w:tcBorders>
              <w:left w:val="single" w:sz="18" w:space="0" w:color="auto"/>
              <w:right w:val="single" w:sz="18" w:space="0" w:color="auto"/>
            </w:tcBorders>
            <w:tcPrChange w:id="2249" w:author="Maria Solana Gonzalez" w:date="2017-05-30T19:30:00Z">
              <w:tcPr>
                <w:tcW w:w="2882" w:type="dxa"/>
              </w:tcPr>
            </w:tcPrChange>
          </w:tcPr>
          <w:p w14:paraId="778B936C" w14:textId="004A4AEC" w:rsidR="00D82683" w:rsidRDefault="00D82683">
            <w:pPr>
              <w:jc w:val="center"/>
              <w:rPr>
                <w:ins w:id="2250" w:author="Maria Solana Gonzalez" w:date="2017-05-30T15:55:00Z"/>
                <w:rFonts w:ascii="Book Antiqua" w:hAnsi="Book Antiqua"/>
              </w:rPr>
              <w:pPrChange w:id="2251" w:author="Maria Solana Gonzalez" w:date="2017-05-30T15:59:00Z">
                <w:pPr/>
              </w:pPrChange>
            </w:pPr>
            <w:ins w:id="2252" w:author="Maria Solana Gonzalez" w:date="2017-05-30T15:57:00Z">
              <w:r>
                <w:rPr>
                  <w:rFonts w:ascii="Book Antiqua" w:hAnsi="Book Antiqua"/>
                </w:rPr>
                <w:t>7-8</w:t>
              </w:r>
            </w:ins>
          </w:p>
        </w:tc>
        <w:tc>
          <w:tcPr>
            <w:tcW w:w="2882" w:type="dxa"/>
            <w:tcBorders>
              <w:left w:val="single" w:sz="18" w:space="0" w:color="auto"/>
              <w:right w:val="single" w:sz="18" w:space="0" w:color="auto"/>
            </w:tcBorders>
            <w:tcPrChange w:id="2253" w:author="Maria Solana Gonzalez" w:date="2017-05-30T19:30:00Z">
              <w:tcPr>
                <w:tcW w:w="2882" w:type="dxa"/>
              </w:tcPr>
            </w:tcPrChange>
          </w:tcPr>
          <w:p w14:paraId="40A38979" w14:textId="3D28E653" w:rsidR="00D82683" w:rsidRDefault="00D82683">
            <w:pPr>
              <w:jc w:val="center"/>
              <w:rPr>
                <w:ins w:id="2254" w:author="Maria Solana Gonzalez" w:date="2017-05-30T15:55:00Z"/>
                <w:rFonts w:ascii="Book Antiqua" w:hAnsi="Book Antiqua"/>
              </w:rPr>
              <w:pPrChange w:id="2255" w:author="Maria Solana Gonzalez" w:date="2017-05-30T15:59:00Z">
                <w:pPr/>
              </w:pPrChange>
            </w:pPr>
            <w:ins w:id="2256" w:author="Maria Solana Gonzalez" w:date="2017-05-30T15:57:00Z">
              <w:r>
                <w:rPr>
                  <w:rFonts w:ascii="Book Antiqua" w:hAnsi="Book Antiqua"/>
                </w:rPr>
                <w:t>Experimento2_4</w:t>
              </w:r>
            </w:ins>
          </w:p>
        </w:tc>
      </w:tr>
      <w:tr w:rsidR="00D82683" w14:paraId="278EF29E" w14:textId="77777777" w:rsidTr="00D35B8C">
        <w:trPr>
          <w:ins w:id="2257" w:author="Maria Solana Gonzalez" w:date="2017-05-30T15:55:00Z"/>
        </w:trPr>
        <w:tc>
          <w:tcPr>
            <w:tcW w:w="2881" w:type="dxa"/>
            <w:tcBorders>
              <w:left w:val="single" w:sz="18" w:space="0" w:color="auto"/>
              <w:right w:val="single" w:sz="18" w:space="0" w:color="auto"/>
            </w:tcBorders>
            <w:tcPrChange w:id="2258" w:author="Maria Solana Gonzalez" w:date="2017-05-30T19:30:00Z">
              <w:tcPr>
                <w:tcW w:w="2881" w:type="dxa"/>
              </w:tcPr>
            </w:tcPrChange>
          </w:tcPr>
          <w:p w14:paraId="44568B78" w14:textId="6518C688" w:rsidR="00D82683" w:rsidRDefault="00D82683">
            <w:pPr>
              <w:jc w:val="center"/>
              <w:rPr>
                <w:ins w:id="2259" w:author="Maria Solana Gonzalez" w:date="2017-05-30T15:55:00Z"/>
                <w:rFonts w:ascii="Book Antiqua" w:hAnsi="Book Antiqua"/>
              </w:rPr>
              <w:pPrChange w:id="2260" w:author="Maria Solana Gonzalez" w:date="2017-05-30T15:59:00Z">
                <w:pPr/>
              </w:pPrChange>
            </w:pPr>
            <w:ins w:id="2261" w:author="Maria Solana Gonzalez" w:date="2017-05-30T15:58:00Z">
              <w:r>
                <w:rPr>
                  <w:rFonts w:ascii="Book Antiqua" w:hAnsi="Book Antiqua"/>
                </w:rPr>
                <w:t>1-7</w:t>
              </w:r>
            </w:ins>
          </w:p>
        </w:tc>
        <w:tc>
          <w:tcPr>
            <w:tcW w:w="2882" w:type="dxa"/>
            <w:tcBorders>
              <w:left w:val="single" w:sz="18" w:space="0" w:color="auto"/>
              <w:right w:val="single" w:sz="18" w:space="0" w:color="auto"/>
            </w:tcBorders>
            <w:tcPrChange w:id="2262" w:author="Maria Solana Gonzalez" w:date="2017-05-30T19:30:00Z">
              <w:tcPr>
                <w:tcW w:w="2882" w:type="dxa"/>
              </w:tcPr>
            </w:tcPrChange>
          </w:tcPr>
          <w:p w14:paraId="47314C7E" w14:textId="02854978" w:rsidR="00D82683" w:rsidRDefault="00D82683">
            <w:pPr>
              <w:jc w:val="center"/>
              <w:rPr>
                <w:ins w:id="2263" w:author="Maria Solana Gonzalez" w:date="2017-05-30T15:55:00Z"/>
                <w:rFonts w:ascii="Book Antiqua" w:hAnsi="Book Antiqua"/>
              </w:rPr>
              <w:pPrChange w:id="2264" w:author="Maria Solana Gonzalez" w:date="2017-05-30T15:59:00Z">
                <w:pPr/>
              </w:pPrChange>
            </w:pPr>
            <w:ins w:id="2265" w:author="Maria Solana Gonzalez" w:date="2017-05-30T15:58:00Z">
              <w:r>
                <w:rPr>
                  <w:rFonts w:ascii="Book Antiqua" w:hAnsi="Book Antiqua"/>
                </w:rPr>
                <w:t>8-9</w:t>
              </w:r>
            </w:ins>
          </w:p>
        </w:tc>
        <w:tc>
          <w:tcPr>
            <w:tcW w:w="2882" w:type="dxa"/>
            <w:tcBorders>
              <w:left w:val="single" w:sz="18" w:space="0" w:color="auto"/>
              <w:right w:val="single" w:sz="18" w:space="0" w:color="auto"/>
            </w:tcBorders>
            <w:tcPrChange w:id="2266" w:author="Maria Solana Gonzalez" w:date="2017-05-30T19:30:00Z">
              <w:tcPr>
                <w:tcW w:w="2882" w:type="dxa"/>
              </w:tcPr>
            </w:tcPrChange>
          </w:tcPr>
          <w:p w14:paraId="495045B4" w14:textId="4E602FF3" w:rsidR="00D82683" w:rsidRDefault="00D82683">
            <w:pPr>
              <w:jc w:val="center"/>
              <w:rPr>
                <w:ins w:id="2267" w:author="Maria Solana Gonzalez" w:date="2017-05-30T15:55:00Z"/>
                <w:rFonts w:ascii="Book Antiqua" w:hAnsi="Book Antiqua"/>
              </w:rPr>
              <w:pPrChange w:id="2268" w:author="Maria Solana Gonzalez" w:date="2017-05-30T15:59:00Z">
                <w:pPr/>
              </w:pPrChange>
            </w:pPr>
            <w:ins w:id="2269" w:author="Maria Solana Gonzalez" w:date="2017-05-30T15:58:00Z">
              <w:r>
                <w:rPr>
                  <w:rFonts w:ascii="Book Antiqua" w:hAnsi="Book Antiqua"/>
                </w:rPr>
                <w:t>Experimento2_5</w:t>
              </w:r>
            </w:ins>
          </w:p>
        </w:tc>
      </w:tr>
      <w:tr w:rsidR="00D82683" w14:paraId="0F51E6B7" w14:textId="77777777" w:rsidTr="00D35B8C">
        <w:trPr>
          <w:ins w:id="2270" w:author="Maria Solana Gonzalez" w:date="2017-05-30T15:55:00Z"/>
        </w:trPr>
        <w:tc>
          <w:tcPr>
            <w:tcW w:w="2881" w:type="dxa"/>
            <w:tcBorders>
              <w:left w:val="single" w:sz="18" w:space="0" w:color="auto"/>
              <w:right w:val="single" w:sz="18" w:space="0" w:color="auto"/>
            </w:tcBorders>
            <w:tcPrChange w:id="2271" w:author="Maria Solana Gonzalez" w:date="2017-05-30T19:30:00Z">
              <w:tcPr>
                <w:tcW w:w="2881" w:type="dxa"/>
              </w:tcPr>
            </w:tcPrChange>
          </w:tcPr>
          <w:p w14:paraId="31FE6447" w14:textId="5B1C4F53" w:rsidR="00D82683" w:rsidRDefault="00D82683">
            <w:pPr>
              <w:jc w:val="center"/>
              <w:rPr>
                <w:ins w:id="2272" w:author="Maria Solana Gonzalez" w:date="2017-05-30T15:55:00Z"/>
                <w:rFonts w:ascii="Book Antiqua" w:hAnsi="Book Antiqua"/>
              </w:rPr>
              <w:pPrChange w:id="2273" w:author="Maria Solana Gonzalez" w:date="2017-05-30T15:59:00Z">
                <w:pPr/>
              </w:pPrChange>
            </w:pPr>
            <w:ins w:id="2274"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75" w:author="Maria Solana Gonzalez" w:date="2017-05-30T19:30:00Z">
              <w:tcPr>
                <w:tcW w:w="2882" w:type="dxa"/>
              </w:tcPr>
            </w:tcPrChange>
          </w:tcPr>
          <w:p w14:paraId="0759B936" w14:textId="7D49A683" w:rsidR="00D82683" w:rsidRDefault="00D82683">
            <w:pPr>
              <w:jc w:val="center"/>
              <w:rPr>
                <w:ins w:id="2276" w:author="Maria Solana Gonzalez" w:date="2017-05-30T15:55:00Z"/>
                <w:rFonts w:ascii="Book Antiqua" w:hAnsi="Book Antiqua"/>
              </w:rPr>
              <w:pPrChange w:id="2277" w:author="Maria Solana Gonzalez" w:date="2017-05-30T15:59:00Z">
                <w:pPr/>
              </w:pPrChange>
            </w:pPr>
            <w:ins w:id="2278" w:author="Maria Solana Gonzalez" w:date="2017-05-30T15:58:00Z">
              <w:r>
                <w:rPr>
                  <w:rFonts w:ascii="Book Antiqua" w:hAnsi="Book Antiqua"/>
                </w:rPr>
                <w:t>1,9</w:t>
              </w:r>
            </w:ins>
          </w:p>
        </w:tc>
        <w:tc>
          <w:tcPr>
            <w:tcW w:w="2882" w:type="dxa"/>
            <w:tcBorders>
              <w:left w:val="single" w:sz="18" w:space="0" w:color="auto"/>
              <w:right w:val="single" w:sz="18" w:space="0" w:color="auto"/>
            </w:tcBorders>
            <w:tcPrChange w:id="2279" w:author="Maria Solana Gonzalez" w:date="2017-05-30T19:30:00Z">
              <w:tcPr>
                <w:tcW w:w="2882" w:type="dxa"/>
              </w:tcPr>
            </w:tcPrChange>
          </w:tcPr>
          <w:p w14:paraId="1822EFB0" w14:textId="179F8D19" w:rsidR="00D82683" w:rsidRDefault="00D82683">
            <w:pPr>
              <w:jc w:val="center"/>
              <w:rPr>
                <w:ins w:id="2280" w:author="Maria Solana Gonzalez" w:date="2017-05-30T15:55:00Z"/>
                <w:rFonts w:ascii="Book Antiqua" w:hAnsi="Book Antiqua"/>
              </w:rPr>
              <w:pPrChange w:id="2281" w:author="Maria Solana Gonzalez" w:date="2017-05-30T15:59:00Z">
                <w:pPr/>
              </w:pPrChange>
            </w:pPr>
            <w:ins w:id="2282" w:author="Maria Solana Gonzalez" w:date="2017-05-30T15:58:00Z">
              <w:r>
                <w:rPr>
                  <w:rFonts w:ascii="Book Antiqua" w:hAnsi="Book Antiqua"/>
                </w:rPr>
                <w:t>Experimento2_6</w:t>
              </w:r>
            </w:ins>
          </w:p>
        </w:tc>
      </w:tr>
      <w:tr w:rsidR="00D82683" w14:paraId="22A96EB7" w14:textId="77777777" w:rsidTr="00D35B8C">
        <w:trPr>
          <w:ins w:id="2283" w:author="Maria Solana Gonzalez" w:date="2017-05-30T15:55:00Z"/>
        </w:trPr>
        <w:tc>
          <w:tcPr>
            <w:tcW w:w="2881" w:type="dxa"/>
            <w:tcBorders>
              <w:left w:val="single" w:sz="18" w:space="0" w:color="auto"/>
              <w:right w:val="single" w:sz="18" w:space="0" w:color="auto"/>
            </w:tcBorders>
            <w:tcPrChange w:id="2284" w:author="Maria Solana Gonzalez" w:date="2017-05-30T19:30:00Z">
              <w:tcPr>
                <w:tcW w:w="2881" w:type="dxa"/>
              </w:tcPr>
            </w:tcPrChange>
          </w:tcPr>
          <w:p w14:paraId="540CC1A9" w14:textId="5EF4C688" w:rsidR="00D82683" w:rsidRDefault="00D82683">
            <w:pPr>
              <w:jc w:val="center"/>
              <w:rPr>
                <w:ins w:id="2285" w:author="Maria Solana Gonzalez" w:date="2017-05-30T15:55:00Z"/>
                <w:rFonts w:ascii="Book Antiqua" w:hAnsi="Book Antiqua"/>
              </w:rPr>
              <w:pPrChange w:id="2286" w:author="Maria Solana Gonzalez" w:date="2017-05-30T15:59:00Z">
                <w:pPr/>
              </w:pPrChange>
            </w:pPr>
            <w:ins w:id="2287" w:author="Maria Solana Gonzalez" w:date="2017-05-30T15:58:00Z">
              <w:r>
                <w:rPr>
                  <w:rFonts w:ascii="Book Antiqua" w:hAnsi="Book Antiqua"/>
                </w:rPr>
                <w:t>1, 3-7, 9</w:t>
              </w:r>
            </w:ins>
          </w:p>
        </w:tc>
        <w:tc>
          <w:tcPr>
            <w:tcW w:w="2882" w:type="dxa"/>
            <w:tcBorders>
              <w:left w:val="single" w:sz="18" w:space="0" w:color="auto"/>
              <w:right w:val="single" w:sz="18" w:space="0" w:color="auto"/>
            </w:tcBorders>
            <w:tcPrChange w:id="2288" w:author="Maria Solana Gonzalez" w:date="2017-05-30T19:30:00Z">
              <w:tcPr>
                <w:tcW w:w="2882" w:type="dxa"/>
              </w:tcPr>
            </w:tcPrChange>
          </w:tcPr>
          <w:p w14:paraId="086E5FAB" w14:textId="635ED252" w:rsidR="00D82683" w:rsidRDefault="00D82683">
            <w:pPr>
              <w:jc w:val="center"/>
              <w:rPr>
                <w:ins w:id="2289" w:author="Maria Solana Gonzalez" w:date="2017-05-30T15:55:00Z"/>
                <w:rFonts w:ascii="Book Antiqua" w:hAnsi="Book Antiqua"/>
              </w:rPr>
              <w:pPrChange w:id="2290" w:author="Maria Solana Gonzalez" w:date="2017-05-30T15:59:00Z">
                <w:pPr/>
              </w:pPrChange>
            </w:pPr>
            <w:ins w:id="2291"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92" w:author="Maria Solana Gonzalez" w:date="2017-05-30T19:30:00Z">
              <w:tcPr>
                <w:tcW w:w="2882" w:type="dxa"/>
              </w:tcPr>
            </w:tcPrChange>
          </w:tcPr>
          <w:p w14:paraId="0D58CC7C" w14:textId="644DBBCA" w:rsidR="00D82683" w:rsidRDefault="00D82683">
            <w:pPr>
              <w:jc w:val="center"/>
              <w:rPr>
                <w:ins w:id="2293" w:author="Maria Solana Gonzalez" w:date="2017-05-30T15:55:00Z"/>
                <w:rFonts w:ascii="Book Antiqua" w:hAnsi="Book Antiqua"/>
              </w:rPr>
              <w:pPrChange w:id="2294" w:author="Maria Solana Gonzalez" w:date="2017-05-30T15:59:00Z">
                <w:pPr/>
              </w:pPrChange>
            </w:pPr>
            <w:ins w:id="2295" w:author="Maria Solana Gonzalez" w:date="2017-05-30T15:58:00Z">
              <w:r>
                <w:rPr>
                  <w:rFonts w:ascii="Book Antiqua" w:hAnsi="Book Antiqua"/>
                </w:rPr>
                <w:t>Experimento2_7</w:t>
              </w:r>
            </w:ins>
          </w:p>
        </w:tc>
      </w:tr>
      <w:tr w:rsidR="00D82683" w14:paraId="7D43B447" w14:textId="77777777" w:rsidTr="00D35B8C">
        <w:trPr>
          <w:ins w:id="2296" w:author="Maria Solana Gonzalez" w:date="2017-05-30T15:55:00Z"/>
        </w:trPr>
        <w:tc>
          <w:tcPr>
            <w:tcW w:w="2881" w:type="dxa"/>
            <w:tcBorders>
              <w:left w:val="single" w:sz="18" w:space="0" w:color="auto"/>
              <w:bottom w:val="single" w:sz="4" w:space="0" w:color="auto"/>
              <w:right w:val="single" w:sz="18" w:space="0" w:color="auto"/>
            </w:tcBorders>
            <w:tcPrChange w:id="2297" w:author="Maria Solana Gonzalez" w:date="2017-05-30T19:30:00Z">
              <w:tcPr>
                <w:tcW w:w="2881" w:type="dxa"/>
              </w:tcPr>
            </w:tcPrChange>
          </w:tcPr>
          <w:p w14:paraId="590928C3" w14:textId="152A1678" w:rsidR="00D82683" w:rsidRDefault="00D82683">
            <w:pPr>
              <w:jc w:val="center"/>
              <w:rPr>
                <w:ins w:id="2298" w:author="Maria Solana Gonzalez" w:date="2017-05-30T15:55:00Z"/>
                <w:rFonts w:ascii="Book Antiqua" w:hAnsi="Book Antiqua"/>
              </w:rPr>
              <w:pPrChange w:id="2299" w:author="Maria Solana Gonzalez" w:date="2017-05-30T15:59:00Z">
                <w:pPr/>
              </w:pPrChange>
            </w:pPr>
            <w:ins w:id="2300" w:author="Maria Solana Gonzalez" w:date="2017-05-30T15:58:00Z">
              <w:r>
                <w:rPr>
                  <w:rFonts w:ascii="Book Antiqua" w:hAnsi="Book Antiqua"/>
                </w:rPr>
                <w:t>1-2, 4, 6-9</w:t>
              </w:r>
            </w:ins>
          </w:p>
        </w:tc>
        <w:tc>
          <w:tcPr>
            <w:tcW w:w="2882" w:type="dxa"/>
            <w:tcBorders>
              <w:left w:val="single" w:sz="18" w:space="0" w:color="auto"/>
              <w:bottom w:val="single" w:sz="4" w:space="0" w:color="auto"/>
              <w:right w:val="single" w:sz="18" w:space="0" w:color="auto"/>
            </w:tcBorders>
            <w:tcPrChange w:id="2301" w:author="Maria Solana Gonzalez" w:date="2017-05-30T19:30:00Z">
              <w:tcPr>
                <w:tcW w:w="2882" w:type="dxa"/>
              </w:tcPr>
            </w:tcPrChange>
          </w:tcPr>
          <w:p w14:paraId="4F6DA937" w14:textId="6531916C" w:rsidR="00D82683" w:rsidRDefault="00D82683">
            <w:pPr>
              <w:jc w:val="center"/>
              <w:rPr>
                <w:ins w:id="2302" w:author="Maria Solana Gonzalez" w:date="2017-05-30T15:55:00Z"/>
                <w:rFonts w:ascii="Book Antiqua" w:hAnsi="Book Antiqua"/>
              </w:rPr>
              <w:pPrChange w:id="2303" w:author="Maria Solana Gonzalez" w:date="2017-05-30T15:59:00Z">
                <w:pPr/>
              </w:pPrChange>
            </w:pPr>
            <w:ins w:id="2304" w:author="Maria Solana Gonzalez" w:date="2017-05-30T15:59:00Z">
              <w:r>
                <w:rPr>
                  <w:rFonts w:ascii="Book Antiqua" w:hAnsi="Book Antiqua"/>
                </w:rPr>
                <w:t>3,5</w:t>
              </w:r>
            </w:ins>
          </w:p>
        </w:tc>
        <w:tc>
          <w:tcPr>
            <w:tcW w:w="2882" w:type="dxa"/>
            <w:tcBorders>
              <w:left w:val="single" w:sz="18" w:space="0" w:color="auto"/>
              <w:bottom w:val="single" w:sz="4" w:space="0" w:color="auto"/>
              <w:right w:val="single" w:sz="18" w:space="0" w:color="auto"/>
            </w:tcBorders>
            <w:tcPrChange w:id="2305" w:author="Maria Solana Gonzalez" w:date="2017-05-30T19:30:00Z">
              <w:tcPr>
                <w:tcW w:w="2882" w:type="dxa"/>
              </w:tcPr>
            </w:tcPrChange>
          </w:tcPr>
          <w:p w14:paraId="3D017DCB" w14:textId="1C224C9A" w:rsidR="00D82683" w:rsidRDefault="00D82683">
            <w:pPr>
              <w:jc w:val="center"/>
              <w:rPr>
                <w:ins w:id="2306" w:author="Maria Solana Gonzalez" w:date="2017-05-30T15:55:00Z"/>
                <w:rFonts w:ascii="Book Antiqua" w:hAnsi="Book Antiqua"/>
              </w:rPr>
              <w:pPrChange w:id="2307" w:author="Maria Solana Gonzalez" w:date="2017-05-30T15:59:00Z">
                <w:pPr/>
              </w:pPrChange>
            </w:pPr>
            <w:ins w:id="2308" w:author="Maria Solana Gonzalez" w:date="2017-05-30T15:59:00Z">
              <w:r>
                <w:rPr>
                  <w:rFonts w:ascii="Book Antiqua" w:hAnsi="Book Antiqua"/>
                </w:rPr>
                <w:t>Experimento2_8</w:t>
              </w:r>
            </w:ins>
          </w:p>
        </w:tc>
      </w:tr>
      <w:tr w:rsidR="00D82683" w14:paraId="21E0F4FC" w14:textId="77777777" w:rsidTr="00D35B8C">
        <w:trPr>
          <w:ins w:id="2309" w:author="Maria Solana Gonzalez" w:date="2017-05-30T15:55:00Z"/>
        </w:trPr>
        <w:tc>
          <w:tcPr>
            <w:tcW w:w="2881" w:type="dxa"/>
            <w:tcBorders>
              <w:left w:val="single" w:sz="18" w:space="0" w:color="auto"/>
              <w:bottom w:val="single" w:sz="18" w:space="0" w:color="auto"/>
              <w:right w:val="single" w:sz="18" w:space="0" w:color="auto"/>
            </w:tcBorders>
            <w:tcPrChange w:id="2310" w:author="Maria Solana Gonzalez" w:date="2017-05-30T19:30:00Z">
              <w:tcPr>
                <w:tcW w:w="2881" w:type="dxa"/>
              </w:tcPr>
            </w:tcPrChange>
          </w:tcPr>
          <w:p w14:paraId="2967F856" w14:textId="6AE18104" w:rsidR="00D82683" w:rsidRDefault="00D82683">
            <w:pPr>
              <w:jc w:val="center"/>
              <w:rPr>
                <w:ins w:id="2311" w:author="Maria Solana Gonzalez" w:date="2017-05-30T15:55:00Z"/>
                <w:rFonts w:ascii="Book Antiqua" w:hAnsi="Book Antiqua"/>
              </w:rPr>
              <w:pPrChange w:id="2312" w:author="Maria Solana Gonzalez" w:date="2017-05-30T15:59:00Z">
                <w:pPr/>
              </w:pPrChange>
            </w:pPr>
            <w:ins w:id="2313" w:author="Maria Solana Gonzalez" w:date="2017-05-30T15:59:00Z">
              <w:r>
                <w:rPr>
                  <w:rFonts w:ascii="Book Antiqua" w:hAnsi="Book Antiqua"/>
                </w:rPr>
                <w:t>1, 3-8</w:t>
              </w:r>
            </w:ins>
          </w:p>
        </w:tc>
        <w:tc>
          <w:tcPr>
            <w:tcW w:w="2882" w:type="dxa"/>
            <w:tcBorders>
              <w:left w:val="single" w:sz="18" w:space="0" w:color="auto"/>
              <w:bottom w:val="single" w:sz="18" w:space="0" w:color="auto"/>
              <w:right w:val="single" w:sz="18" w:space="0" w:color="auto"/>
            </w:tcBorders>
            <w:tcPrChange w:id="2314" w:author="Maria Solana Gonzalez" w:date="2017-05-30T19:30:00Z">
              <w:tcPr>
                <w:tcW w:w="2882" w:type="dxa"/>
              </w:tcPr>
            </w:tcPrChange>
          </w:tcPr>
          <w:p w14:paraId="14AECE7E" w14:textId="026D8019" w:rsidR="00D82683" w:rsidRDefault="00D82683">
            <w:pPr>
              <w:jc w:val="center"/>
              <w:rPr>
                <w:ins w:id="2315" w:author="Maria Solana Gonzalez" w:date="2017-05-30T15:55:00Z"/>
                <w:rFonts w:ascii="Book Antiqua" w:hAnsi="Book Antiqua"/>
              </w:rPr>
              <w:pPrChange w:id="2316" w:author="Maria Solana Gonzalez" w:date="2017-05-30T15:59:00Z">
                <w:pPr/>
              </w:pPrChange>
            </w:pPr>
            <w:ins w:id="2317" w:author="Maria Solana Gonzalez" w:date="2017-05-30T15:59:00Z">
              <w:r>
                <w:rPr>
                  <w:rFonts w:ascii="Book Antiqua" w:hAnsi="Book Antiqua"/>
                </w:rPr>
                <w:t>2,9</w:t>
              </w:r>
            </w:ins>
          </w:p>
        </w:tc>
        <w:tc>
          <w:tcPr>
            <w:tcW w:w="2882" w:type="dxa"/>
            <w:tcBorders>
              <w:left w:val="single" w:sz="18" w:space="0" w:color="auto"/>
              <w:bottom w:val="single" w:sz="18" w:space="0" w:color="auto"/>
              <w:right w:val="single" w:sz="18" w:space="0" w:color="auto"/>
            </w:tcBorders>
            <w:tcPrChange w:id="2318" w:author="Maria Solana Gonzalez" w:date="2017-05-30T19:30:00Z">
              <w:tcPr>
                <w:tcW w:w="2882" w:type="dxa"/>
              </w:tcPr>
            </w:tcPrChange>
          </w:tcPr>
          <w:p w14:paraId="113463AF" w14:textId="176BBB8F" w:rsidR="00D82683" w:rsidRDefault="00D82683">
            <w:pPr>
              <w:jc w:val="center"/>
              <w:rPr>
                <w:ins w:id="2319" w:author="Maria Solana Gonzalez" w:date="2017-05-30T15:55:00Z"/>
                <w:rFonts w:ascii="Book Antiqua" w:hAnsi="Book Antiqua"/>
              </w:rPr>
              <w:pPrChange w:id="2320" w:author="Maria Solana Gonzalez" w:date="2017-05-30T15:59:00Z">
                <w:pPr/>
              </w:pPrChange>
            </w:pPr>
            <w:ins w:id="2321" w:author="Maria Solana Gonzalez" w:date="2017-05-30T15:59:00Z">
              <w:r>
                <w:rPr>
                  <w:rFonts w:ascii="Book Antiqua" w:hAnsi="Book Antiqua"/>
                </w:rPr>
                <w:t>Experimento2_9</w:t>
              </w:r>
            </w:ins>
          </w:p>
        </w:tc>
      </w:tr>
    </w:tbl>
    <w:p w14:paraId="44D85CD2" w14:textId="77777777" w:rsidR="00D82683" w:rsidRDefault="00D82683" w:rsidP="007628A5">
      <w:pPr>
        <w:rPr>
          <w:ins w:id="2322" w:author="Maria Solana Gonzalez" w:date="2017-05-30T20:07:00Z"/>
          <w:rFonts w:ascii="Book Antiqua" w:hAnsi="Book Antiqua"/>
        </w:rPr>
      </w:pPr>
    </w:p>
    <w:p w14:paraId="0600CD3F" w14:textId="77777777" w:rsidR="00EC68F4" w:rsidRDefault="00EC68F4" w:rsidP="007628A5">
      <w:pPr>
        <w:rPr>
          <w:ins w:id="2323" w:author="Maria Solana Gonzalez" w:date="2017-05-30T20:07:00Z"/>
          <w:rFonts w:ascii="Book Antiqua" w:hAnsi="Book Antiqua"/>
        </w:rPr>
      </w:pPr>
    </w:p>
    <w:p w14:paraId="12A5DC52" w14:textId="0001F0C3" w:rsidR="00EC68F4" w:rsidRDefault="00EC68F4">
      <w:pPr>
        <w:ind w:firstLine="709"/>
        <w:rPr>
          <w:ins w:id="2324" w:author="Maria Solana Gonzalez" w:date="2017-05-30T19:31:00Z"/>
          <w:rFonts w:ascii="Book Antiqua" w:hAnsi="Book Antiqua"/>
        </w:rPr>
        <w:pPrChange w:id="2325" w:author="Maria Solana Gonzalez" w:date="2017-05-30T20:07:00Z">
          <w:pPr/>
        </w:pPrChange>
      </w:pPr>
      <w:ins w:id="2326" w:author="Maria Solana Gonzalez" w:date="2017-05-30T20:07:00Z">
        <w:r>
          <w:rPr>
            <w:rFonts w:ascii="Book Antiqua" w:hAnsi="Book Antiqua"/>
          </w:rPr>
          <w:t>5.2.2 Experimento 3</w:t>
        </w:r>
      </w:ins>
    </w:p>
    <w:p w14:paraId="7A04DF08" w14:textId="77777777" w:rsidR="00D35B8C" w:rsidRPr="007628A5" w:rsidRDefault="00D35B8C" w:rsidP="007628A5">
      <w:pPr>
        <w:rPr>
          <w:ins w:id="2327" w:author="Maria Solana Gonzalez" w:date="2017-05-30T15:33:00Z"/>
          <w:rFonts w:ascii="Book Antiqua" w:hAnsi="Book Antiqua"/>
        </w:rPr>
      </w:pPr>
    </w:p>
    <w:p w14:paraId="4F009F5F" w14:textId="77777777" w:rsidR="00F700A5" w:rsidRPr="00186923" w:rsidRDefault="00F700A5" w:rsidP="008716B7">
      <w:pPr>
        <w:rPr>
          <w:ins w:id="2328" w:author="Maria Solana Gonzalez" w:date="2017-05-30T15:31:00Z"/>
          <w:rFonts w:ascii="Book Antiqua" w:hAnsi="Book Antiqua"/>
        </w:rPr>
      </w:pPr>
    </w:p>
    <w:p w14:paraId="4DA6585D" w14:textId="4A21B77C" w:rsidR="00E00D22" w:rsidRDefault="00EC68F4">
      <w:pPr>
        <w:jc w:val="both"/>
        <w:rPr>
          <w:ins w:id="2329" w:author="Maria Solana Gonzalez" w:date="2017-05-30T20:19:00Z"/>
          <w:rFonts w:ascii="Book Antiqua" w:hAnsi="Book Antiqua"/>
        </w:rPr>
        <w:pPrChange w:id="2330" w:author="Maria Solana Gonzalez" w:date="2017-05-30T20:37:00Z">
          <w:pPr/>
        </w:pPrChange>
      </w:pPr>
      <w:ins w:id="2331" w:author="Maria Solana Gonzalez" w:date="2017-05-30T20:07:00Z">
        <w:r>
          <w:rPr>
            <w:rFonts w:ascii="Book Antiqua" w:hAnsi="Book Antiqua"/>
          </w:rPr>
          <w:t>El dataset para este experimento [REFERENCIA] estaba formado por im</w:t>
        </w:r>
      </w:ins>
      <w:ins w:id="2332" w:author="Maria Solana Gonzalez" w:date="2017-05-30T20:08:00Z">
        <w:r>
          <w:rPr>
            <w:rFonts w:ascii="Book Antiqua" w:hAnsi="Book Antiqua"/>
          </w:rPr>
          <w:t>ágenes en formato TIFF. Como en el experimento 1</w:t>
        </w:r>
      </w:ins>
      <w:ins w:id="2333" w:author="Maria Solana Gonzalez" w:date="2017-05-30T20:09:00Z">
        <w:r>
          <w:rPr>
            <w:rFonts w:ascii="Book Antiqua" w:hAnsi="Book Antiqua"/>
          </w:rPr>
          <w:t xml:space="preserve"> la estructura de las carpetas es Result, Train y Test respectivamente</w:t>
        </w:r>
      </w:ins>
      <w:ins w:id="2334" w:author="Maria Solana Gonzalez" w:date="2017-05-30T20:10:00Z">
        <w:r w:rsidR="00EF6B12">
          <w:rPr>
            <w:rFonts w:ascii="Book Antiqua" w:hAnsi="Book Antiqua"/>
          </w:rPr>
          <w:t>. La primera carpeta contendrá</w:t>
        </w:r>
        <w:r w:rsidR="00E9538A">
          <w:rPr>
            <w:rFonts w:ascii="Book Antiqua" w:hAnsi="Book Antiqua"/>
          </w:rPr>
          <w:t xml:space="preserve"> los resultados del experimento, la segunda (Train) est</w:t>
        </w:r>
      </w:ins>
      <w:ins w:id="2335" w:author="Maria Solana Gonzalez" w:date="2017-05-30T20:12:00Z">
        <w:r w:rsidR="00E9538A">
          <w:rPr>
            <w:rFonts w:ascii="Book Antiqua" w:hAnsi="Book Antiqua"/>
          </w:rPr>
          <w:t>á formada por dos carpetas, Original y Manipulada formadas por 120 im</w:t>
        </w:r>
      </w:ins>
      <w:ins w:id="2336" w:author="Maria Solana Gonzalez" w:date="2017-05-30T20:13:00Z">
        <w:r w:rsidR="00E9538A">
          <w:rPr>
            <w:rFonts w:ascii="Book Antiqua" w:hAnsi="Book Antiqua"/>
          </w:rPr>
          <w:t>ágenes cada una para realizar el entrenamiento. Por último, la tercera carpeta (Test) también está formada por Original y Manipulada que constan de 100 im</w:t>
        </w:r>
      </w:ins>
      <w:ins w:id="2337" w:author="Maria Solana Gonzalez" w:date="2017-05-30T20:14:00Z">
        <w:r w:rsidR="00E9538A">
          <w:rPr>
            <w:rFonts w:ascii="Book Antiqua" w:hAnsi="Book Antiqua"/>
          </w:rPr>
          <w:t>ágenes cada una para testear.</w:t>
        </w:r>
      </w:ins>
    </w:p>
    <w:p w14:paraId="5103B273" w14:textId="77777777" w:rsidR="0020415A" w:rsidRDefault="0020415A">
      <w:pPr>
        <w:rPr>
          <w:ins w:id="2338" w:author="Maria Solana Gonzalez" w:date="2017-05-30T20:19:00Z"/>
          <w:rFonts w:ascii="Book Antiqua" w:hAnsi="Book Antiqua"/>
        </w:rPr>
      </w:pPr>
    </w:p>
    <w:p w14:paraId="15E1BB93" w14:textId="0FE5A90F" w:rsidR="0020415A" w:rsidRDefault="0020415A">
      <w:pPr>
        <w:ind w:firstLine="709"/>
        <w:rPr>
          <w:ins w:id="2339" w:author="Maria Solana Gonzalez" w:date="2017-05-30T20:19:00Z"/>
          <w:rFonts w:ascii="Book Antiqua" w:hAnsi="Book Antiqua"/>
        </w:rPr>
        <w:pPrChange w:id="2340" w:author="Maria Solana Gonzalez" w:date="2017-05-30T20:19:00Z">
          <w:pPr/>
        </w:pPrChange>
      </w:pPr>
      <w:ins w:id="2341" w:author="Maria Solana Gonzalez" w:date="2017-05-30T20:19:00Z">
        <w:r>
          <w:rPr>
            <w:rFonts w:ascii="Book Antiqua" w:hAnsi="Book Antiqua"/>
          </w:rPr>
          <w:t>5.2.3 Experimento 4</w:t>
        </w:r>
      </w:ins>
    </w:p>
    <w:p w14:paraId="78934FD4" w14:textId="77777777" w:rsidR="0020415A" w:rsidRDefault="0020415A" w:rsidP="0020415A">
      <w:pPr>
        <w:rPr>
          <w:ins w:id="2342" w:author="Maria Solana Gonzalez" w:date="2017-05-30T20:19:00Z"/>
          <w:rFonts w:ascii="Book Antiqua" w:hAnsi="Book Antiqua"/>
        </w:rPr>
      </w:pPr>
    </w:p>
    <w:p w14:paraId="466A7EBD" w14:textId="1025FDD3" w:rsidR="0020415A" w:rsidRDefault="0020415A">
      <w:pPr>
        <w:jc w:val="both"/>
        <w:rPr>
          <w:ins w:id="2343" w:author="Maria Solana Gonzalez" w:date="2017-05-30T20:21:00Z"/>
          <w:rFonts w:ascii="Book Antiqua" w:hAnsi="Book Antiqua"/>
        </w:rPr>
        <w:pPrChange w:id="2344" w:author="Maria Solana Gonzalez" w:date="2017-05-30T20:37:00Z">
          <w:pPr/>
        </w:pPrChange>
      </w:pPr>
      <w:ins w:id="2345" w:author="Maria Solana Gonzalez" w:date="2017-05-30T20:19:00Z">
        <w:r>
          <w:rPr>
            <w:rFonts w:ascii="Book Antiqua" w:hAnsi="Book Antiqua"/>
          </w:rPr>
          <w:t>En este experimento, se ha empleado el mismo dataset que para el experimento 1 [</w:t>
        </w:r>
      </w:ins>
      <w:ins w:id="2346" w:author="Maria Solana Gonzalez" w:date="2017-05-30T20:20:00Z">
        <w:r>
          <w:rPr>
            <w:rFonts w:ascii="Book Antiqua" w:hAnsi="Book Antiqua"/>
          </w:rPr>
          <w:t>REFERENCIA</w:t>
        </w:r>
      </w:ins>
      <w:ins w:id="2347" w:author="Maria Solana Gonzalez" w:date="2017-05-30T20:19:00Z">
        <w:r>
          <w:rPr>
            <w:rFonts w:ascii="Book Antiqua" w:hAnsi="Book Antiqua"/>
          </w:rPr>
          <w:t>]</w:t>
        </w:r>
      </w:ins>
      <w:ins w:id="2348" w:author="Maria Solana Gonzalez" w:date="2017-05-30T20:20:00Z">
        <w:r>
          <w:rPr>
            <w:rFonts w:ascii="Book Antiqua" w:hAnsi="Book Antiqua"/>
          </w:rPr>
          <w:t xml:space="preserve"> pero se diferencian en cuanto a que</w:t>
        </w:r>
      </w:ins>
      <w:ins w:id="2349" w:author="Maria Solana Gonzalez" w:date="2017-05-30T20:21:00Z">
        <w:r>
          <w:rPr>
            <w:rFonts w:ascii="Book Antiqua" w:hAnsi="Book Antiqua"/>
          </w:rPr>
          <w:t>,</w:t>
        </w:r>
      </w:ins>
      <w:ins w:id="2350" w:author="Maria Solana Gonzalez" w:date="2017-05-30T20:20:00Z">
        <w:r>
          <w:rPr>
            <w:rFonts w:ascii="Book Antiqua" w:hAnsi="Book Antiqua"/>
          </w:rPr>
          <w:t xml:space="preserve"> para este experimento en concreto, dichas imágenes han sido manipuladas por 5 aplicaciones para dispositivos móviles para editar imágenes. </w:t>
        </w:r>
      </w:ins>
      <w:ins w:id="2351" w:author="Maria Solana Gonzalez" w:date="2017-05-30T20:21:00Z">
        <w:r>
          <w:rPr>
            <w:rFonts w:ascii="Book Antiqua" w:hAnsi="Book Antiqua"/>
          </w:rPr>
          <w:t>Después de analizar y buscar información algunas de las aplicaciones para editar imágenes son:</w:t>
        </w:r>
      </w:ins>
    </w:p>
    <w:p w14:paraId="4887787C" w14:textId="77777777" w:rsidR="0020415A" w:rsidRDefault="0020415A" w:rsidP="0020415A">
      <w:pPr>
        <w:rPr>
          <w:ins w:id="2352" w:author="Maria Solana Gonzalez" w:date="2017-05-30T20:21:00Z"/>
          <w:rFonts w:ascii="Book Antiqua" w:hAnsi="Book Antiqua"/>
        </w:rPr>
      </w:pPr>
    </w:p>
    <w:p w14:paraId="1C8733CA" w14:textId="588762FA" w:rsidR="0020415A" w:rsidRDefault="002D3465">
      <w:pPr>
        <w:pStyle w:val="Prrafodelista"/>
        <w:numPr>
          <w:ilvl w:val="0"/>
          <w:numId w:val="48"/>
        </w:numPr>
        <w:rPr>
          <w:ins w:id="2353" w:author="Maria Solana Gonzalez" w:date="2017-05-30T20:22:00Z"/>
          <w:rFonts w:ascii="Book Antiqua" w:hAnsi="Book Antiqua"/>
        </w:rPr>
        <w:pPrChange w:id="2354" w:author="Maria Solana Gonzalez" w:date="2017-05-30T20:21:00Z">
          <w:pPr/>
        </w:pPrChange>
      </w:pPr>
      <w:ins w:id="2355" w:author="Maria Solana Gonzalez" w:date="2017-05-30T20:22:00Z">
        <w:r w:rsidRPr="002D3465">
          <w:rPr>
            <w:rFonts w:ascii="Book Antiqua" w:hAnsi="Book Antiqua"/>
            <w:sz w:val="24"/>
            <w:rPrChange w:id="2356" w:author="Maria Solana Gonzalez" w:date="2017-05-30T20:22:00Z">
              <w:rPr>
                <w:rFonts w:ascii="Book Antiqua" w:hAnsi="Book Antiqua"/>
              </w:rPr>
            </w:rPrChange>
          </w:rPr>
          <w:t>DarkRoom</w:t>
        </w:r>
        <w:r>
          <w:rPr>
            <w:rFonts w:ascii="Book Antiqua" w:hAnsi="Book Antiqua"/>
            <w:sz w:val="24"/>
          </w:rPr>
          <w:t>.</w:t>
        </w:r>
      </w:ins>
    </w:p>
    <w:p w14:paraId="0632738C" w14:textId="74F29680" w:rsidR="002D3465" w:rsidRDefault="002D3465">
      <w:pPr>
        <w:pStyle w:val="Prrafodelista"/>
        <w:numPr>
          <w:ilvl w:val="0"/>
          <w:numId w:val="48"/>
        </w:numPr>
        <w:rPr>
          <w:ins w:id="2357" w:author="Maria Solana Gonzalez" w:date="2017-05-30T20:22:00Z"/>
          <w:rFonts w:ascii="Book Antiqua" w:hAnsi="Book Antiqua"/>
        </w:rPr>
        <w:pPrChange w:id="2358" w:author="Maria Solana Gonzalez" w:date="2017-05-30T20:21:00Z">
          <w:pPr/>
        </w:pPrChange>
      </w:pPr>
      <w:ins w:id="2359" w:author="Maria Solana Gonzalez" w:date="2017-05-30T20:22:00Z">
        <w:r>
          <w:rPr>
            <w:rFonts w:ascii="Book Antiqua" w:hAnsi="Book Antiqua"/>
            <w:sz w:val="24"/>
          </w:rPr>
          <w:t>Layout.</w:t>
        </w:r>
      </w:ins>
    </w:p>
    <w:p w14:paraId="7A56F499" w14:textId="133B379F" w:rsidR="002D3465" w:rsidRDefault="002D3465">
      <w:pPr>
        <w:pStyle w:val="Prrafodelista"/>
        <w:numPr>
          <w:ilvl w:val="0"/>
          <w:numId w:val="48"/>
        </w:numPr>
        <w:rPr>
          <w:ins w:id="2360" w:author="Maria Solana Gonzalez" w:date="2017-05-30T20:22:00Z"/>
          <w:rFonts w:ascii="Book Antiqua" w:hAnsi="Book Antiqua"/>
        </w:rPr>
        <w:pPrChange w:id="2361" w:author="Maria Solana Gonzalez" w:date="2017-05-30T20:21:00Z">
          <w:pPr/>
        </w:pPrChange>
      </w:pPr>
      <w:ins w:id="2362" w:author="Maria Solana Gonzalez" w:date="2017-05-30T20:22:00Z">
        <w:r>
          <w:rPr>
            <w:rFonts w:ascii="Book Antiqua" w:hAnsi="Book Antiqua"/>
            <w:sz w:val="24"/>
          </w:rPr>
          <w:t>Picsart.</w:t>
        </w:r>
      </w:ins>
    </w:p>
    <w:p w14:paraId="1984B5B2" w14:textId="3F193D57" w:rsidR="002D3465" w:rsidRDefault="002D3465">
      <w:pPr>
        <w:pStyle w:val="Prrafodelista"/>
        <w:numPr>
          <w:ilvl w:val="0"/>
          <w:numId w:val="48"/>
        </w:numPr>
        <w:rPr>
          <w:ins w:id="2363" w:author="Maria Solana Gonzalez" w:date="2017-05-30T20:22:00Z"/>
          <w:rFonts w:ascii="Book Antiqua" w:hAnsi="Book Antiqua"/>
        </w:rPr>
        <w:pPrChange w:id="2364" w:author="Maria Solana Gonzalez" w:date="2017-05-30T20:21:00Z">
          <w:pPr/>
        </w:pPrChange>
      </w:pPr>
      <w:ins w:id="2365" w:author="Maria Solana Gonzalez" w:date="2017-05-30T20:22:00Z">
        <w:r>
          <w:rPr>
            <w:rFonts w:ascii="Book Antiqua" w:hAnsi="Book Antiqua"/>
            <w:sz w:val="24"/>
          </w:rPr>
          <w:t>Que_Doodle</w:t>
        </w:r>
      </w:ins>
    </w:p>
    <w:p w14:paraId="61D18CF3" w14:textId="78EC3BC9" w:rsidR="002D3465" w:rsidRDefault="002D3465">
      <w:pPr>
        <w:pStyle w:val="Prrafodelista"/>
        <w:numPr>
          <w:ilvl w:val="0"/>
          <w:numId w:val="48"/>
        </w:numPr>
        <w:rPr>
          <w:ins w:id="2366" w:author="Maria Solana Gonzalez" w:date="2017-05-30T20:22:00Z"/>
          <w:rFonts w:ascii="Book Antiqua" w:hAnsi="Book Antiqua"/>
        </w:rPr>
        <w:pPrChange w:id="2367" w:author="Maria Solana Gonzalez" w:date="2017-05-30T20:21:00Z">
          <w:pPr/>
        </w:pPrChange>
      </w:pPr>
      <w:ins w:id="2368" w:author="Maria Solana Gonzalez" w:date="2017-05-30T20:22:00Z">
        <w:r>
          <w:rPr>
            <w:rFonts w:ascii="Book Antiqua" w:hAnsi="Book Antiqua"/>
            <w:sz w:val="24"/>
          </w:rPr>
          <w:t>VSCOcam.</w:t>
        </w:r>
      </w:ins>
    </w:p>
    <w:p w14:paraId="4652FE22" w14:textId="77777777" w:rsidR="002D3465" w:rsidRDefault="002D3465" w:rsidP="002D3465">
      <w:pPr>
        <w:rPr>
          <w:ins w:id="2369" w:author="Maria Solana Gonzalez" w:date="2017-05-30T20:22:00Z"/>
          <w:rFonts w:ascii="Book Antiqua" w:hAnsi="Book Antiqua"/>
        </w:rPr>
      </w:pPr>
    </w:p>
    <w:p w14:paraId="4729EB0E" w14:textId="066457C9" w:rsidR="002D3465" w:rsidRDefault="002D3465">
      <w:pPr>
        <w:jc w:val="both"/>
        <w:rPr>
          <w:ins w:id="2370" w:author="Maria Solana Gonzalez" w:date="2017-05-30T20:42:00Z"/>
          <w:rFonts w:ascii="Book Antiqua" w:hAnsi="Book Antiqua"/>
        </w:rPr>
        <w:pPrChange w:id="2371" w:author="Maria Solana Gonzalez" w:date="2017-05-30T20:37:00Z">
          <w:pPr/>
        </w:pPrChange>
      </w:pPr>
      <w:ins w:id="2372" w:author="Maria Solana Gonzalez" w:date="2017-05-30T20:22:00Z">
        <w:r>
          <w:rPr>
            <w:rFonts w:ascii="Book Antiqua" w:hAnsi="Book Antiqua"/>
          </w:rPr>
          <w:lastRenderedPageBreak/>
          <w:t>El procedimiento a seguir ha sido el siguiente, en cada una de las aplicaciones se han realizado las mismas modificaciones a todas las im</w:t>
        </w:r>
      </w:ins>
      <w:ins w:id="2373" w:author="Maria Solana Gonzalez" w:date="2017-05-30T20:23:00Z">
        <w:r>
          <w:rPr>
            <w:rFonts w:ascii="Book Antiqua" w:hAnsi="Book Antiqua"/>
          </w:rPr>
          <w:t>ágenes de los modelos disponibles.</w:t>
        </w:r>
      </w:ins>
      <w:ins w:id="2374" w:author="Maria Solana Gonzalez" w:date="2017-05-30T20:25:00Z">
        <w:r w:rsidR="00121485">
          <w:rPr>
            <w:rFonts w:ascii="Book Antiqua" w:hAnsi="Book Antiqua"/>
          </w:rPr>
          <w:t xml:space="preserve"> La distribución sigue el mismo patrón que en los experimentos anteriores, dentro de cada carpeta de cada aplicación tenemos 3 carpetas, Resul</w:t>
        </w:r>
      </w:ins>
      <w:ins w:id="2375" w:author="Maria Solana Gonzalez" w:date="2017-05-30T20:41:00Z">
        <w:r w:rsidR="00447AD0">
          <w:rPr>
            <w:rFonts w:ascii="Book Antiqua" w:hAnsi="Book Antiqua"/>
          </w:rPr>
          <w:t>t</w:t>
        </w:r>
      </w:ins>
      <w:ins w:id="2376" w:author="Maria Solana Gonzalez" w:date="2017-05-30T20:25:00Z">
        <w:r w:rsidR="00121485">
          <w:rPr>
            <w:rFonts w:ascii="Book Antiqua" w:hAnsi="Book Antiqua"/>
          </w:rPr>
          <w:t>, Train y Test respectivamente. En Result</w:t>
        </w:r>
      </w:ins>
      <w:ins w:id="2377" w:author="Maria Solana Gonzalez" w:date="2017-05-30T20:41:00Z">
        <w:r w:rsidR="00447AD0">
          <w:rPr>
            <w:rFonts w:ascii="Book Antiqua" w:hAnsi="Book Antiqua"/>
          </w:rPr>
          <w:t xml:space="preserve"> se guardarán los experimentos una vez ejecutado el código, en Train tenemos dos carpetas, Original y Manipulada con 80 im</w:t>
        </w:r>
      </w:ins>
      <w:ins w:id="2378" w:author="Maria Solana Gonzalez" w:date="2017-05-30T20:42:00Z">
        <w:r w:rsidR="00447AD0">
          <w:rPr>
            <w:rFonts w:ascii="Book Antiqua" w:hAnsi="Book Antiqua"/>
          </w:rPr>
          <w:t>ágenes cada una, donde en Original se encuentran las fotos originales y en Manipulada las imágenes que han sido modificadas con cada aplicación.</w:t>
        </w:r>
      </w:ins>
    </w:p>
    <w:p w14:paraId="59E3774B" w14:textId="77777777" w:rsidR="00447AD0" w:rsidRDefault="00447AD0">
      <w:pPr>
        <w:jc w:val="both"/>
        <w:rPr>
          <w:ins w:id="2379" w:author="Maria Solana Gonzalez" w:date="2017-05-30T20:43:00Z"/>
          <w:rFonts w:ascii="Book Antiqua" w:hAnsi="Book Antiqua"/>
        </w:rPr>
        <w:pPrChange w:id="2380" w:author="Maria Solana Gonzalez" w:date="2017-05-30T20:37:00Z">
          <w:pPr/>
        </w:pPrChange>
      </w:pPr>
    </w:p>
    <w:p w14:paraId="010DD572" w14:textId="7394963E" w:rsidR="00447AD0" w:rsidRDefault="00447AD0">
      <w:pPr>
        <w:jc w:val="both"/>
        <w:rPr>
          <w:ins w:id="2381" w:author="Maria Solana Gonzalez" w:date="2017-05-30T20:43:00Z"/>
          <w:rFonts w:ascii="Book Antiqua" w:hAnsi="Book Antiqua"/>
        </w:rPr>
        <w:pPrChange w:id="2382" w:author="Maria Solana Gonzalez" w:date="2017-05-30T20:37:00Z">
          <w:pPr/>
        </w:pPrChange>
      </w:pPr>
      <w:ins w:id="2383" w:author="Maria Solana Gonzalez" w:date="2017-05-30T20:43:00Z">
        <w:r>
          <w:rPr>
            <w:rFonts w:ascii="Book Antiqua" w:hAnsi="Book Antiqua"/>
          </w:rPr>
          <w:t xml:space="preserve">Las modificaciones llevadas a cabo en las imágenes por </w:t>
        </w:r>
      </w:ins>
      <w:r w:rsidR="00756C4F">
        <w:rPr>
          <w:rFonts w:ascii="Book Antiqua" w:hAnsi="Book Antiqua"/>
        </w:rPr>
        <w:t>las distintas aplicaciones</w:t>
      </w:r>
      <w:ins w:id="2384" w:author="Maria Solana Gonzalez" w:date="2017-05-30T20:43:00Z">
        <w:r>
          <w:rPr>
            <w:rFonts w:ascii="Book Antiqua" w:hAnsi="Book Antiqua"/>
          </w:rPr>
          <w:t xml:space="preserve"> han sido:</w:t>
        </w:r>
      </w:ins>
    </w:p>
    <w:p w14:paraId="05E803A3" w14:textId="77777777" w:rsidR="00447AD0" w:rsidRDefault="00447AD0">
      <w:pPr>
        <w:jc w:val="both"/>
        <w:rPr>
          <w:ins w:id="2385" w:author="Maria Solana Gonzalez" w:date="2017-05-30T20:43:00Z"/>
          <w:rFonts w:ascii="Book Antiqua" w:hAnsi="Book Antiqua"/>
        </w:rPr>
        <w:pPrChange w:id="2386" w:author="Maria Solana Gonzalez" w:date="2017-05-30T20:37:00Z">
          <w:pPr/>
        </w:pPrChange>
      </w:pPr>
    </w:p>
    <w:p w14:paraId="26D91B0D" w14:textId="74746FC8" w:rsidR="00447AD0" w:rsidRDefault="00447AD0">
      <w:pPr>
        <w:pStyle w:val="Prrafodelista"/>
        <w:numPr>
          <w:ilvl w:val="0"/>
          <w:numId w:val="49"/>
        </w:numPr>
        <w:jc w:val="both"/>
        <w:rPr>
          <w:ins w:id="2387" w:author="Maria Solana Gonzalez" w:date="2017-05-30T20:46:00Z"/>
          <w:rFonts w:ascii="Book Antiqua" w:hAnsi="Book Antiqua"/>
        </w:rPr>
        <w:pPrChange w:id="2388" w:author="Maria Solana Gonzalez" w:date="2017-05-30T20:43:00Z">
          <w:pPr/>
        </w:pPrChange>
      </w:pPr>
      <w:ins w:id="2389" w:author="Maria Solana Gonzalez" w:date="2017-05-30T20:43:00Z">
        <w:r w:rsidRPr="00447AD0">
          <w:rPr>
            <w:rFonts w:ascii="Book Antiqua" w:hAnsi="Book Antiqua"/>
            <w:sz w:val="24"/>
            <w:rPrChange w:id="2390" w:author="Maria Solana Gonzalez" w:date="2017-05-30T20:43:00Z">
              <w:rPr>
                <w:rFonts w:ascii="Book Antiqua" w:hAnsi="Book Antiqua"/>
              </w:rPr>
            </w:rPrChange>
          </w:rPr>
          <w:t>DarkRoom</w:t>
        </w:r>
        <w:r>
          <w:rPr>
            <w:rFonts w:ascii="Book Antiqua" w:hAnsi="Book Antiqua"/>
            <w:sz w:val="24"/>
          </w:rPr>
          <w:t xml:space="preserve">: primero </w:t>
        </w:r>
      </w:ins>
      <w:ins w:id="2391" w:author="Maria Solana Gonzalez" w:date="2017-05-30T20:44:00Z">
        <w:r>
          <w:rPr>
            <w:rFonts w:ascii="Book Antiqua" w:hAnsi="Book Antiqua"/>
            <w:sz w:val="24"/>
          </w:rPr>
          <w:t>se ha aplicado un filtro a cada imagen (Filtro 1) y posteriormente se han recortado las imágenes reduciendo su tamaño.</w:t>
        </w:r>
      </w:ins>
    </w:p>
    <w:p w14:paraId="0C2D882C" w14:textId="77777777" w:rsidR="00137A90" w:rsidRPr="00137A90" w:rsidRDefault="00137A90">
      <w:pPr>
        <w:jc w:val="both"/>
        <w:rPr>
          <w:ins w:id="2392" w:author="Maria Solana Gonzalez" w:date="2017-05-30T20:46:00Z"/>
          <w:rFonts w:ascii="Book Antiqua" w:hAnsi="Book Antiqua"/>
          <w:rPrChange w:id="2393" w:author="Maria Solana Gonzalez" w:date="2017-05-30T20:46:00Z">
            <w:rPr>
              <w:ins w:id="2394" w:author="Maria Solana Gonzalez" w:date="2017-05-30T20:46:00Z"/>
            </w:rPr>
          </w:rPrChange>
        </w:rPr>
        <w:pPrChange w:id="2395" w:author="Maria Solana Gonzalez" w:date="2017-05-30T20:46:00Z">
          <w:pPr/>
        </w:pPrChange>
      </w:pPr>
    </w:p>
    <w:p w14:paraId="3D799094" w14:textId="2D0981C8" w:rsidR="00137A90" w:rsidRDefault="00137A90">
      <w:pPr>
        <w:pStyle w:val="Prrafodelista"/>
        <w:numPr>
          <w:ilvl w:val="0"/>
          <w:numId w:val="49"/>
        </w:numPr>
        <w:jc w:val="both"/>
        <w:rPr>
          <w:ins w:id="2396" w:author="Maria Solana Gonzalez" w:date="2017-05-30T20:46:00Z"/>
          <w:rFonts w:ascii="Book Antiqua" w:hAnsi="Book Antiqua"/>
        </w:rPr>
        <w:pPrChange w:id="2397" w:author="Maria Solana Gonzalez" w:date="2017-05-30T20:43:00Z">
          <w:pPr/>
        </w:pPrChange>
      </w:pPr>
      <w:ins w:id="2398" w:author="Maria Solana Gonzalez" w:date="2017-05-30T20:46:00Z">
        <w:r>
          <w:rPr>
            <w:rFonts w:ascii="Book Antiqua" w:hAnsi="Book Antiqua"/>
            <w:sz w:val="24"/>
          </w:rPr>
          <w:t xml:space="preserve">VSCOcam: en primer </w:t>
        </w:r>
      </w:ins>
      <w:ins w:id="2399" w:author="Maria Solana Gonzalez" w:date="2017-06-01T22:00:00Z">
        <w:r w:rsidR="00E639F6">
          <w:rPr>
            <w:rFonts w:ascii="Book Antiqua" w:hAnsi="Book Antiqua"/>
            <w:sz w:val="24"/>
          </w:rPr>
          <w:t>lugar,</w:t>
        </w:r>
      </w:ins>
      <w:ins w:id="2400" w:author="Maria Solana Gonzalez" w:date="2017-05-30T20:46:00Z">
        <w:r>
          <w:rPr>
            <w:rFonts w:ascii="Book Antiqua" w:hAnsi="Book Antiqua"/>
            <w:sz w:val="24"/>
          </w:rPr>
          <w:t xml:space="preserve"> se aplica un filtro granulado con valor +12 y posteriormente se han girado hacia la izquierda.</w:t>
        </w:r>
      </w:ins>
    </w:p>
    <w:p w14:paraId="5C2C9C42" w14:textId="77777777" w:rsidR="00137A90" w:rsidRPr="00137A90" w:rsidRDefault="00137A90">
      <w:pPr>
        <w:jc w:val="both"/>
        <w:rPr>
          <w:ins w:id="2401" w:author="Maria Solana Gonzalez" w:date="2017-05-30T20:47:00Z"/>
          <w:rFonts w:ascii="Book Antiqua" w:hAnsi="Book Antiqua"/>
          <w:rPrChange w:id="2402" w:author="Maria Solana Gonzalez" w:date="2017-05-30T20:47:00Z">
            <w:rPr>
              <w:ins w:id="2403" w:author="Maria Solana Gonzalez" w:date="2017-05-30T20:47:00Z"/>
            </w:rPr>
          </w:rPrChange>
        </w:rPr>
        <w:pPrChange w:id="2404" w:author="Maria Solana Gonzalez" w:date="2017-05-30T20:47:00Z">
          <w:pPr>
            <w:pStyle w:val="Prrafodelista"/>
            <w:numPr>
              <w:numId w:val="49"/>
            </w:numPr>
            <w:ind w:hanging="360"/>
            <w:jc w:val="both"/>
          </w:pPr>
        </w:pPrChange>
      </w:pPr>
    </w:p>
    <w:p w14:paraId="78F56307" w14:textId="31297AB4" w:rsidR="00137A90" w:rsidRDefault="00137A90">
      <w:pPr>
        <w:pStyle w:val="Prrafodelista"/>
        <w:numPr>
          <w:ilvl w:val="0"/>
          <w:numId w:val="49"/>
        </w:numPr>
        <w:jc w:val="both"/>
        <w:rPr>
          <w:ins w:id="2405" w:author="Maria Solana Gonzalez" w:date="2017-05-30T20:49:00Z"/>
          <w:rFonts w:ascii="Book Antiqua" w:hAnsi="Book Antiqua"/>
        </w:rPr>
        <w:pPrChange w:id="2406" w:author="Maria Solana Gonzalez" w:date="2017-05-30T20:43:00Z">
          <w:pPr/>
        </w:pPrChange>
      </w:pPr>
      <w:ins w:id="2407" w:author="Maria Solana Gonzalez" w:date="2017-05-30T20:47:00Z">
        <w:r>
          <w:rPr>
            <w:rFonts w:ascii="Book Antiqua" w:hAnsi="Book Antiqua"/>
            <w:sz w:val="24"/>
          </w:rPr>
          <w:t>Layout: todas se han dividido en dos</w:t>
        </w:r>
      </w:ins>
      <w:ins w:id="2408" w:author="Maria Solana Gonzalez" w:date="2017-05-30T20:49:00Z">
        <w:r w:rsidR="002309CB">
          <w:rPr>
            <w:rFonts w:ascii="Book Antiqua" w:hAnsi="Book Antiqua"/>
            <w:sz w:val="24"/>
          </w:rPr>
          <w:t xml:space="preserve"> (como duplicadas) pero a una de las partes se aplica el “filtro reflejo” que hace que la segunda imagen aparezca como reflejo de la primera.</w:t>
        </w:r>
      </w:ins>
    </w:p>
    <w:p w14:paraId="42C4D04F" w14:textId="77777777" w:rsidR="002309CB" w:rsidRPr="002309CB" w:rsidRDefault="002309CB">
      <w:pPr>
        <w:jc w:val="both"/>
        <w:rPr>
          <w:ins w:id="2409" w:author="Maria Solana Gonzalez" w:date="2017-05-30T20:50:00Z"/>
          <w:rFonts w:ascii="Book Antiqua" w:hAnsi="Book Antiqua"/>
          <w:rPrChange w:id="2410" w:author="Maria Solana Gonzalez" w:date="2017-05-30T20:50:00Z">
            <w:rPr>
              <w:ins w:id="2411" w:author="Maria Solana Gonzalez" w:date="2017-05-30T20:50:00Z"/>
            </w:rPr>
          </w:rPrChange>
        </w:rPr>
        <w:pPrChange w:id="2412" w:author="Maria Solana Gonzalez" w:date="2017-05-30T20:50:00Z">
          <w:pPr>
            <w:pStyle w:val="Prrafodelista"/>
            <w:numPr>
              <w:numId w:val="49"/>
            </w:numPr>
            <w:ind w:hanging="360"/>
            <w:jc w:val="both"/>
          </w:pPr>
        </w:pPrChange>
      </w:pPr>
    </w:p>
    <w:p w14:paraId="4072D966" w14:textId="77777777" w:rsidR="00035104" w:rsidRDefault="002309CB">
      <w:pPr>
        <w:pStyle w:val="Prrafodelista"/>
        <w:numPr>
          <w:ilvl w:val="0"/>
          <w:numId w:val="49"/>
        </w:numPr>
        <w:jc w:val="both"/>
        <w:rPr>
          <w:ins w:id="2413" w:author="Maria Solana Gonzalez" w:date="2017-05-30T21:00:00Z"/>
          <w:rFonts w:ascii="Book Antiqua" w:hAnsi="Book Antiqua"/>
        </w:rPr>
        <w:pPrChange w:id="2414" w:author="Maria Solana Gonzalez" w:date="2017-05-30T20:43:00Z">
          <w:pPr/>
        </w:pPrChange>
      </w:pPr>
      <w:ins w:id="2415" w:author="Maria Solana Gonzalez" w:date="2017-05-30T20:50:00Z">
        <w:r>
          <w:rPr>
            <w:rFonts w:ascii="Book Antiqua" w:hAnsi="Book Antiqua"/>
            <w:sz w:val="24"/>
          </w:rPr>
          <w:t xml:space="preserve">PicsArt: </w:t>
        </w:r>
      </w:ins>
      <w:ins w:id="2416" w:author="Maria Solana Gonzalez" w:date="2017-05-30T21:00:00Z">
        <w:r w:rsidR="00035104">
          <w:rPr>
            <w:rFonts w:ascii="Book Antiqua" w:hAnsi="Book Antiqua"/>
            <w:sz w:val="24"/>
          </w:rPr>
          <w:t>se les ha aplicado a todas el filtro “Galaxy”, que cambia mucho las tonalidades y texturas de las imágenes.</w:t>
        </w:r>
      </w:ins>
    </w:p>
    <w:p w14:paraId="6C36C4F9" w14:textId="77777777" w:rsidR="00035104" w:rsidRPr="00035104" w:rsidRDefault="00035104">
      <w:pPr>
        <w:jc w:val="both"/>
        <w:rPr>
          <w:ins w:id="2417" w:author="Maria Solana Gonzalez" w:date="2017-05-30T21:00:00Z"/>
          <w:rFonts w:ascii="Book Antiqua" w:hAnsi="Book Antiqua"/>
          <w:rPrChange w:id="2418" w:author="Maria Solana Gonzalez" w:date="2017-05-30T21:00:00Z">
            <w:rPr>
              <w:ins w:id="2419" w:author="Maria Solana Gonzalez" w:date="2017-05-30T21:00:00Z"/>
            </w:rPr>
          </w:rPrChange>
        </w:rPr>
        <w:pPrChange w:id="2420" w:author="Maria Solana Gonzalez" w:date="2017-05-30T21:00:00Z">
          <w:pPr>
            <w:pStyle w:val="Prrafodelista"/>
            <w:numPr>
              <w:numId w:val="49"/>
            </w:numPr>
            <w:ind w:hanging="360"/>
            <w:jc w:val="both"/>
          </w:pPr>
        </w:pPrChange>
      </w:pPr>
    </w:p>
    <w:p w14:paraId="54541404" w14:textId="704EDDB1" w:rsidR="00BB0ECB" w:rsidRDefault="00035104">
      <w:pPr>
        <w:pStyle w:val="Prrafodelista"/>
        <w:numPr>
          <w:ilvl w:val="0"/>
          <w:numId w:val="49"/>
        </w:numPr>
        <w:jc w:val="both"/>
        <w:rPr>
          <w:ins w:id="2421" w:author="Maria Solana Gonzalez" w:date="2017-05-30T21:01:00Z"/>
          <w:rFonts w:ascii="Book Antiqua" w:hAnsi="Book Antiqua"/>
        </w:rPr>
        <w:pPrChange w:id="2422" w:author="Maria Solana Gonzalez" w:date="2017-05-30T20:43:00Z">
          <w:pPr/>
        </w:pPrChange>
      </w:pPr>
      <w:ins w:id="2423" w:author="Maria Solana Gonzalez" w:date="2017-05-30T21:00:00Z">
        <w:r>
          <w:rPr>
            <w:rFonts w:ascii="Book Antiqua" w:hAnsi="Book Antiqua"/>
            <w:sz w:val="24"/>
          </w:rPr>
          <w:t>Que_Doodle</w:t>
        </w:r>
      </w:ins>
      <w:ins w:id="2424" w:author="Maria Solana Gonzalez" w:date="2017-05-30T21:01:00Z">
        <w:r w:rsidR="00BB0ECB">
          <w:rPr>
            <w:rFonts w:ascii="Book Antiqua" w:hAnsi="Book Antiqua"/>
            <w:sz w:val="24"/>
          </w:rPr>
          <w:t xml:space="preserve">: se ha dibujado una </w:t>
        </w:r>
      </w:ins>
      <w:ins w:id="2425" w:author="Maria Solana Gonzalez" w:date="2017-06-01T22:00:00Z">
        <w:r w:rsidR="00E639F6">
          <w:rPr>
            <w:rFonts w:ascii="Book Antiqua" w:hAnsi="Book Antiqua"/>
            <w:sz w:val="24"/>
          </w:rPr>
          <w:t>línea roja</w:t>
        </w:r>
      </w:ins>
      <w:ins w:id="2426" w:author="Maria Solana Gonzalez" w:date="2017-05-30T21:01:00Z">
        <w:r w:rsidR="00BB0ECB">
          <w:rPr>
            <w:rFonts w:ascii="Book Antiqua" w:hAnsi="Book Antiqua"/>
            <w:sz w:val="24"/>
          </w:rPr>
          <w:t xml:space="preserve"> más o menos igual en todas las imágenes.</w:t>
        </w:r>
      </w:ins>
    </w:p>
    <w:p w14:paraId="266C6089" w14:textId="77777777" w:rsidR="00BB0ECB" w:rsidRPr="00BB0ECB" w:rsidRDefault="00BB0ECB">
      <w:pPr>
        <w:jc w:val="both"/>
        <w:rPr>
          <w:ins w:id="2427" w:author="Maria Solana Gonzalez" w:date="2017-05-30T21:02:00Z"/>
          <w:rFonts w:ascii="Book Antiqua" w:hAnsi="Book Antiqua"/>
          <w:rPrChange w:id="2428" w:author="Maria Solana Gonzalez" w:date="2017-05-30T21:02:00Z">
            <w:rPr>
              <w:ins w:id="2429" w:author="Maria Solana Gonzalez" w:date="2017-05-30T21:02:00Z"/>
            </w:rPr>
          </w:rPrChange>
        </w:rPr>
        <w:pPrChange w:id="2430" w:author="Maria Solana Gonzalez" w:date="2017-05-30T21:02:00Z">
          <w:pPr>
            <w:pStyle w:val="Prrafodelista"/>
            <w:numPr>
              <w:numId w:val="49"/>
            </w:numPr>
            <w:ind w:hanging="360"/>
            <w:jc w:val="both"/>
          </w:pPr>
        </w:pPrChange>
      </w:pPr>
    </w:p>
    <w:p w14:paraId="0EC2A5AD" w14:textId="77777777" w:rsidR="00550BD5" w:rsidRDefault="00550BD5">
      <w:pPr>
        <w:jc w:val="both"/>
        <w:rPr>
          <w:ins w:id="2431" w:author="Maria Solana Gonzalez" w:date="2017-05-30T21:02:00Z"/>
          <w:rFonts w:ascii="Book Antiqua" w:hAnsi="Book Antiqua"/>
        </w:rPr>
        <w:pPrChange w:id="2432" w:author="Maria Solana Gonzalez" w:date="2017-05-30T21:02:00Z">
          <w:pPr/>
        </w:pPrChange>
      </w:pPr>
    </w:p>
    <w:p w14:paraId="00610D0F" w14:textId="4F841BAE" w:rsidR="00937D9B" w:rsidRPr="00937D9B" w:rsidRDefault="00550BD5">
      <w:pPr>
        <w:pStyle w:val="Prrafodelista"/>
        <w:numPr>
          <w:ilvl w:val="2"/>
          <w:numId w:val="49"/>
        </w:numPr>
        <w:jc w:val="both"/>
        <w:rPr>
          <w:ins w:id="2433" w:author="Maria Solana Gonzalez" w:date="2017-05-30T21:11:00Z"/>
          <w:rFonts w:ascii="Book Antiqua" w:hAnsi="Book Antiqua"/>
          <w:rPrChange w:id="2434" w:author="Maria Solana Gonzalez" w:date="2017-05-30T21:11:00Z">
            <w:rPr>
              <w:ins w:id="2435" w:author="Maria Solana Gonzalez" w:date="2017-05-30T21:11:00Z"/>
            </w:rPr>
          </w:rPrChange>
        </w:rPr>
        <w:pPrChange w:id="2436" w:author="Maria Solana Gonzalez" w:date="2017-05-30T21:11:00Z">
          <w:pPr/>
        </w:pPrChange>
      </w:pPr>
      <w:ins w:id="2437" w:author="Maria Solana Gonzalez" w:date="2017-05-30T21:02:00Z">
        <w:r w:rsidRPr="00937D9B">
          <w:rPr>
            <w:rFonts w:ascii="Book Antiqua" w:hAnsi="Book Antiqua"/>
            <w:rPrChange w:id="2438" w:author="Maria Solana Gonzalez" w:date="2017-05-30T21:11:00Z">
              <w:rPr/>
            </w:rPrChange>
          </w:rPr>
          <w:t>Experimento</w:t>
        </w:r>
      </w:ins>
      <w:ins w:id="2439" w:author="Maria Solana Gonzalez" w:date="2017-05-30T21:11:00Z">
        <w:r w:rsidR="00937D9B" w:rsidRPr="00937D9B">
          <w:rPr>
            <w:rFonts w:ascii="Book Antiqua" w:hAnsi="Book Antiqua"/>
            <w:rPrChange w:id="2440" w:author="Maria Solana Gonzalez" w:date="2017-05-30T21:11:00Z">
              <w:rPr/>
            </w:rPrChange>
          </w:rPr>
          <w:t xml:space="preserve"> 5</w:t>
        </w:r>
      </w:ins>
    </w:p>
    <w:p w14:paraId="286CB18D" w14:textId="77777777" w:rsidR="00937D9B" w:rsidRDefault="00937D9B">
      <w:pPr>
        <w:jc w:val="both"/>
        <w:rPr>
          <w:ins w:id="2441" w:author="Maria Solana Gonzalez" w:date="2017-05-30T21:11:00Z"/>
          <w:rFonts w:ascii="Book Antiqua" w:hAnsi="Book Antiqua"/>
        </w:rPr>
        <w:pPrChange w:id="2442" w:author="Maria Solana Gonzalez" w:date="2017-05-30T21:11:00Z">
          <w:pPr/>
        </w:pPrChange>
      </w:pPr>
    </w:p>
    <w:p w14:paraId="4176EBD3" w14:textId="38B302DC" w:rsidR="005C7B2E" w:rsidRDefault="005C7B2E" w:rsidP="005C7B2E">
      <w:pPr>
        <w:jc w:val="both"/>
        <w:rPr>
          <w:ins w:id="2443" w:author="Maria Solana Gonzalez" w:date="2017-05-30T23:03:00Z"/>
          <w:rFonts w:ascii="Book Antiqua" w:hAnsi="Book Antiqua"/>
        </w:rPr>
      </w:pPr>
      <w:ins w:id="2444" w:author="Maria Solana Gonzalez" w:date="2017-05-30T23:03:00Z">
        <w:r>
          <w:rPr>
            <w:rFonts w:ascii="Book Antiqua" w:hAnsi="Book Antiqua"/>
          </w:rPr>
          <w:t>Con el dataset de este experimento [REFERENCIA] se han podido llevar a cabo 10 experimentos distintos. (FORMATO TIFF)</w:t>
        </w:r>
      </w:ins>
    </w:p>
    <w:p w14:paraId="0A41E31C" w14:textId="77777777" w:rsidR="005C7B2E" w:rsidRDefault="005C7B2E" w:rsidP="005C7B2E">
      <w:pPr>
        <w:jc w:val="both"/>
        <w:rPr>
          <w:ins w:id="2445" w:author="Maria Solana Gonzalez" w:date="2017-05-30T23:03:00Z"/>
          <w:rFonts w:ascii="Book Antiqua" w:hAnsi="Book Antiqua"/>
        </w:rPr>
      </w:pPr>
    </w:p>
    <w:p w14:paraId="1CB25A67" w14:textId="77777777" w:rsidR="005C7B2E" w:rsidRDefault="005C7B2E" w:rsidP="005C7B2E">
      <w:pPr>
        <w:jc w:val="both"/>
        <w:rPr>
          <w:ins w:id="2446" w:author="Maria Solana Gonzalez" w:date="2017-05-30T23:03:00Z"/>
          <w:rFonts w:ascii="Book Antiqua" w:hAnsi="Book Antiqua"/>
        </w:rPr>
      </w:pPr>
      <w:ins w:id="2447" w:author="Maria Solana Gonzalez" w:date="2017-05-30T23:03:00Z">
        <w:r>
          <w:rPr>
            <w:rFonts w:ascii="Book Antiqua" w:hAnsi="Book Antiqua"/>
          </w:rPr>
          <w:t>La estructura es la siguiente:</w:t>
        </w:r>
      </w:ins>
    </w:p>
    <w:p w14:paraId="0142E1DC" w14:textId="77777777" w:rsidR="005C7B2E" w:rsidRDefault="005C7B2E" w:rsidP="005C7B2E">
      <w:pPr>
        <w:jc w:val="both"/>
        <w:rPr>
          <w:ins w:id="2448" w:author="Maria Solana Gonzalez" w:date="2017-05-30T23:03:00Z"/>
          <w:rFonts w:ascii="Book Antiqua" w:hAnsi="Book Antiqua"/>
        </w:rPr>
      </w:pPr>
    </w:p>
    <w:p w14:paraId="7DDF707D" w14:textId="0D8DCEF3" w:rsidR="005C7B2E" w:rsidRDefault="00894B51" w:rsidP="005C7B2E">
      <w:pPr>
        <w:jc w:val="both"/>
        <w:rPr>
          <w:ins w:id="2449" w:author="Maria Solana Gonzalez" w:date="2017-05-30T23:03:00Z"/>
          <w:rFonts w:ascii="Book Antiqua" w:hAnsi="Book Antiqua"/>
        </w:rPr>
      </w:pPr>
      <w:ins w:id="2450" w:author="Maria Solana Gonzalez" w:date="2017-05-30T23:03:00Z">
        <w:r>
          <w:rPr>
            <w:rFonts w:ascii="Book Antiqua" w:hAnsi="Book Antiqua"/>
          </w:rPr>
          <w:t>Tenemos 10</w:t>
        </w:r>
        <w:r w:rsidR="005C7B2E">
          <w:rPr>
            <w:rFonts w:ascii="Book Antiqua" w:hAnsi="Book Antiqua"/>
          </w:rPr>
          <w:t xml:space="preserve"> carpetas (Experimento3_1 a Experimento 3_10) correspondientes a este experimento cada una organizada en 3 carpetas, Result, Train y Test respectivamente. En la primera carpeta (Result) una vez ejecutado el código se almacenan los resultado</w:t>
        </w:r>
        <w:r w:rsidR="00522044">
          <w:rPr>
            <w:rFonts w:ascii="Book Antiqua" w:hAnsi="Book Antiqua"/>
          </w:rPr>
          <w:t>s obtenidos en cada uno de los 10</w:t>
        </w:r>
        <w:r w:rsidR="005C7B2E">
          <w:rPr>
            <w:rFonts w:ascii="Book Antiqua" w:hAnsi="Book Antiqua"/>
          </w:rPr>
          <w:t xml:space="preserve"> experimentos. Posteriormente las carpetas Test y Train están divididas cada una en otras dos carpetas llamadas Original y Manipulada. En Tr</w:t>
        </w:r>
        <w:r>
          <w:rPr>
            <w:rFonts w:ascii="Book Antiqua" w:hAnsi="Book Antiqua"/>
          </w:rPr>
          <w:t>ain conta</w:t>
        </w:r>
      </w:ins>
      <w:ins w:id="2451" w:author="Maria Solana Gonzalez" w:date="2017-05-30T23:05:00Z">
        <w:r>
          <w:rPr>
            <w:rFonts w:ascii="Book Antiqua" w:hAnsi="Book Antiqua"/>
          </w:rPr>
          <w:t>re</w:t>
        </w:r>
      </w:ins>
      <w:ins w:id="2452" w:author="Maria Solana Gonzalez" w:date="2017-05-30T23:03:00Z">
        <w:r>
          <w:rPr>
            <w:rFonts w:ascii="Book Antiqua" w:hAnsi="Book Antiqua"/>
          </w:rPr>
          <w:t>mos con un n</w:t>
        </w:r>
      </w:ins>
      <w:ins w:id="2453" w:author="Maria Solana Gonzalez" w:date="2017-05-30T23:05:00Z">
        <w:r>
          <w:rPr>
            <w:rFonts w:ascii="Book Antiqua" w:hAnsi="Book Antiqua"/>
          </w:rPr>
          <w:t>úmero variable</w:t>
        </w:r>
      </w:ins>
      <w:ins w:id="2454" w:author="Maria Solana Gonzalez" w:date="2017-05-30T23:03:00Z">
        <w:r>
          <w:rPr>
            <w:rFonts w:ascii="Book Antiqua" w:hAnsi="Book Antiqua"/>
          </w:rPr>
          <w:t xml:space="preserve"> de</w:t>
        </w:r>
        <w:r w:rsidR="005C7B2E">
          <w:rPr>
            <w:rFonts w:ascii="Book Antiqua" w:hAnsi="Book Antiqua"/>
          </w:rPr>
          <w:t xml:space="preserve"> imágenes por experimento para la</w:t>
        </w:r>
      </w:ins>
      <w:ins w:id="2455" w:author="Maria Solana Gonzalez" w:date="2017-05-30T23:05:00Z">
        <w:r>
          <w:rPr>
            <w:rFonts w:ascii="Book Antiqua" w:hAnsi="Book Antiqua"/>
          </w:rPr>
          <w:t>s</w:t>
        </w:r>
      </w:ins>
      <w:ins w:id="2456" w:author="Maria Solana Gonzalez" w:date="2017-05-30T23:03:00Z">
        <w:r w:rsidR="005C7B2E">
          <w:rPr>
            <w:rFonts w:ascii="Book Antiqua" w:hAnsi="Book Antiqua"/>
          </w:rPr>
          <w:t xml:space="preserve"> carpeta</w:t>
        </w:r>
      </w:ins>
      <w:ins w:id="2457" w:author="Maria Solana Gonzalez" w:date="2017-05-30T23:05:00Z">
        <w:r>
          <w:rPr>
            <w:rFonts w:ascii="Book Antiqua" w:hAnsi="Book Antiqua"/>
          </w:rPr>
          <w:t>s</w:t>
        </w:r>
      </w:ins>
      <w:ins w:id="2458" w:author="Maria Solana Gonzalez" w:date="2017-05-30T23:03:00Z">
        <w:r w:rsidR="005C7B2E">
          <w:rPr>
            <w:rFonts w:ascii="Book Antiqua" w:hAnsi="Book Antiqua"/>
          </w:rPr>
          <w:t xml:space="preserve"> Original y Manipulada, </w:t>
        </w:r>
      </w:ins>
      <w:ins w:id="2459" w:author="Maria Solana Gonzalez" w:date="2017-05-30T23:06:00Z">
        <w:r>
          <w:rPr>
            <w:rFonts w:ascii="Book Antiqua" w:hAnsi="Book Antiqua"/>
          </w:rPr>
          <w:lastRenderedPageBreak/>
          <w:t xml:space="preserve">según el experimento, </w:t>
        </w:r>
      </w:ins>
      <w:ins w:id="2460" w:author="Maria Solana Gonzalez" w:date="2017-05-30T23:03:00Z">
        <w:r w:rsidR="005C7B2E">
          <w:rPr>
            <w:rFonts w:ascii="Book Antiqua" w:hAnsi="Book Antiqua"/>
          </w:rPr>
          <w:t xml:space="preserve">las cuales se emplearán para el entrenamiento. En último lugar tenemos la carpeta Test dividida también en Original y Manipulada que cuenta con </w:t>
        </w:r>
      </w:ins>
      <w:ins w:id="2461" w:author="Maria Solana Gonzalez" w:date="2017-05-30T23:06:00Z">
        <w:r>
          <w:rPr>
            <w:rFonts w:ascii="Book Antiqua" w:hAnsi="Book Antiqua"/>
          </w:rPr>
          <w:t>un número variable también de imágenes</w:t>
        </w:r>
      </w:ins>
      <w:ins w:id="2462" w:author="Maria Solana Gonzalez" w:date="2017-05-30T23:03:00Z">
        <w:r w:rsidR="005C7B2E">
          <w:rPr>
            <w:rFonts w:ascii="Book Antiqua" w:hAnsi="Book Antiqua"/>
          </w:rPr>
          <w:t xml:space="preserve"> para cada una de las dichas carpetas para testear.</w:t>
        </w:r>
      </w:ins>
    </w:p>
    <w:p w14:paraId="7FEB54C2" w14:textId="77777777" w:rsidR="005C7B2E" w:rsidRDefault="005C7B2E" w:rsidP="005C7B2E">
      <w:pPr>
        <w:jc w:val="both"/>
        <w:rPr>
          <w:ins w:id="2463" w:author="Maria Solana Gonzalez" w:date="2017-05-30T23:03:00Z"/>
          <w:rFonts w:ascii="Book Antiqua" w:hAnsi="Book Antiqua"/>
        </w:rPr>
      </w:pPr>
    </w:p>
    <w:p w14:paraId="021F8AB2" w14:textId="77777777" w:rsidR="005C7B2E" w:rsidRDefault="005C7B2E" w:rsidP="005C7B2E">
      <w:pPr>
        <w:jc w:val="both"/>
        <w:rPr>
          <w:ins w:id="2464" w:author="Maria Solana Gonzalez" w:date="2017-05-30T23:03:00Z"/>
          <w:rFonts w:ascii="Book Antiqua" w:hAnsi="Book Antiqua"/>
        </w:rPr>
      </w:pPr>
      <w:ins w:id="2465" w:author="Maria Solana Gonzalez" w:date="2017-05-30T23:03:00Z">
        <w:r>
          <w:rPr>
            <w:rFonts w:ascii="Book Antiqua" w:hAnsi="Book Antiqua"/>
          </w:rPr>
          <w:t>Para organizar qué imágenes iban destinadas a cada experimento se realizó una tabla, distribuida de la siguiente manera para las carpetas proporcionadas por el dataset:</w:t>
        </w:r>
      </w:ins>
    </w:p>
    <w:p w14:paraId="46A165A3" w14:textId="77777777" w:rsidR="007C4A15" w:rsidRDefault="002309CB" w:rsidP="00937D9B">
      <w:pPr>
        <w:jc w:val="both"/>
        <w:rPr>
          <w:ins w:id="2466" w:author="Maria Solana Gonzalez" w:date="2017-05-30T23:03:00Z"/>
          <w:rFonts w:ascii="Book Antiqua" w:hAnsi="Book Antiqua"/>
        </w:rPr>
      </w:pPr>
      <w:ins w:id="2467" w:author="Maria Solana Gonzalez" w:date="2017-05-30T20:50:00Z">
        <w:r w:rsidRPr="00937D9B">
          <w:rPr>
            <w:rFonts w:ascii="Book Antiqua" w:hAnsi="Book Antiqua"/>
            <w:rPrChange w:id="2468" w:author="Maria Solana Gonzalez" w:date="2017-05-30T21:11:00Z">
              <w:rPr/>
            </w:rPrChange>
          </w:rPr>
          <w:t xml:space="preserve"> </w:t>
        </w:r>
      </w:ins>
    </w:p>
    <w:p w14:paraId="31114386" w14:textId="77777777" w:rsidR="005C7B2E" w:rsidRPr="007C4A15" w:rsidRDefault="005C7B2E" w:rsidP="00937D9B">
      <w:pPr>
        <w:jc w:val="both"/>
        <w:rPr>
          <w:ins w:id="2469" w:author="Maria Solana Gonzalez" w:date="2017-05-30T23:01:00Z"/>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Change w:id="2470">
          <w:tblGrid>
            <w:gridCol w:w="2881"/>
            <w:gridCol w:w="2882"/>
            <w:gridCol w:w="2882"/>
          </w:tblGrid>
        </w:tblGridChange>
      </w:tblGrid>
      <w:tr w:rsidR="007C4A15" w14:paraId="13CDAEEC" w14:textId="77777777" w:rsidTr="00FB324A">
        <w:trPr>
          <w:ins w:id="2471" w:author="Maria Solana Gonzalez" w:date="2017-05-30T23:01:00Z"/>
        </w:trPr>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8C4EA58" w14:textId="77777777" w:rsidR="007C4A15" w:rsidRPr="00186923" w:rsidRDefault="007C4A15" w:rsidP="00FB324A">
            <w:pPr>
              <w:jc w:val="center"/>
              <w:rPr>
                <w:ins w:id="2472" w:author="Maria Solana Gonzalez" w:date="2017-05-30T23:01:00Z"/>
                <w:rFonts w:ascii="Book Antiqua" w:hAnsi="Book Antiqua"/>
                <w:b/>
                <w:color w:val="000000" w:themeColor="text1"/>
              </w:rPr>
            </w:pPr>
            <w:ins w:id="2473" w:author="Maria Solana Gonzalez" w:date="2017-05-30T23:01:00Z">
              <w:r w:rsidRPr="00186923">
                <w:rPr>
                  <w:rFonts w:ascii="Book Antiqua" w:hAnsi="Book Antiqua"/>
                  <w:b/>
                  <w:color w:val="000000" w:themeColor="text1"/>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55EFA6C" w14:textId="77777777" w:rsidR="007C4A15" w:rsidRPr="00186923" w:rsidRDefault="007C4A15" w:rsidP="00FB324A">
            <w:pPr>
              <w:jc w:val="center"/>
              <w:rPr>
                <w:ins w:id="2474" w:author="Maria Solana Gonzalez" w:date="2017-05-30T23:01:00Z"/>
                <w:rFonts w:ascii="Book Antiqua" w:hAnsi="Book Antiqua"/>
                <w:b/>
                <w:color w:val="000000" w:themeColor="text1"/>
              </w:rPr>
            </w:pPr>
            <w:ins w:id="2475" w:author="Maria Solana Gonzalez" w:date="2017-05-30T23:01:00Z">
              <w:r w:rsidRPr="00186923">
                <w:rPr>
                  <w:rFonts w:ascii="Book Antiqua" w:hAnsi="Book Antiqua"/>
                  <w:b/>
                  <w:color w:val="000000" w:themeColor="text1"/>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7B9F3E0" w14:textId="77777777" w:rsidR="007C4A15" w:rsidRPr="00186923" w:rsidRDefault="007C4A15" w:rsidP="00FB324A">
            <w:pPr>
              <w:jc w:val="center"/>
              <w:rPr>
                <w:ins w:id="2476" w:author="Maria Solana Gonzalez" w:date="2017-05-30T23:01:00Z"/>
                <w:rFonts w:ascii="Book Antiqua" w:hAnsi="Book Antiqua"/>
                <w:b/>
                <w:color w:val="000000" w:themeColor="text1"/>
              </w:rPr>
            </w:pPr>
            <w:ins w:id="2477" w:author="Maria Solana Gonzalez" w:date="2017-05-30T23:01:00Z">
              <w:r w:rsidRPr="00186923">
                <w:rPr>
                  <w:rFonts w:ascii="Book Antiqua" w:hAnsi="Book Antiqua"/>
                  <w:b/>
                  <w:color w:val="000000" w:themeColor="text1"/>
                </w:rPr>
                <w:t>Nº EXPERIMENTO</w:t>
              </w:r>
            </w:ins>
          </w:p>
        </w:tc>
      </w:tr>
      <w:tr w:rsidR="007C4A15" w14:paraId="74B1EA5D" w14:textId="77777777" w:rsidTr="00FB324A">
        <w:trPr>
          <w:ins w:id="2478" w:author="Maria Solana Gonzalez" w:date="2017-05-30T23:01:00Z"/>
        </w:trPr>
        <w:tc>
          <w:tcPr>
            <w:tcW w:w="2881" w:type="dxa"/>
            <w:tcBorders>
              <w:top w:val="single" w:sz="18" w:space="0" w:color="auto"/>
              <w:left w:val="single" w:sz="18" w:space="0" w:color="auto"/>
              <w:right w:val="single" w:sz="18" w:space="0" w:color="auto"/>
            </w:tcBorders>
          </w:tcPr>
          <w:p w14:paraId="54BC3F57" w14:textId="54C9F191" w:rsidR="007C4A15" w:rsidRDefault="007C4A15" w:rsidP="00FB324A">
            <w:pPr>
              <w:jc w:val="center"/>
              <w:rPr>
                <w:ins w:id="2479" w:author="Maria Solana Gonzalez" w:date="2017-05-30T23:01:00Z"/>
                <w:rFonts w:ascii="Book Antiqua" w:hAnsi="Book Antiqua"/>
              </w:rPr>
            </w:pPr>
            <w:ins w:id="2480" w:author="Maria Solana Gonzalez" w:date="2017-05-30T23:01:00Z">
              <w:r>
                <w:rPr>
                  <w:rFonts w:ascii="Book Antiqua" w:hAnsi="Book Antiqua"/>
                </w:rPr>
                <w:t>3 -</w:t>
              </w:r>
              <w:r w:rsidR="00910054">
                <w:rPr>
                  <w:rFonts w:ascii="Book Antiqua" w:hAnsi="Book Antiqua"/>
                </w:rPr>
                <w:t>10</w:t>
              </w:r>
            </w:ins>
          </w:p>
        </w:tc>
        <w:tc>
          <w:tcPr>
            <w:tcW w:w="2882" w:type="dxa"/>
            <w:tcBorders>
              <w:top w:val="single" w:sz="18" w:space="0" w:color="auto"/>
              <w:left w:val="single" w:sz="18" w:space="0" w:color="auto"/>
              <w:right w:val="single" w:sz="18" w:space="0" w:color="auto"/>
            </w:tcBorders>
          </w:tcPr>
          <w:p w14:paraId="54D6E1DE" w14:textId="77777777" w:rsidR="007C4A15" w:rsidRDefault="007C4A15" w:rsidP="00FB324A">
            <w:pPr>
              <w:jc w:val="center"/>
              <w:rPr>
                <w:ins w:id="2481" w:author="Maria Solana Gonzalez" w:date="2017-05-30T23:01:00Z"/>
                <w:rFonts w:ascii="Book Antiqua" w:hAnsi="Book Antiqua"/>
              </w:rPr>
            </w:pPr>
            <w:ins w:id="2482" w:author="Maria Solana Gonzalez" w:date="2017-05-30T23:01:00Z">
              <w:r>
                <w:rPr>
                  <w:rFonts w:ascii="Book Antiqua" w:hAnsi="Book Antiqua"/>
                </w:rPr>
                <w:t>1-2</w:t>
              </w:r>
            </w:ins>
          </w:p>
        </w:tc>
        <w:tc>
          <w:tcPr>
            <w:tcW w:w="2882" w:type="dxa"/>
            <w:tcBorders>
              <w:top w:val="single" w:sz="18" w:space="0" w:color="auto"/>
              <w:left w:val="single" w:sz="18" w:space="0" w:color="auto"/>
              <w:right w:val="single" w:sz="18" w:space="0" w:color="auto"/>
            </w:tcBorders>
          </w:tcPr>
          <w:p w14:paraId="52A3E5C0" w14:textId="1C588EED" w:rsidR="007C4A15" w:rsidRDefault="00910054" w:rsidP="00FB324A">
            <w:pPr>
              <w:jc w:val="center"/>
              <w:rPr>
                <w:ins w:id="2483" w:author="Maria Solana Gonzalez" w:date="2017-05-30T23:01:00Z"/>
                <w:rFonts w:ascii="Book Antiqua" w:hAnsi="Book Antiqua"/>
              </w:rPr>
            </w:pPr>
            <w:ins w:id="2484" w:author="Maria Solana Gonzalez" w:date="2017-05-30T23:01:00Z">
              <w:r>
                <w:rPr>
                  <w:rFonts w:ascii="Book Antiqua" w:hAnsi="Book Antiqua"/>
                </w:rPr>
                <w:t>Experimento3</w:t>
              </w:r>
              <w:r w:rsidR="007C4A15">
                <w:rPr>
                  <w:rFonts w:ascii="Book Antiqua" w:hAnsi="Book Antiqua"/>
                </w:rPr>
                <w:t>_1</w:t>
              </w:r>
            </w:ins>
          </w:p>
        </w:tc>
      </w:tr>
      <w:tr w:rsidR="007C4A15" w14:paraId="3B7A95D7" w14:textId="77777777" w:rsidTr="00FB324A">
        <w:trPr>
          <w:ins w:id="2485" w:author="Maria Solana Gonzalez" w:date="2017-05-30T23:01:00Z"/>
        </w:trPr>
        <w:tc>
          <w:tcPr>
            <w:tcW w:w="2881" w:type="dxa"/>
            <w:tcBorders>
              <w:left w:val="single" w:sz="18" w:space="0" w:color="auto"/>
              <w:right w:val="single" w:sz="18" w:space="0" w:color="auto"/>
            </w:tcBorders>
          </w:tcPr>
          <w:p w14:paraId="6878D609" w14:textId="0FC20689" w:rsidR="007C4A15" w:rsidRDefault="007C4A15" w:rsidP="00FB324A">
            <w:pPr>
              <w:jc w:val="center"/>
              <w:rPr>
                <w:ins w:id="2486" w:author="Maria Solana Gonzalez" w:date="2017-05-30T23:01:00Z"/>
                <w:rFonts w:ascii="Book Antiqua" w:hAnsi="Book Antiqua"/>
              </w:rPr>
            </w:pPr>
            <w:ins w:id="2487" w:author="Maria Solana Gonzalez" w:date="2017-05-30T23:01:00Z">
              <w:r>
                <w:rPr>
                  <w:rFonts w:ascii="Book Antiqua" w:hAnsi="Book Antiqua"/>
                </w:rPr>
                <w:t>1-2, 5-</w:t>
              </w:r>
              <w:r w:rsidR="00910054">
                <w:rPr>
                  <w:rFonts w:ascii="Book Antiqua" w:hAnsi="Book Antiqua"/>
                </w:rPr>
                <w:t>10</w:t>
              </w:r>
            </w:ins>
          </w:p>
        </w:tc>
        <w:tc>
          <w:tcPr>
            <w:tcW w:w="2882" w:type="dxa"/>
            <w:tcBorders>
              <w:left w:val="single" w:sz="18" w:space="0" w:color="auto"/>
              <w:right w:val="single" w:sz="18" w:space="0" w:color="auto"/>
            </w:tcBorders>
          </w:tcPr>
          <w:p w14:paraId="7EB818F8" w14:textId="77777777" w:rsidR="007C4A15" w:rsidRDefault="007C4A15" w:rsidP="00FB324A">
            <w:pPr>
              <w:jc w:val="center"/>
              <w:rPr>
                <w:ins w:id="2488" w:author="Maria Solana Gonzalez" w:date="2017-05-30T23:01:00Z"/>
                <w:rFonts w:ascii="Book Antiqua" w:hAnsi="Book Antiqua"/>
              </w:rPr>
            </w:pPr>
            <w:ins w:id="2489" w:author="Maria Solana Gonzalez" w:date="2017-05-30T23:01:00Z">
              <w:r>
                <w:rPr>
                  <w:rFonts w:ascii="Book Antiqua" w:hAnsi="Book Antiqua"/>
                </w:rPr>
                <w:t>3-4</w:t>
              </w:r>
            </w:ins>
          </w:p>
        </w:tc>
        <w:tc>
          <w:tcPr>
            <w:tcW w:w="2882" w:type="dxa"/>
            <w:tcBorders>
              <w:left w:val="single" w:sz="18" w:space="0" w:color="auto"/>
              <w:right w:val="single" w:sz="18" w:space="0" w:color="auto"/>
            </w:tcBorders>
          </w:tcPr>
          <w:p w14:paraId="77A2CC0A" w14:textId="3D025A77" w:rsidR="007C4A15" w:rsidRDefault="00910054" w:rsidP="00FB324A">
            <w:pPr>
              <w:jc w:val="center"/>
              <w:rPr>
                <w:ins w:id="2490" w:author="Maria Solana Gonzalez" w:date="2017-05-30T23:01:00Z"/>
                <w:rFonts w:ascii="Book Antiqua" w:hAnsi="Book Antiqua"/>
              </w:rPr>
            </w:pPr>
            <w:ins w:id="2491" w:author="Maria Solana Gonzalez" w:date="2017-05-30T23:01:00Z">
              <w:r>
                <w:rPr>
                  <w:rFonts w:ascii="Book Antiqua" w:hAnsi="Book Antiqua"/>
                </w:rPr>
                <w:t>Experimento3</w:t>
              </w:r>
              <w:r w:rsidR="007C4A15">
                <w:rPr>
                  <w:rFonts w:ascii="Book Antiqua" w:hAnsi="Book Antiqua"/>
                </w:rPr>
                <w:t>_2</w:t>
              </w:r>
            </w:ins>
          </w:p>
        </w:tc>
      </w:tr>
      <w:tr w:rsidR="007C4A15" w14:paraId="6AE9A517" w14:textId="77777777" w:rsidTr="00FB324A">
        <w:trPr>
          <w:ins w:id="2492" w:author="Maria Solana Gonzalez" w:date="2017-05-30T23:01:00Z"/>
        </w:trPr>
        <w:tc>
          <w:tcPr>
            <w:tcW w:w="2881" w:type="dxa"/>
            <w:tcBorders>
              <w:left w:val="single" w:sz="18" w:space="0" w:color="auto"/>
              <w:right w:val="single" w:sz="18" w:space="0" w:color="auto"/>
            </w:tcBorders>
          </w:tcPr>
          <w:p w14:paraId="68D33CD5" w14:textId="7DD77A3C" w:rsidR="007C4A15" w:rsidRDefault="007C4A15" w:rsidP="00FB324A">
            <w:pPr>
              <w:jc w:val="center"/>
              <w:rPr>
                <w:ins w:id="2493" w:author="Maria Solana Gonzalez" w:date="2017-05-30T23:01:00Z"/>
                <w:rFonts w:ascii="Book Antiqua" w:hAnsi="Book Antiqua"/>
              </w:rPr>
            </w:pPr>
            <w:ins w:id="2494" w:author="Maria Solana Gonzalez" w:date="2017-05-30T23:01:00Z">
              <w:r>
                <w:rPr>
                  <w:rFonts w:ascii="Book Antiqua" w:hAnsi="Book Antiqua"/>
                </w:rPr>
                <w:t>1-4, 7-</w:t>
              </w:r>
              <w:r w:rsidR="00910054">
                <w:rPr>
                  <w:rFonts w:ascii="Book Antiqua" w:hAnsi="Book Antiqua"/>
                </w:rPr>
                <w:t>10</w:t>
              </w:r>
            </w:ins>
          </w:p>
        </w:tc>
        <w:tc>
          <w:tcPr>
            <w:tcW w:w="2882" w:type="dxa"/>
            <w:tcBorders>
              <w:left w:val="single" w:sz="18" w:space="0" w:color="auto"/>
              <w:right w:val="single" w:sz="18" w:space="0" w:color="auto"/>
            </w:tcBorders>
          </w:tcPr>
          <w:p w14:paraId="0AD1AE85" w14:textId="77777777" w:rsidR="007C4A15" w:rsidRDefault="007C4A15" w:rsidP="00FB324A">
            <w:pPr>
              <w:jc w:val="center"/>
              <w:rPr>
                <w:ins w:id="2495" w:author="Maria Solana Gonzalez" w:date="2017-05-30T23:01:00Z"/>
                <w:rFonts w:ascii="Book Antiqua" w:hAnsi="Book Antiqua"/>
              </w:rPr>
            </w:pPr>
            <w:ins w:id="2496" w:author="Maria Solana Gonzalez" w:date="2017-05-30T23:01:00Z">
              <w:r>
                <w:rPr>
                  <w:rFonts w:ascii="Book Antiqua" w:hAnsi="Book Antiqua"/>
                </w:rPr>
                <w:t>5-6</w:t>
              </w:r>
            </w:ins>
          </w:p>
        </w:tc>
        <w:tc>
          <w:tcPr>
            <w:tcW w:w="2882" w:type="dxa"/>
            <w:tcBorders>
              <w:left w:val="single" w:sz="18" w:space="0" w:color="auto"/>
              <w:right w:val="single" w:sz="18" w:space="0" w:color="auto"/>
            </w:tcBorders>
          </w:tcPr>
          <w:p w14:paraId="2920D073" w14:textId="4B4ECEA9" w:rsidR="007C4A15" w:rsidRDefault="00910054" w:rsidP="00FB324A">
            <w:pPr>
              <w:jc w:val="center"/>
              <w:rPr>
                <w:ins w:id="2497" w:author="Maria Solana Gonzalez" w:date="2017-05-30T23:01:00Z"/>
                <w:rFonts w:ascii="Book Antiqua" w:hAnsi="Book Antiqua"/>
              </w:rPr>
            </w:pPr>
            <w:ins w:id="2498" w:author="Maria Solana Gonzalez" w:date="2017-05-30T23:01:00Z">
              <w:r>
                <w:rPr>
                  <w:rFonts w:ascii="Book Antiqua" w:hAnsi="Book Antiqua"/>
                </w:rPr>
                <w:t>Experimento3</w:t>
              </w:r>
              <w:r w:rsidR="007C4A15">
                <w:rPr>
                  <w:rFonts w:ascii="Book Antiqua" w:hAnsi="Book Antiqua"/>
                </w:rPr>
                <w:t>_3</w:t>
              </w:r>
            </w:ins>
          </w:p>
        </w:tc>
      </w:tr>
      <w:tr w:rsidR="007C4A15" w14:paraId="7D579CFF" w14:textId="77777777" w:rsidTr="00FB324A">
        <w:trPr>
          <w:ins w:id="2499" w:author="Maria Solana Gonzalez" w:date="2017-05-30T23:01:00Z"/>
        </w:trPr>
        <w:tc>
          <w:tcPr>
            <w:tcW w:w="2881" w:type="dxa"/>
            <w:tcBorders>
              <w:left w:val="single" w:sz="18" w:space="0" w:color="auto"/>
              <w:right w:val="single" w:sz="18" w:space="0" w:color="auto"/>
            </w:tcBorders>
          </w:tcPr>
          <w:p w14:paraId="206F50FA" w14:textId="4E794D14" w:rsidR="007C4A15" w:rsidRDefault="007C4A15" w:rsidP="00FB324A">
            <w:pPr>
              <w:jc w:val="center"/>
              <w:rPr>
                <w:ins w:id="2500" w:author="Maria Solana Gonzalez" w:date="2017-05-30T23:01:00Z"/>
                <w:rFonts w:ascii="Book Antiqua" w:hAnsi="Book Antiqua"/>
              </w:rPr>
            </w:pPr>
            <w:ins w:id="2501" w:author="Maria Solana Gonzalez" w:date="2017-05-30T23:01:00Z">
              <w:r>
                <w:rPr>
                  <w:rFonts w:ascii="Book Antiqua" w:hAnsi="Book Antiqua"/>
                </w:rPr>
                <w:t>1-6, 9</w:t>
              </w:r>
            </w:ins>
            <w:ins w:id="2502" w:author="Maria Solana Gonzalez" w:date="2017-05-30T23:07:00Z">
              <w:r w:rsidR="00910054">
                <w:rPr>
                  <w:rFonts w:ascii="Book Antiqua" w:hAnsi="Book Antiqua"/>
                </w:rPr>
                <w:t>-10</w:t>
              </w:r>
            </w:ins>
          </w:p>
        </w:tc>
        <w:tc>
          <w:tcPr>
            <w:tcW w:w="2882" w:type="dxa"/>
            <w:tcBorders>
              <w:left w:val="single" w:sz="18" w:space="0" w:color="auto"/>
              <w:right w:val="single" w:sz="18" w:space="0" w:color="auto"/>
            </w:tcBorders>
          </w:tcPr>
          <w:p w14:paraId="698256C4" w14:textId="77777777" w:rsidR="007C4A15" w:rsidRDefault="007C4A15" w:rsidP="00FB324A">
            <w:pPr>
              <w:jc w:val="center"/>
              <w:rPr>
                <w:ins w:id="2503" w:author="Maria Solana Gonzalez" w:date="2017-05-30T23:01:00Z"/>
                <w:rFonts w:ascii="Book Antiqua" w:hAnsi="Book Antiqua"/>
              </w:rPr>
            </w:pPr>
            <w:ins w:id="2504" w:author="Maria Solana Gonzalez" w:date="2017-05-30T23:01:00Z">
              <w:r>
                <w:rPr>
                  <w:rFonts w:ascii="Book Antiqua" w:hAnsi="Book Antiqua"/>
                </w:rPr>
                <w:t>7-8</w:t>
              </w:r>
            </w:ins>
          </w:p>
        </w:tc>
        <w:tc>
          <w:tcPr>
            <w:tcW w:w="2882" w:type="dxa"/>
            <w:tcBorders>
              <w:left w:val="single" w:sz="18" w:space="0" w:color="auto"/>
              <w:right w:val="single" w:sz="18" w:space="0" w:color="auto"/>
            </w:tcBorders>
          </w:tcPr>
          <w:p w14:paraId="48479623" w14:textId="24839BDE" w:rsidR="007C4A15" w:rsidRDefault="00910054" w:rsidP="00FB324A">
            <w:pPr>
              <w:jc w:val="center"/>
              <w:rPr>
                <w:ins w:id="2505" w:author="Maria Solana Gonzalez" w:date="2017-05-30T23:01:00Z"/>
                <w:rFonts w:ascii="Book Antiqua" w:hAnsi="Book Antiqua"/>
              </w:rPr>
            </w:pPr>
            <w:ins w:id="2506" w:author="Maria Solana Gonzalez" w:date="2017-05-30T23:01:00Z">
              <w:r>
                <w:rPr>
                  <w:rFonts w:ascii="Book Antiqua" w:hAnsi="Book Antiqua"/>
                </w:rPr>
                <w:t>Experimento3</w:t>
              </w:r>
              <w:r w:rsidR="007C4A15">
                <w:rPr>
                  <w:rFonts w:ascii="Book Antiqua" w:hAnsi="Book Antiqua"/>
                </w:rPr>
                <w:t>_4</w:t>
              </w:r>
            </w:ins>
          </w:p>
        </w:tc>
      </w:tr>
      <w:tr w:rsidR="007C4A15" w14:paraId="5531B45C" w14:textId="77777777" w:rsidTr="00FB324A">
        <w:trPr>
          <w:ins w:id="2507" w:author="Maria Solana Gonzalez" w:date="2017-05-30T23:01:00Z"/>
        </w:trPr>
        <w:tc>
          <w:tcPr>
            <w:tcW w:w="2881" w:type="dxa"/>
            <w:tcBorders>
              <w:left w:val="single" w:sz="18" w:space="0" w:color="auto"/>
              <w:right w:val="single" w:sz="18" w:space="0" w:color="auto"/>
            </w:tcBorders>
          </w:tcPr>
          <w:p w14:paraId="252ECC23" w14:textId="666A3B23" w:rsidR="007C4A15" w:rsidRDefault="007C4A15" w:rsidP="00FB324A">
            <w:pPr>
              <w:jc w:val="center"/>
              <w:rPr>
                <w:ins w:id="2508" w:author="Maria Solana Gonzalez" w:date="2017-05-30T23:01:00Z"/>
                <w:rFonts w:ascii="Book Antiqua" w:hAnsi="Book Antiqua"/>
              </w:rPr>
            </w:pPr>
            <w:ins w:id="2509" w:author="Maria Solana Gonzalez" w:date="2017-05-30T23:01:00Z">
              <w:r>
                <w:rPr>
                  <w:rFonts w:ascii="Book Antiqua" w:hAnsi="Book Antiqua"/>
                </w:rPr>
                <w:t>1-</w:t>
              </w:r>
              <w:r w:rsidR="00910054">
                <w:rPr>
                  <w:rFonts w:ascii="Book Antiqua" w:hAnsi="Book Antiqua"/>
                </w:rPr>
                <w:t>8</w:t>
              </w:r>
            </w:ins>
          </w:p>
        </w:tc>
        <w:tc>
          <w:tcPr>
            <w:tcW w:w="2882" w:type="dxa"/>
            <w:tcBorders>
              <w:left w:val="single" w:sz="18" w:space="0" w:color="auto"/>
              <w:right w:val="single" w:sz="18" w:space="0" w:color="auto"/>
            </w:tcBorders>
          </w:tcPr>
          <w:p w14:paraId="0F5A2AF7" w14:textId="3682924C" w:rsidR="007C4A15" w:rsidRDefault="00910054" w:rsidP="00FB324A">
            <w:pPr>
              <w:jc w:val="center"/>
              <w:rPr>
                <w:ins w:id="2510" w:author="Maria Solana Gonzalez" w:date="2017-05-30T23:01:00Z"/>
                <w:rFonts w:ascii="Book Antiqua" w:hAnsi="Book Antiqua"/>
              </w:rPr>
            </w:pPr>
            <w:ins w:id="2511" w:author="Maria Solana Gonzalez" w:date="2017-05-30T23:01:00Z">
              <w:r>
                <w:rPr>
                  <w:rFonts w:ascii="Book Antiqua" w:hAnsi="Book Antiqua"/>
                </w:rPr>
                <w:t>9-10</w:t>
              </w:r>
            </w:ins>
          </w:p>
        </w:tc>
        <w:tc>
          <w:tcPr>
            <w:tcW w:w="2882" w:type="dxa"/>
            <w:tcBorders>
              <w:left w:val="single" w:sz="18" w:space="0" w:color="auto"/>
              <w:right w:val="single" w:sz="18" w:space="0" w:color="auto"/>
            </w:tcBorders>
          </w:tcPr>
          <w:p w14:paraId="112F0DD1" w14:textId="4860DC66" w:rsidR="007C4A15" w:rsidRDefault="00910054" w:rsidP="00FB324A">
            <w:pPr>
              <w:jc w:val="center"/>
              <w:rPr>
                <w:ins w:id="2512" w:author="Maria Solana Gonzalez" w:date="2017-05-30T23:01:00Z"/>
                <w:rFonts w:ascii="Book Antiqua" w:hAnsi="Book Antiqua"/>
              </w:rPr>
            </w:pPr>
            <w:ins w:id="2513" w:author="Maria Solana Gonzalez" w:date="2017-05-30T23:01:00Z">
              <w:r>
                <w:rPr>
                  <w:rFonts w:ascii="Book Antiqua" w:hAnsi="Book Antiqua"/>
                </w:rPr>
                <w:t>Experimento3</w:t>
              </w:r>
              <w:r w:rsidR="007C4A15">
                <w:rPr>
                  <w:rFonts w:ascii="Book Antiqua" w:hAnsi="Book Antiqua"/>
                </w:rPr>
                <w:t>_5</w:t>
              </w:r>
            </w:ins>
          </w:p>
        </w:tc>
      </w:tr>
      <w:tr w:rsidR="007C4A15" w14:paraId="61BE5636" w14:textId="77777777" w:rsidTr="00FB324A">
        <w:trPr>
          <w:ins w:id="2514" w:author="Maria Solana Gonzalez" w:date="2017-05-30T23:01:00Z"/>
        </w:trPr>
        <w:tc>
          <w:tcPr>
            <w:tcW w:w="2881" w:type="dxa"/>
            <w:tcBorders>
              <w:left w:val="single" w:sz="18" w:space="0" w:color="auto"/>
              <w:right w:val="single" w:sz="18" w:space="0" w:color="auto"/>
            </w:tcBorders>
          </w:tcPr>
          <w:p w14:paraId="6EE1186B" w14:textId="2BF85C12" w:rsidR="007C4A15" w:rsidRDefault="007C4A15" w:rsidP="00FB324A">
            <w:pPr>
              <w:jc w:val="center"/>
              <w:rPr>
                <w:ins w:id="2515" w:author="Maria Solana Gonzalez" w:date="2017-05-30T23:01:00Z"/>
                <w:rFonts w:ascii="Book Antiqua" w:hAnsi="Book Antiqua"/>
              </w:rPr>
            </w:pPr>
            <w:ins w:id="2516" w:author="Maria Solana Gonzalez" w:date="2017-05-30T23:01:00Z">
              <w:r>
                <w:rPr>
                  <w:rFonts w:ascii="Book Antiqua" w:hAnsi="Book Antiqua"/>
                </w:rPr>
                <w:t>2-</w:t>
              </w:r>
              <w:r w:rsidR="00910054">
                <w:rPr>
                  <w:rFonts w:ascii="Book Antiqua" w:hAnsi="Book Antiqua"/>
                </w:rPr>
                <w:t>9</w:t>
              </w:r>
            </w:ins>
          </w:p>
        </w:tc>
        <w:tc>
          <w:tcPr>
            <w:tcW w:w="2882" w:type="dxa"/>
            <w:tcBorders>
              <w:left w:val="single" w:sz="18" w:space="0" w:color="auto"/>
              <w:right w:val="single" w:sz="18" w:space="0" w:color="auto"/>
            </w:tcBorders>
          </w:tcPr>
          <w:p w14:paraId="4C72A965" w14:textId="446FB32B" w:rsidR="007C4A15" w:rsidRDefault="007C4A15" w:rsidP="00FB324A">
            <w:pPr>
              <w:jc w:val="center"/>
              <w:rPr>
                <w:ins w:id="2517" w:author="Maria Solana Gonzalez" w:date="2017-05-30T23:01:00Z"/>
                <w:rFonts w:ascii="Book Antiqua" w:hAnsi="Book Antiqua"/>
              </w:rPr>
            </w:pPr>
            <w:ins w:id="2518" w:author="Maria Solana Gonzalez" w:date="2017-05-30T23:01:00Z">
              <w:r>
                <w:rPr>
                  <w:rFonts w:ascii="Book Antiqua" w:hAnsi="Book Antiqua"/>
                </w:rPr>
                <w:t>1,</w:t>
              </w:r>
              <w:r w:rsidR="00910054">
                <w:rPr>
                  <w:rFonts w:ascii="Book Antiqua" w:hAnsi="Book Antiqua"/>
                </w:rPr>
                <w:t>10</w:t>
              </w:r>
            </w:ins>
          </w:p>
        </w:tc>
        <w:tc>
          <w:tcPr>
            <w:tcW w:w="2882" w:type="dxa"/>
            <w:tcBorders>
              <w:left w:val="single" w:sz="18" w:space="0" w:color="auto"/>
              <w:right w:val="single" w:sz="18" w:space="0" w:color="auto"/>
            </w:tcBorders>
          </w:tcPr>
          <w:p w14:paraId="65D97084" w14:textId="1C8771E2" w:rsidR="007C4A15" w:rsidRDefault="00910054" w:rsidP="00FB324A">
            <w:pPr>
              <w:jc w:val="center"/>
              <w:rPr>
                <w:ins w:id="2519" w:author="Maria Solana Gonzalez" w:date="2017-05-30T23:01:00Z"/>
                <w:rFonts w:ascii="Book Antiqua" w:hAnsi="Book Antiqua"/>
              </w:rPr>
            </w:pPr>
            <w:ins w:id="2520" w:author="Maria Solana Gonzalez" w:date="2017-05-30T23:01:00Z">
              <w:r>
                <w:rPr>
                  <w:rFonts w:ascii="Book Antiqua" w:hAnsi="Book Antiqua"/>
                </w:rPr>
                <w:t>Experimento3</w:t>
              </w:r>
              <w:r w:rsidR="007C4A15">
                <w:rPr>
                  <w:rFonts w:ascii="Book Antiqua" w:hAnsi="Book Antiqua"/>
                </w:rPr>
                <w:t>_6</w:t>
              </w:r>
            </w:ins>
          </w:p>
        </w:tc>
      </w:tr>
      <w:tr w:rsidR="007C4A15" w14:paraId="2D8F6547" w14:textId="77777777" w:rsidTr="00FB324A">
        <w:trPr>
          <w:ins w:id="2521" w:author="Maria Solana Gonzalez" w:date="2017-05-30T23:01:00Z"/>
        </w:trPr>
        <w:tc>
          <w:tcPr>
            <w:tcW w:w="2881" w:type="dxa"/>
            <w:tcBorders>
              <w:left w:val="single" w:sz="18" w:space="0" w:color="auto"/>
              <w:right w:val="single" w:sz="18" w:space="0" w:color="auto"/>
            </w:tcBorders>
          </w:tcPr>
          <w:p w14:paraId="5DFE42C9" w14:textId="31FA9CFE" w:rsidR="007C4A15" w:rsidRDefault="00910054" w:rsidP="00FB324A">
            <w:pPr>
              <w:jc w:val="center"/>
              <w:rPr>
                <w:ins w:id="2522" w:author="Maria Solana Gonzalez" w:date="2017-05-30T23:01:00Z"/>
                <w:rFonts w:ascii="Book Antiqua" w:hAnsi="Book Antiqua"/>
              </w:rPr>
            </w:pPr>
            <w:ins w:id="2523" w:author="Maria Solana Gonzalez" w:date="2017-05-30T23:01:00Z">
              <w:r>
                <w:rPr>
                  <w:rFonts w:ascii="Book Antiqua" w:hAnsi="Book Antiqua"/>
                </w:rPr>
                <w:t>1, 3-8</w:t>
              </w:r>
              <w:r w:rsidR="007C4A15">
                <w:rPr>
                  <w:rFonts w:ascii="Book Antiqua" w:hAnsi="Book Antiqua"/>
                </w:rPr>
                <w:t xml:space="preserve">, </w:t>
              </w:r>
              <w:r>
                <w:rPr>
                  <w:rFonts w:ascii="Book Antiqua" w:hAnsi="Book Antiqua"/>
                </w:rPr>
                <w:t>10</w:t>
              </w:r>
            </w:ins>
          </w:p>
        </w:tc>
        <w:tc>
          <w:tcPr>
            <w:tcW w:w="2882" w:type="dxa"/>
            <w:tcBorders>
              <w:left w:val="single" w:sz="18" w:space="0" w:color="auto"/>
              <w:right w:val="single" w:sz="18" w:space="0" w:color="auto"/>
            </w:tcBorders>
          </w:tcPr>
          <w:p w14:paraId="7E550BCE" w14:textId="2A7A5AD5" w:rsidR="007C4A15" w:rsidRDefault="00910054" w:rsidP="00FB324A">
            <w:pPr>
              <w:jc w:val="center"/>
              <w:rPr>
                <w:ins w:id="2524" w:author="Maria Solana Gonzalez" w:date="2017-05-30T23:01:00Z"/>
                <w:rFonts w:ascii="Book Antiqua" w:hAnsi="Book Antiqua"/>
              </w:rPr>
            </w:pPr>
            <w:ins w:id="2525" w:author="Maria Solana Gonzalez" w:date="2017-05-30T23:01:00Z">
              <w:r>
                <w:rPr>
                  <w:rFonts w:ascii="Book Antiqua" w:hAnsi="Book Antiqua"/>
                </w:rPr>
                <w:t>2-9</w:t>
              </w:r>
            </w:ins>
          </w:p>
        </w:tc>
        <w:tc>
          <w:tcPr>
            <w:tcW w:w="2882" w:type="dxa"/>
            <w:tcBorders>
              <w:left w:val="single" w:sz="18" w:space="0" w:color="auto"/>
              <w:right w:val="single" w:sz="18" w:space="0" w:color="auto"/>
            </w:tcBorders>
          </w:tcPr>
          <w:p w14:paraId="1FB2E888" w14:textId="196C5906" w:rsidR="007C4A15" w:rsidRDefault="00910054" w:rsidP="00FB324A">
            <w:pPr>
              <w:jc w:val="center"/>
              <w:rPr>
                <w:ins w:id="2526" w:author="Maria Solana Gonzalez" w:date="2017-05-30T23:01:00Z"/>
                <w:rFonts w:ascii="Book Antiqua" w:hAnsi="Book Antiqua"/>
              </w:rPr>
            </w:pPr>
            <w:ins w:id="2527" w:author="Maria Solana Gonzalez" w:date="2017-05-30T23:01:00Z">
              <w:r>
                <w:rPr>
                  <w:rFonts w:ascii="Book Antiqua" w:hAnsi="Book Antiqua"/>
                </w:rPr>
                <w:t>Experimento3</w:t>
              </w:r>
              <w:r w:rsidR="007C4A15">
                <w:rPr>
                  <w:rFonts w:ascii="Book Antiqua" w:hAnsi="Book Antiqua"/>
                </w:rPr>
                <w:t>_7</w:t>
              </w:r>
            </w:ins>
          </w:p>
        </w:tc>
      </w:tr>
      <w:tr w:rsidR="007C4A15" w14:paraId="245F2A68" w14:textId="77777777" w:rsidTr="00FB324A">
        <w:trPr>
          <w:ins w:id="2528" w:author="Maria Solana Gonzalez" w:date="2017-05-30T23:01:00Z"/>
        </w:trPr>
        <w:tc>
          <w:tcPr>
            <w:tcW w:w="2881" w:type="dxa"/>
            <w:tcBorders>
              <w:left w:val="single" w:sz="18" w:space="0" w:color="auto"/>
              <w:bottom w:val="single" w:sz="4" w:space="0" w:color="auto"/>
              <w:right w:val="single" w:sz="18" w:space="0" w:color="auto"/>
            </w:tcBorders>
          </w:tcPr>
          <w:p w14:paraId="712D0D49" w14:textId="1496AF4B" w:rsidR="007C4A15" w:rsidRDefault="007C4A15" w:rsidP="00FB324A">
            <w:pPr>
              <w:jc w:val="center"/>
              <w:rPr>
                <w:ins w:id="2529" w:author="Maria Solana Gonzalez" w:date="2017-05-30T23:01:00Z"/>
                <w:rFonts w:ascii="Book Antiqua" w:hAnsi="Book Antiqua"/>
              </w:rPr>
            </w:pPr>
            <w:ins w:id="2530" w:author="Maria Solana Gonzalez" w:date="2017-05-30T23:01:00Z">
              <w:r>
                <w:rPr>
                  <w:rFonts w:ascii="Book Antiqua" w:hAnsi="Book Antiqua"/>
                </w:rPr>
                <w:t>1-2, 4</w:t>
              </w:r>
            </w:ins>
            <w:ins w:id="2531" w:author="Maria Solana Gonzalez" w:date="2017-05-30T23:08:00Z">
              <w:r w:rsidR="00910054">
                <w:rPr>
                  <w:rFonts w:ascii="Book Antiqua" w:hAnsi="Book Antiqua"/>
                </w:rPr>
                <w:t>-7</w:t>
              </w:r>
            </w:ins>
            <w:ins w:id="2532" w:author="Maria Solana Gonzalez" w:date="2017-05-30T23:01:00Z">
              <w:r w:rsidR="00910054">
                <w:rPr>
                  <w:rFonts w:ascii="Book Antiqua" w:hAnsi="Book Antiqua"/>
                </w:rPr>
                <w:t xml:space="preserve">, </w:t>
              </w:r>
              <w:r>
                <w:rPr>
                  <w:rFonts w:ascii="Book Antiqua" w:hAnsi="Book Antiqua"/>
                </w:rPr>
                <w:t>9</w:t>
              </w:r>
            </w:ins>
            <w:ins w:id="2533" w:author="Maria Solana Gonzalez" w:date="2017-05-30T23:08:00Z">
              <w:r w:rsidR="00910054">
                <w:rPr>
                  <w:rFonts w:ascii="Book Antiqua" w:hAnsi="Book Antiqua"/>
                </w:rPr>
                <w:t>-10</w:t>
              </w:r>
            </w:ins>
          </w:p>
        </w:tc>
        <w:tc>
          <w:tcPr>
            <w:tcW w:w="2882" w:type="dxa"/>
            <w:tcBorders>
              <w:left w:val="single" w:sz="18" w:space="0" w:color="auto"/>
              <w:bottom w:val="single" w:sz="4" w:space="0" w:color="auto"/>
              <w:right w:val="single" w:sz="18" w:space="0" w:color="auto"/>
            </w:tcBorders>
          </w:tcPr>
          <w:p w14:paraId="6863A812" w14:textId="7B05C17D" w:rsidR="007C4A15" w:rsidRDefault="007C4A15" w:rsidP="00FB324A">
            <w:pPr>
              <w:jc w:val="center"/>
              <w:rPr>
                <w:ins w:id="2534" w:author="Maria Solana Gonzalez" w:date="2017-05-30T23:01:00Z"/>
                <w:rFonts w:ascii="Book Antiqua" w:hAnsi="Book Antiqua"/>
              </w:rPr>
            </w:pPr>
            <w:ins w:id="2535" w:author="Maria Solana Gonzalez" w:date="2017-05-30T23:01:00Z">
              <w:r>
                <w:rPr>
                  <w:rFonts w:ascii="Book Antiqua" w:hAnsi="Book Antiqua"/>
                </w:rPr>
                <w:t>3,</w:t>
              </w:r>
              <w:r w:rsidR="00910054">
                <w:rPr>
                  <w:rFonts w:ascii="Book Antiqua" w:hAnsi="Book Antiqua"/>
                </w:rPr>
                <w:t>8</w:t>
              </w:r>
            </w:ins>
          </w:p>
        </w:tc>
        <w:tc>
          <w:tcPr>
            <w:tcW w:w="2882" w:type="dxa"/>
            <w:tcBorders>
              <w:left w:val="single" w:sz="18" w:space="0" w:color="auto"/>
              <w:bottom w:val="single" w:sz="4" w:space="0" w:color="auto"/>
              <w:right w:val="single" w:sz="18" w:space="0" w:color="auto"/>
            </w:tcBorders>
          </w:tcPr>
          <w:p w14:paraId="5233B2CC" w14:textId="527607F5" w:rsidR="007C4A15" w:rsidRDefault="00910054" w:rsidP="00FB324A">
            <w:pPr>
              <w:jc w:val="center"/>
              <w:rPr>
                <w:ins w:id="2536" w:author="Maria Solana Gonzalez" w:date="2017-05-30T23:01:00Z"/>
                <w:rFonts w:ascii="Book Antiqua" w:hAnsi="Book Antiqua"/>
              </w:rPr>
            </w:pPr>
            <w:ins w:id="2537" w:author="Maria Solana Gonzalez" w:date="2017-05-30T23:01:00Z">
              <w:r>
                <w:rPr>
                  <w:rFonts w:ascii="Book Antiqua" w:hAnsi="Book Antiqua"/>
                </w:rPr>
                <w:t>Experimento3</w:t>
              </w:r>
              <w:r w:rsidR="007C4A15">
                <w:rPr>
                  <w:rFonts w:ascii="Book Antiqua" w:hAnsi="Book Antiqua"/>
                </w:rPr>
                <w:t>_8</w:t>
              </w:r>
            </w:ins>
          </w:p>
        </w:tc>
      </w:tr>
      <w:tr w:rsidR="007C4A15" w14:paraId="25356A90" w14:textId="77777777" w:rsidTr="00910054">
        <w:tblPrEx>
          <w:tblW w:w="0" w:type="auto"/>
          <w:tblPrExChange w:id="2538" w:author="Maria Solana Gonzalez" w:date="2017-05-30T23:07:00Z">
            <w:tblPrEx>
              <w:tblW w:w="0" w:type="auto"/>
            </w:tblPrEx>
          </w:tblPrExChange>
        </w:tblPrEx>
        <w:trPr>
          <w:ins w:id="2539" w:author="Maria Solana Gonzalez" w:date="2017-05-30T23:01:00Z"/>
        </w:trPr>
        <w:tc>
          <w:tcPr>
            <w:tcW w:w="2881" w:type="dxa"/>
            <w:tcBorders>
              <w:left w:val="single" w:sz="18" w:space="0" w:color="auto"/>
              <w:right w:val="single" w:sz="18" w:space="0" w:color="auto"/>
            </w:tcBorders>
            <w:tcPrChange w:id="2540" w:author="Maria Solana Gonzalez" w:date="2017-05-30T23:07:00Z">
              <w:tcPr>
                <w:tcW w:w="2881" w:type="dxa"/>
                <w:tcBorders>
                  <w:left w:val="single" w:sz="18" w:space="0" w:color="auto"/>
                  <w:bottom w:val="single" w:sz="18" w:space="0" w:color="auto"/>
                  <w:right w:val="single" w:sz="18" w:space="0" w:color="auto"/>
                </w:tcBorders>
              </w:tcPr>
            </w:tcPrChange>
          </w:tcPr>
          <w:p w14:paraId="71EA99A4" w14:textId="6C659D58" w:rsidR="007C4A15" w:rsidRDefault="007C4A15" w:rsidP="00FB324A">
            <w:pPr>
              <w:jc w:val="center"/>
              <w:rPr>
                <w:ins w:id="2541" w:author="Maria Solana Gonzalez" w:date="2017-05-30T23:01:00Z"/>
                <w:rFonts w:ascii="Book Antiqua" w:hAnsi="Book Antiqua"/>
              </w:rPr>
            </w:pPr>
            <w:ins w:id="2542" w:author="Maria Solana Gonzalez" w:date="2017-05-30T23:01:00Z">
              <w:r>
                <w:rPr>
                  <w:rFonts w:ascii="Book Antiqua" w:hAnsi="Book Antiqua"/>
                </w:rPr>
                <w:t>1</w:t>
              </w:r>
            </w:ins>
            <w:ins w:id="2543" w:author="Maria Solana Gonzalez" w:date="2017-05-30T23:08:00Z">
              <w:r w:rsidR="00910054">
                <w:rPr>
                  <w:rFonts w:ascii="Book Antiqua" w:hAnsi="Book Antiqua"/>
                </w:rPr>
                <w:t>-3</w:t>
              </w:r>
            </w:ins>
            <w:ins w:id="2544" w:author="Maria Solana Gonzalez" w:date="2017-05-30T23:01:00Z">
              <w:r>
                <w:rPr>
                  <w:rFonts w:ascii="Book Antiqua" w:hAnsi="Book Antiqua"/>
                </w:rPr>
                <w:t xml:space="preserve">, </w:t>
              </w:r>
              <w:r w:rsidR="00910054">
                <w:rPr>
                  <w:rFonts w:ascii="Book Antiqua" w:hAnsi="Book Antiqua"/>
                </w:rPr>
                <w:t>5-6,8-10</w:t>
              </w:r>
            </w:ins>
          </w:p>
        </w:tc>
        <w:tc>
          <w:tcPr>
            <w:tcW w:w="2882" w:type="dxa"/>
            <w:tcBorders>
              <w:left w:val="single" w:sz="18" w:space="0" w:color="auto"/>
              <w:right w:val="single" w:sz="18" w:space="0" w:color="auto"/>
            </w:tcBorders>
            <w:tcPrChange w:id="2545" w:author="Maria Solana Gonzalez" w:date="2017-05-30T23:07:00Z">
              <w:tcPr>
                <w:tcW w:w="2882" w:type="dxa"/>
                <w:tcBorders>
                  <w:left w:val="single" w:sz="18" w:space="0" w:color="auto"/>
                  <w:bottom w:val="single" w:sz="18" w:space="0" w:color="auto"/>
                  <w:right w:val="single" w:sz="18" w:space="0" w:color="auto"/>
                </w:tcBorders>
              </w:tcPr>
            </w:tcPrChange>
          </w:tcPr>
          <w:p w14:paraId="50151BD1" w14:textId="12EDF459" w:rsidR="007C4A15" w:rsidRDefault="00910054" w:rsidP="00FB324A">
            <w:pPr>
              <w:jc w:val="center"/>
              <w:rPr>
                <w:ins w:id="2546" w:author="Maria Solana Gonzalez" w:date="2017-05-30T23:01:00Z"/>
                <w:rFonts w:ascii="Book Antiqua" w:hAnsi="Book Antiqua"/>
              </w:rPr>
            </w:pPr>
            <w:ins w:id="2547" w:author="Maria Solana Gonzalez" w:date="2017-05-30T23:01:00Z">
              <w:r>
                <w:rPr>
                  <w:rFonts w:ascii="Book Antiqua" w:hAnsi="Book Antiqua"/>
                </w:rPr>
                <w:t>4,7</w:t>
              </w:r>
            </w:ins>
          </w:p>
        </w:tc>
        <w:tc>
          <w:tcPr>
            <w:tcW w:w="2882" w:type="dxa"/>
            <w:tcBorders>
              <w:left w:val="single" w:sz="18" w:space="0" w:color="auto"/>
              <w:right w:val="single" w:sz="18" w:space="0" w:color="auto"/>
            </w:tcBorders>
            <w:tcPrChange w:id="2548" w:author="Maria Solana Gonzalez" w:date="2017-05-30T23:07:00Z">
              <w:tcPr>
                <w:tcW w:w="2882" w:type="dxa"/>
                <w:tcBorders>
                  <w:left w:val="single" w:sz="18" w:space="0" w:color="auto"/>
                  <w:bottom w:val="single" w:sz="18" w:space="0" w:color="auto"/>
                  <w:right w:val="single" w:sz="18" w:space="0" w:color="auto"/>
                </w:tcBorders>
              </w:tcPr>
            </w:tcPrChange>
          </w:tcPr>
          <w:p w14:paraId="54D908DA" w14:textId="715C8B09" w:rsidR="007C4A15" w:rsidRDefault="00910054" w:rsidP="00FB324A">
            <w:pPr>
              <w:jc w:val="center"/>
              <w:rPr>
                <w:ins w:id="2549" w:author="Maria Solana Gonzalez" w:date="2017-05-30T23:01:00Z"/>
                <w:rFonts w:ascii="Book Antiqua" w:hAnsi="Book Antiqua"/>
              </w:rPr>
            </w:pPr>
            <w:ins w:id="2550" w:author="Maria Solana Gonzalez" w:date="2017-05-30T23:01:00Z">
              <w:r>
                <w:rPr>
                  <w:rFonts w:ascii="Book Antiqua" w:hAnsi="Book Antiqua"/>
                </w:rPr>
                <w:t>Experimento3</w:t>
              </w:r>
              <w:r w:rsidR="007C4A15">
                <w:rPr>
                  <w:rFonts w:ascii="Book Antiqua" w:hAnsi="Book Antiqua"/>
                </w:rPr>
                <w:t>_9</w:t>
              </w:r>
            </w:ins>
          </w:p>
        </w:tc>
      </w:tr>
      <w:tr w:rsidR="00910054" w14:paraId="37989ED1" w14:textId="77777777" w:rsidTr="00FB324A">
        <w:trPr>
          <w:ins w:id="2551" w:author="Maria Solana Gonzalez" w:date="2017-05-30T23:07:00Z"/>
        </w:trPr>
        <w:tc>
          <w:tcPr>
            <w:tcW w:w="2881" w:type="dxa"/>
            <w:tcBorders>
              <w:left w:val="single" w:sz="18" w:space="0" w:color="auto"/>
              <w:bottom w:val="single" w:sz="18" w:space="0" w:color="auto"/>
              <w:right w:val="single" w:sz="18" w:space="0" w:color="auto"/>
            </w:tcBorders>
          </w:tcPr>
          <w:p w14:paraId="3B2ABA79" w14:textId="4DC3BE84" w:rsidR="00910054" w:rsidRDefault="00910054" w:rsidP="00FB324A">
            <w:pPr>
              <w:jc w:val="center"/>
              <w:rPr>
                <w:ins w:id="2552" w:author="Maria Solana Gonzalez" w:date="2017-05-30T23:07:00Z"/>
                <w:rFonts w:ascii="Book Antiqua" w:hAnsi="Book Antiqua"/>
              </w:rPr>
            </w:pPr>
            <w:ins w:id="2553" w:author="Maria Solana Gonzalez" w:date="2017-05-30T23:09:00Z">
              <w:r>
                <w:rPr>
                  <w:rFonts w:ascii="Book Antiqua" w:hAnsi="Book Antiqua"/>
                </w:rPr>
                <w:t>1,3-9</w:t>
              </w:r>
            </w:ins>
          </w:p>
        </w:tc>
        <w:tc>
          <w:tcPr>
            <w:tcW w:w="2882" w:type="dxa"/>
            <w:tcBorders>
              <w:left w:val="single" w:sz="18" w:space="0" w:color="auto"/>
              <w:bottom w:val="single" w:sz="18" w:space="0" w:color="auto"/>
              <w:right w:val="single" w:sz="18" w:space="0" w:color="auto"/>
            </w:tcBorders>
          </w:tcPr>
          <w:p w14:paraId="71408267" w14:textId="6970B307" w:rsidR="00910054" w:rsidRDefault="00910054" w:rsidP="00FB324A">
            <w:pPr>
              <w:jc w:val="center"/>
              <w:rPr>
                <w:ins w:id="2554" w:author="Maria Solana Gonzalez" w:date="2017-05-30T23:07:00Z"/>
                <w:rFonts w:ascii="Book Antiqua" w:hAnsi="Book Antiqua"/>
              </w:rPr>
            </w:pPr>
            <w:ins w:id="2555" w:author="Maria Solana Gonzalez" w:date="2017-05-30T23:09:00Z">
              <w:r>
                <w:rPr>
                  <w:rFonts w:ascii="Book Antiqua" w:hAnsi="Book Antiqua"/>
                </w:rPr>
                <w:t>2,10</w:t>
              </w:r>
            </w:ins>
          </w:p>
        </w:tc>
        <w:tc>
          <w:tcPr>
            <w:tcW w:w="2882" w:type="dxa"/>
            <w:tcBorders>
              <w:left w:val="single" w:sz="18" w:space="0" w:color="auto"/>
              <w:bottom w:val="single" w:sz="18" w:space="0" w:color="auto"/>
              <w:right w:val="single" w:sz="18" w:space="0" w:color="auto"/>
            </w:tcBorders>
          </w:tcPr>
          <w:p w14:paraId="52D7B070" w14:textId="75118181" w:rsidR="00910054" w:rsidRDefault="00910054" w:rsidP="00FB324A">
            <w:pPr>
              <w:jc w:val="center"/>
              <w:rPr>
                <w:ins w:id="2556" w:author="Maria Solana Gonzalez" w:date="2017-05-30T23:07:00Z"/>
                <w:rFonts w:ascii="Book Antiqua" w:hAnsi="Book Antiqua"/>
              </w:rPr>
            </w:pPr>
            <w:ins w:id="2557" w:author="Maria Solana Gonzalez" w:date="2017-05-30T23:07:00Z">
              <w:r>
                <w:rPr>
                  <w:rFonts w:ascii="Book Antiqua" w:hAnsi="Book Antiqua"/>
                </w:rPr>
                <w:t>Experimento3_10</w:t>
              </w:r>
            </w:ins>
          </w:p>
        </w:tc>
      </w:tr>
    </w:tbl>
    <w:p w14:paraId="766F9163" w14:textId="3BF17E75" w:rsidR="003E26D6" w:rsidRDefault="003E26D6">
      <w:pPr>
        <w:jc w:val="both"/>
        <w:rPr>
          <w:ins w:id="2558" w:author="Maria Solana Gonzalez" w:date="2017-06-01T21:58:00Z"/>
          <w:rFonts w:ascii="Book Antiqua" w:hAnsi="Book Antiqua"/>
        </w:rPr>
      </w:pPr>
    </w:p>
    <w:p w14:paraId="3A8D183C" w14:textId="77777777" w:rsidR="003E26D6" w:rsidRPr="00E639F6" w:rsidRDefault="003E26D6">
      <w:pPr>
        <w:spacing w:after="200" w:line="276" w:lineRule="auto"/>
        <w:rPr>
          <w:ins w:id="2559" w:author="Maria Solana Gonzalez" w:date="2017-06-01T21:58:00Z"/>
          <w:rFonts w:ascii="Book Antiqua" w:hAnsi="Book Antiqua"/>
          <w:b/>
          <w:sz w:val="36"/>
          <w:u w:val="single"/>
          <w:rPrChange w:id="2560" w:author="Maria Solana Gonzalez" w:date="2017-06-01T21:59:00Z">
            <w:rPr>
              <w:ins w:id="2561" w:author="Maria Solana Gonzalez" w:date="2017-06-01T21:58:00Z"/>
              <w:rFonts w:ascii="Book Antiqua" w:hAnsi="Book Antiqua"/>
            </w:rPr>
          </w:rPrChange>
        </w:rPr>
      </w:pPr>
      <w:ins w:id="2562" w:author="Maria Solana Gonzalez" w:date="2017-06-01T21:58:00Z">
        <w:r>
          <w:rPr>
            <w:rFonts w:ascii="Book Antiqua" w:hAnsi="Book Antiqua"/>
          </w:rPr>
          <w:br w:type="page"/>
        </w:r>
      </w:ins>
    </w:p>
    <w:p w14:paraId="366E2E43" w14:textId="1922E1EC" w:rsidR="002309CB" w:rsidRDefault="00E639F6">
      <w:pPr>
        <w:pStyle w:val="Prrafodelista"/>
        <w:numPr>
          <w:ilvl w:val="0"/>
          <w:numId w:val="49"/>
        </w:numPr>
        <w:jc w:val="both"/>
        <w:rPr>
          <w:ins w:id="2563" w:author="Maria Solana Gonzalez" w:date="2017-06-01T22:00:00Z"/>
          <w:rFonts w:ascii="Book Antiqua" w:hAnsi="Book Antiqua"/>
          <w:b/>
          <w:sz w:val="32"/>
          <w:u w:val="single"/>
        </w:rPr>
        <w:pPrChange w:id="2564" w:author="Maria Solana Gonzalez" w:date="2017-06-01T21:58:00Z">
          <w:pPr/>
        </w:pPrChange>
      </w:pPr>
      <w:ins w:id="2565" w:author="Maria Solana Gonzalez" w:date="2017-06-01T21:59:00Z">
        <w:r w:rsidRPr="00E639F6">
          <w:rPr>
            <w:rFonts w:ascii="Book Antiqua" w:hAnsi="Book Antiqua"/>
            <w:b/>
            <w:sz w:val="32"/>
            <w:u w:val="single"/>
            <w:rPrChange w:id="2566" w:author="Maria Solana Gonzalez" w:date="2017-06-01T21:59:00Z">
              <w:rPr>
                <w:rFonts w:ascii="Book Antiqua" w:hAnsi="Book Antiqua"/>
              </w:rPr>
            </w:rPrChange>
          </w:rPr>
          <w:lastRenderedPageBreak/>
          <w:t>PROPUESTA ALGORITMO</w:t>
        </w:r>
      </w:ins>
    </w:p>
    <w:p w14:paraId="1C9BBFEC" w14:textId="77777777" w:rsidR="00E639F6" w:rsidRDefault="00E639F6">
      <w:pPr>
        <w:jc w:val="both"/>
        <w:rPr>
          <w:ins w:id="2567" w:author="Maria Solana Gonzalez" w:date="2017-06-01T22:00:00Z"/>
          <w:rFonts w:ascii="Book Antiqua" w:hAnsi="Book Antiqua"/>
          <w:b/>
          <w:sz w:val="32"/>
          <w:u w:val="single"/>
        </w:rPr>
        <w:pPrChange w:id="2568" w:author="Maria Solana Gonzalez" w:date="2017-06-01T22:00:00Z">
          <w:pPr/>
        </w:pPrChange>
      </w:pPr>
    </w:p>
    <w:p w14:paraId="258B139B" w14:textId="08824B18" w:rsidR="00E639F6" w:rsidRDefault="00595A70">
      <w:pPr>
        <w:jc w:val="both"/>
        <w:rPr>
          <w:rFonts w:ascii="Book Antiqua" w:hAnsi="Book Antiqua"/>
        </w:rPr>
        <w:pPrChange w:id="2569" w:author="Maria Solana Gonzalez" w:date="2017-06-01T22:00:00Z">
          <w:pPr/>
        </w:pPrChange>
      </w:pPr>
      <w:ins w:id="2570" w:author="Maria Solana Gonzalez" w:date="2017-06-02T08:26:00Z">
        <w:r w:rsidRPr="001D7767">
          <w:rPr>
            <w:rFonts w:ascii="Book Antiqua" w:hAnsi="Book Antiqua"/>
          </w:rPr>
          <w:t>Para el algoritmo propuesto</w:t>
        </w:r>
      </w:ins>
      <w:r w:rsidR="001D7767">
        <w:rPr>
          <w:rFonts w:ascii="Book Antiqua" w:hAnsi="Book Antiqua"/>
        </w:rPr>
        <w:t xml:space="preserve"> primero hay que entender unos conceptos que se van a aplicar: LBP, DWT.</w:t>
      </w:r>
    </w:p>
    <w:p w14:paraId="7A28C108" w14:textId="77777777" w:rsidR="001D7767" w:rsidRDefault="001D7767" w:rsidP="001D7767">
      <w:pPr>
        <w:jc w:val="both"/>
        <w:rPr>
          <w:rFonts w:ascii="Book Antiqua" w:hAnsi="Book Antiqua"/>
        </w:rPr>
      </w:pPr>
    </w:p>
    <w:p w14:paraId="6DE62D6D" w14:textId="3CEBE744" w:rsidR="00981FE3" w:rsidRPr="00187F9B" w:rsidRDefault="00A0132E" w:rsidP="00981FE3">
      <w:pPr>
        <w:pStyle w:val="Prrafodelista"/>
        <w:numPr>
          <w:ilvl w:val="0"/>
          <w:numId w:val="51"/>
        </w:numPr>
        <w:jc w:val="both"/>
        <w:rPr>
          <w:rFonts w:ascii="Book Antiqua" w:hAnsi="Book Antiqua"/>
          <w:sz w:val="24"/>
        </w:rPr>
      </w:pPr>
      <w:r w:rsidRPr="00187F9B">
        <w:rPr>
          <w:rFonts w:ascii="Book Antiqua" w:hAnsi="Book Antiqua"/>
          <w:sz w:val="24"/>
        </w:rPr>
        <w:t>LBP (Local Binary Pattern):</w:t>
      </w:r>
    </w:p>
    <w:p w14:paraId="73065C19" w14:textId="0CE4A483" w:rsidR="00981FE3" w:rsidRDefault="00622907" w:rsidP="00981FE3">
      <w:pPr>
        <w:jc w:val="both"/>
        <w:rPr>
          <w:rFonts w:ascii="Book Antiqua" w:hAnsi="Book Antiqua"/>
        </w:rPr>
      </w:pPr>
      <w:r>
        <w:rPr>
          <w:rFonts w:ascii="Book Antiqua" w:hAnsi="Book Antiqua"/>
        </w:rPr>
        <w:t>LBP es una poderosa característica para la clasificación de texturas. Consiste en asigna</w:t>
      </w:r>
      <w:r w:rsidR="00297E88">
        <w:rPr>
          <w:rFonts w:ascii="Book Antiqua" w:hAnsi="Book Antiqua"/>
        </w:rPr>
        <w:t>r</w:t>
      </w:r>
      <w:r>
        <w:rPr>
          <w:rFonts w:ascii="Book Antiqua" w:hAnsi="Book Antiqua"/>
        </w:rPr>
        <w:t xml:space="preserve"> un </w:t>
      </w:r>
      <w:r w:rsidR="00297E88">
        <w:rPr>
          <w:rFonts w:ascii="Book Antiqua" w:hAnsi="Book Antiqua"/>
        </w:rPr>
        <w:t>código a cada píxel de la imagen. Se calcula de la siguiente manera:</w:t>
      </w:r>
    </w:p>
    <w:p w14:paraId="7F94DCB9" w14:textId="77777777" w:rsidR="00297E88" w:rsidRDefault="00297E88" w:rsidP="00981FE3">
      <w:pPr>
        <w:jc w:val="both"/>
        <w:rPr>
          <w:rFonts w:ascii="Book Antiqua" w:hAnsi="Book Antiqua"/>
        </w:rPr>
      </w:pPr>
    </w:p>
    <w:p w14:paraId="4AC77E75" w14:textId="179057D3" w:rsidR="00AC5EE7" w:rsidRDefault="00AC5EE7" w:rsidP="00AC5EE7">
      <w:pPr>
        <w:jc w:val="both"/>
        <w:rPr>
          <w:rFonts w:ascii="Book Antiqua" w:hAnsi="Book Antiqua"/>
        </w:rPr>
      </w:pPr>
      <w:r w:rsidRPr="00AC5EE7">
        <w:rPr>
          <w:rFonts w:ascii="Book Antiqua" w:hAnsi="Book Antiqua"/>
        </w:rPr>
        <w:t xml:space="preserve">P es </w:t>
      </w:r>
      <w:r>
        <w:rPr>
          <w:rFonts w:ascii="Book Antiqua" w:hAnsi="Book Antiqua"/>
        </w:rPr>
        <w:t>el número de píxeles vecinos</w:t>
      </w:r>
      <w:r w:rsidRPr="00AC5EE7">
        <w:rPr>
          <w:rFonts w:ascii="Book Antiqua" w:hAnsi="Book Antiqua"/>
        </w:rPr>
        <w:t xml:space="preserve"> y r es el radio de vecindad. Pc es el valor del píxel central. Este operador calcula el código LBP mediante el valor de 8 vecinos. Si el valor del píxel del vecino es menor que el del centro, </w:t>
      </w:r>
      <w:r w:rsidR="002F53FD">
        <w:rPr>
          <w:rFonts w:ascii="Book Antiqua" w:hAnsi="Book Antiqua"/>
        </w:rPr>
        <w:t xml:space="preserve">se le asigna el </w:t>
      </w:r>
      <w:r w:rsidRPr="00AC5EE7">
        <w:rPr>
          <w:rFonts w:ascii="Book Antiqua" w:hAnsi="Book Antiqua"/>
        </w:rPr>
        <w:t>dígito binario 0</w:t>
      </w:r>
      <w:r w:rsidR="002F53FD">
        <w:rPr>
          <w:rFonts w:ascii="Book Antiqua" w:hAnsi="Book Antiqua"/>
        </w:rPr>
        <w:t>,</w:t>
      </w:r>
      <w:r w:rsidRPr="00AC5EE7">
        <w:rPr>
          <w:rFonts w:ascii="Book Antiqua" w:hAnsi="Book Antiqua"/>
        </w:rPr>
        <w:t xml:space="preserve"> de lo contrario </w:t>
      </w:r>
      <w:r w:rsidR="002F53FD">
        <w:rPr>
          <w:rFonts w:ascii="Book Antiqua" w:hAnsi="Book Antiqua"/>
        </w:rPr>
        <w:t xml:space="preserve">un </w:t>
      </w:r>
      <w:r w:rsidRPr="00AC5EE7">
        <w:rPr>
          <w:rFonts w:ascii="Book Antiqua" w:hAnsi="Book Antiqua"/>
        </w:rPr>
        <w:t xml:space="preserve">1. </w:t>
      </w:r>
      <w:r w:rsidR="002F53FD">
        <w:rPr>
          <w:rFonts w:ascii="Book Antiqua" w:hAnsi="Book Antiqua"/>
        </w:rPr>
        <w:t>Después</w:t>
      </w:r>
      <w:r w:rsidRPr="00AC5EE7">
        <w:rPr>
          <w:rFonts w:ascii="Book Antiqua" w:hAnsi="Book Antiqua"/>
        </w:rPr>
        <w:t xml:space="preserve"> los dígitos binarios del vecino se juntan para construir un código binario. El código LPB será el valor decimal de ese código binario</w:t>
      </w:r>
      <w:r>
        <w:rPr>
          <w:rFonts w:ascii="Book Antiqua" w:hAnsi="Book Antiqua"/>
        </w:rPr>
        <w:t>.</w:t>
      </w:r>
    </w:p>
    <w:p w14:paraId="5D319895" w14:textId="77777777" w:rsidR="0089489C" w:rsidRDefault="0089489C" w:rsidP="00AC5EE7">
      <w:pPr>
        <w:jc w:val="both"/>
        <w:rPr>
          <w:rFonts w:ascii="Book Antiqua" w:hAnsi="Book Antiqua"/>
        </w:rPr>
      </w:pPr>
    </w:p>
    <w:p w14:paraId="52B77DB8" w14:textId="57ABB34E" w:rsidR="0089489C" w:rsidRDefault="0089489C" w:rsidP="00AC5EE7">
      <w:pPr>
        <w:jc w:val="both"/>
        <w:rPr>
          <w:rFonts w:ascii="Book Antiqua" w:hAnsi="Book Antiqua"/>
        </w:rPr>
      </w:pPr>
      <w:r w:rsidRPr="0089489C">
        <w:rPr>
          <w:rFonts w:ascii="Book Antiqua" w:hAnsi="Book Antiqua"/>
          <w:noProof/>
          <w:lang w:val="es-ES_tradnl" w:eastAsia="es-ES_tradnl"/>
        </w:rPr>
        <w:drawing>
          <wp:inline distT="0" distB="0" distL="0" distR="0" wp14:anchorId="710A9179" wp14:editId="158E20B2">
            <wp:extent cx="5400675" cy="1808480"/>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675" cy="1808480"/>
                    </a:xfrm>
                    <a:prstGeom prst="rect">
                      <a:avLst/>
                    </a:prstGeom>
                  </pic:spPr>
                </pic:pic>
              </a:graphicData>
            </a:graphic>
          </wp:inline>
        </w:drawing>
      </w:r>
    </w:p>
    <w:p w14:paraId="088913B3" w14:textId="77777777" w:rsidR="0089489C" w:rsidRDefault="0089489C" w:rsidP="00AC5EE7">
      <w:pPr>
        <w:jc w:val="both"/>
        <w:rPr>
          <w:rFonts w:ascii="Book Antiqua" w:hAnsi="Book Antiqua"/>
        </w:rPr>
      </w:pPr>
    </w:p>
    <w:p w14:paraId="6FB77B78" w14:textId="77777777" w:rsidR="0089489C" w:rsidRPr="00AC5EE7" w:rsidRDefault="0089489C" w:rsidP="00AC5EE7">
      <w:pPr>
        <w:jc w:val="both"/>
        <w:rPr>
          <w:rFonts w:ascii="Book Antiqua" w:hAnsi="Book Antiqua"/>
        </w:rPr>
      </w:pPr>
    </w:p>
    <w:p w14:paraId="3A880072" w14:textId="4B1A186E" w:rsidR="00297E88" w:rsidRDefault="00D85CB7" w:rsidP="00912886">
      <w:pPr>
        <w:pStyle w:val="Prrafodelista"/>
        <w:numPr>
          <w:ilvl w:val="0"/>
          <w:numId w:val="51"/>
        </w:numPr>
        <w:jc w:val="both"/>
        <w:rPr>
          <w:rFonts w:ascii="Book Antiqua" w:hAnsi="Book Antiqua"/>
        </w:rPr>
      </w:pPr>
      <w:r w:rsidRPr="00187F9B">
        <w:rPr>
          <w:rFonts w:ascii="Book Antiqua" w:hAnsi="Book Antiqua"/>
          <w:sz w:val="24"/>
        </w:rPr>
        <w:t>Wavelet Transform:</w:t>
      </w:r>
    </w:p>
    <w:p w14:paraId="340EED54" w14:textId="4619E725" w:rsidR="001E5915" w:rsidRDefault="001E5915" w:rsidP="006A47EA">
      <w:pPr>
        <w:jc w:val="both"/>
        <w:rPr>
          <w:rFonts w:ascii="Book Antiqua" w:hAnsi="Book Antiqua"/>
        </w:rPr>
      </w:pPr>
      <w:r w:rsidRPr="006A47EA">
        <w:rPr>
          <w:rFonts w:ascii="Book Antiqua" w:hAnsi="Book Antiqua"/>
        </w:rPr>
        <w:t>Debido al hecho de que las wavelets permiten el análisis simultáneo de la frecuencia</w:t>
      </w:r>
      <w:r w:rsidR="006A47EA">
        <w:rPr>
          <w:rFonts w:ascii="Book Antiqua" w:hAnsi="Book Antiqua"/>
        </w:rPr>
        <w:t xml:space="preserve"> y el tiempo, las transformadas </w:t>
      </w:r>
      <w:r w:rsidRPr="006A47EA">
        <w:rPr>
          <w:rFonts w:ascii="Book Antiqua" w:hAnsi="Book Antiqua"/>
        </w:rPr>
        <w:t>wavelet han comenzado a jugar un papel más significativo en la compresión de imágenes. Ahora están siendo considerados como la herramienta de rep</w:t>
      </w:r>
      <w:bookmarkStart w:id="2571" w:name="_GoBack"/>
      <w:bookmarkEnd w:id="2571"/>
      <w:r w:rsidRPr="006A47EA">
        <w:rPr>
          <w:rFonts w:ascii="Book Antiqua" w:hAnsi="Book Antiqua"/>
        </w:rPr>
        <w:t>resentación de señal más potente aplicada en el procesamiento de señales e imágenes, la compresión de datos, la detección de características en las imágenes, la eliminación de ruido y así</w:t>
      </w:r>
      <w:r w:rsidR="0045493B">
        <w:rPr>
          <w:rFonts w:ascii="Book Antiqua" w:hAnsi="Book Antiqua"/>
        </w:rPr>
        <w:t xml:space="preserve"> sucesivamente.</w:t>
      </w:r>
    </w:p>
    <w:p w14:paraId="23CFAB7E" w14:textId="77777777" w:rsidR="00DB0E48" w:rsidRDefault="00DB0E48" w:rsidP="006A47EA">
      <w:pPr>
        <w:jc w:val="both"/>
        <w:rPr>
          <w:rFonts w:ascii="Book Antiqua" w:hAnsi="Book Antiqua"/>
        </w:rPr>
      </w:pPr>
    </w:p>
    <w:p w14:paraId="70F2B61F" w14:textId="77777777" w:rsidR="00DB0E48" w:rsidRPr="006A47EA" w:rsidRDefault="00DB0E48" w:rsidP="006A47EA">
      <w:pPr>
        <w:jc w:val="both"/>
        <w:rPr>
          <w:rFonts w:ascii="Book Antiqua" w:hAnsi="Book Antiqua"/>
        </w:rPr>
      </w:pPr>
    </w:p>
    <w:p w14:paraId="34F58C74" w14:textId="77777777" w:rsidR="00D85CB7" w:rsidRPr="00D85CB7" w:rsidRDefault="00D85CB7" w:rsidP="00D85CB7">
      <w:pPr>
        <w:jc w:val="both"/>
        <w:rPr>
          <w:ins w:id="2572" w:author="Maria Solana Gonzalez" w:date="2017-05-29T16:13:00Z"/>
          <w:rFonts w:ascii="Book Antiqua" w:hAnsi="Book Antiqua"/>
          <w:rPrChange w:id="2573" w:author="Maria Solana Gonzalez" w:date="2017-06-01T22:00:00Z">
            <w:rPr>
              <w:ins w:id="2574" w:author="Maria Solana Gonzalez" w:date="2017-05-29T16:13:00Z"/>
            </w:rPr>
          </w:rPrChange>
        </w:rPr>
      </w:pPr>
    </w:p>
    <w:p w14:paraId="1857F8D5" w14:textId="5CD882EC" w:rsidR="005835CA" w:rsidRPr="00E00D22" w:rsidDel="00E00D22" w:rsidRDefault="00E00D22">
      <w:pPr>
        <w:spacing w:after="200" w:line="276" w:lineRule="auto"/>
        <w:jc w:val="both"/>
        <w:rPr>
          <w:del w:id="2575" w:author="Maria Solana Gonzalez" w:date="2017-05-29T16:13:00Z"/>
          <w:rPrChange w:id="2576" w:author="Maria Solana Gonzalez" w:date="2017-05-29T16:13:00Z">
            <w:rPr>
              <w:del w:id="2577" w:author="Maria Solana Gonzalez" w:date="2017-05-29T16:13:00Z"/>
              <w:bCs/>
              <w:sz w:val="30"/>
              <w:szCs w:val="28"/>
            </w:rPr>
          </w:rPrChange>
        </w:rPr>
        <w:pPrChange w:id="2578" w:author="Maria Solana Gonzalez" w:date="2017-05-29T16:13:00Z">
          <w:pPr>
            <w:pStyle w:val="Ttulo2"/>
          </w:pPr>
        </w:pPrChange>
      </w:pPr>
      <w:ins w:id="2579" w:author="Maria Solana Gonzalez" w:date="2017-05-29T16:13:00Z">
        <w:r>
          <w:rPr>
            <w:rFonts w:ascii="Book Antiqua" w:hAnsi="Book Antiqua"/>
          </w:rPr>
          <w:br w:type="page"/>
        </w:r>
      </w:ins>
    </w:p>
    <w:p w14:paraId="06714912" w14:textId="77777777" w:rsidR="00F30566" w:rsidDel="00E00D22" w:rsidRDefault="00F30566">
      <w:pPr>
        <w:rPr>
          <w:del w:id="2580" w:author="Maria Solana Gonzalez" w:date="2017-05-29T16:13:00Z"/>
        </w:rPr>
      </w:pPr>
    </w:p>
    <w:p w14:paraId="25C80B96" w14:textId="5DCDEE8A" w:rsidR="00F30566" w:rsidRPr="00B9729B" w:rsidDel="00E00D22" w:rsidRDefault="00F30566">
      <w:pPr>
        <w:rPr>
          <w:del w:id="2581" w:author="Maria Solana Gonzalez" w:date="2017-05-29T16:13:00Z"/>
        </w:rPr>
      </w:pPr>
    </w:p>
    <w:p w14:paraId="0061F2AA" w14:textId="77777777" w:rsidR="005907EE" w:rsidRDefault="005907EE">
      <w:pPr>
        <w:rPr>
          <w:iCs/>
        </w:rPr>
        <w:pPrChange w:id="2582" w:author="Maria Solana Gonzalez" w:date="2017-05-29T16:13:00Z">
          <w:pPr>
            <w:pStyle w:val="Estilo12ptPrimeralnea05cm"/>
          </w:pPr>
        </w:pPrChange>
      </w:pPr>
    </w:p>
    <w:p w14:paraId="7CD7FCA4" w14:textId="77777777" w:rsidR="00B6498D" w:rsidRPr="00B6498D" w:rsidRDefault="00B6498D">
      <w:pPr>
        <w:widowControl w:val="0"/>
        <w:autoSpaceDE w:val="0"/>
        <w:autoSpaceDN w:val="0"/>
        <w:adjustRightInd w:val="0"/>
        <w:rPr>
          <w:rFonts w:ascii="Book Antiqua" w:hAnsi="Book Antiqua"/>
        </w:rPr>
      </w:pPr>
      <w:r>
        <w:rPr>
          <w:iCs/>
        </w:rPr>
        <w:fldChar w:fldCharType="begin"/>
      </w:r>
      <w:r>
        <w:rPr>
          <w:iCs/>
        </w:rPr>
        <w:instrText xml:space="preserve"> ADDIN ZOTERO_BIBL {"custom":[]} CSL_BIBLIOGRAPHY </w:instrText>
      </w:r>
      <w:r>
        <w:rPr>
          <w:iCs/>
        </w:rPr>
        <w:fldChar w:fldCharType="separate"/>
      </w:r>
      <w:r w:rsidRPr="00B6498D">
        <w:rPr>
          <w:rFonts w:ascii="Book Antiqua" w:hAnsi="Book Antiqua"/>
        </w:rPr>
        <w:t>[1]</w:t>
      </w:r>
      <w:r w:rsidRPr="00B6498D">
        <w:rPr>
          <w:rFonts w:ascii="Book Antiqua" w:hAnsi="Book Antiqua"/>
        </w:rPr>
        <w:tab/>
        <w:t>M. A. R. García, «Análisis forense en imágenes digitales», 2009.</w:t>
      </w:r>
    </w:p>
    <w:p w14:paraId="0504105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2]</w:t>
      </w:r>
      <w:r w:rsidRPr="00B6498D">
        <w:rPr>
          <w:rFonts w:ascii="Book Antiqua" w:hAnsi="Book Antiqua"/>
        </w:rPr>
        <w:tab/>
        <w:t xml:space="preserve">M. Boutell y J. Luo, «Beyond Pixels: Exploiting Camera Metadata for Photo Classification», </w:t>
      </w:r>
      <w:r w:rsidRPr="00B6498D">
        <w:rPr>
          <w:rFonts w:ascii="Book Antiqua" w:hAnsi="Book Antiqua"/>
          <w:i/>
          <w:iCs/>
        </w:rPr>
        <w:t>Pattern Recogn</w:t>
      </w:r>
      <w:r w:rsidRPr="00B6498D">
        <w:rPr>
          <w:rFonts w:ascii="Book Antiqua" w:hAnsi="Book Antiqua"/>
        </w:rPr>
        <w:t>, vol. 38, n.</w:t>
      </w:r>
      <w:r w:rsidRPr="00B6498D">
        <w:rPr>
          <w:rFonts w:ascii="Book Antiqua" w:hAnsi="Book Antiqua"/>
          <w:vertAlign w:val="superscript"/>
        </w:rPr>
        <w:t>o</w:t>
      </w:r>
      <w:r w:rsidRPr="00B6498D">
        <w:rPr>
          <w:rFonts w:ascii="Book Antiqua" w:hAnsi="Book Antiqua"/>
        </w:rPr>
        <w:t xml:space="preserve"> 6, pp. 935–946, jun. 2005.</w:t>
      </w:r>
    </w:p>
    <w:p w14:paraId="07F3FEF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3]</w:t>
      </w:r>
      <w:r w:rsidRPr="00B6498D">
        <w:rPr>
          <w:rFonts w:ascii="Book Antiqua" w:hAnsi="Book Antiqua"/>
        </w:rPr>
        <w:tab/>
        <w:t xml:space="preserve">C. L. Lai y Y. S. Chen, </w:t>
      </w:r>
      <w:r w:rsidRPr="00B6498D">
        <w:rPr>
          <w:rFonts w:ascii="Book Antiqua" w:hAnsi="Book Antiqua"/>
          <w:i/>
          <w:iCs/>
        </w:rPr>
        <w:t>2009 Int. Conf. Mach. Learn. Cybern.</w:t>
      </w:r>
      <w:r w:rsidRPr="00B6498D">
        <w:rPr>
          <w:rFonts w:ascii="Book Antiqua" w:hAnsi="Book Antiqua"/>
        </w:rPr>
        <w:t>, vol. 5, pp. 2991–2998, jul. 2009.</w:t>
      </w:r>
    </w:p>
    <w:p w14:paraId="36896BB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4]</w:t>
      </w:r>
      <w:r w:rsidRPr="00B6498D">
        <w:rPr>
          <w:rFonts w:ascii="Book Antiqua" w:hAnsi="Book Antiqua"/>
        </w:rPr>
        <w:tab/>
        <w:t xml:space="preserve">M. A. Qureshi y M. Deriche, «A bibliography of pixel-based blind image forgery detection techniques», </w:t>
      </w:r>
      <w:r w:rsidRPr="00B6498D">
        <w:rPr>
          <w:rFonts w:ascii="Book Antiqua" w:hAnsi="Book Antiqua"/>
          <w:i/>
          <w:iCs/>
        </w:rPr>
        <w:t>Signal Process. Image Commun.</w:t>
      </w:r>
      <w:r w:rsidRPr="00B6498D">
        <w:rPr>
          <w:rFonts w:ascii="Book Antiqua" w:hAnsi="Book Antiqua"/>
        </w:rPr>
        <w:t>, vol. 39, Part A, pp. 46-74, nov. 2015.</w:t>
      </w:r>
    </w:p>
    <w:p w14:paraId="50F68D2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5]</w:t>
      </w:r>
      <w:r w:rsidRPr="00B6498D">
        <w:rPr>
          <w:rFonts w:ascii="Book Antiqua" w:hAnsi="Book Antiqua"/>
        </w:rPr>
        <w:tab/>
        <w:t xml:space="preserve">J.-C. Lee, «Copy-move image forgery detection based on Gabor magnitude», </w:t>
      </w:r>
      <w:r w:rsidRPr="00B6498D">
        <w:rPr>
          <w:rFonts w:ascii="Book Antiqua" w:hAnsi="Book Antiqua"/>
          <w:i/>
          <w:iCs/>
        </w:rPr>
        <w:t>J. Vis. Commun. Image Represent.</w:t>
      </w:r>
      <w:r w:rsidRPr="00B6498D">
        <w:rPr>
          <w:rFonts w:ascii="Book Antiqua" w:hAnsi="Book Antiqua"/>
        </w:rPr>
        <w:t>, vol. 31, pp. 320-334, 2015.</w:t>
      </w:r>
    </w:p>
    <w:p w14:paraId="1D929938"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6]</w:t>
      </w:r>
      <w:r w:rsidRPr="00B6498D">
        <w:rPr>
          <w:rFonts w:ascii="Book Antiqua" w:hAnsi="Book Antiqua"/>
        </w:rPr>
        <w:tab/>
        <w:t xml:space="preserve">H. Huang, W. Guo, y Y. Zhang, «Detection of Copy-Move Forgery in Digital Images Using SIFT Algorithm», en </w:t>
      </w:r>
      <w:r w:rsidRPr="00B6498D">
        <w:rPr>
          <w:rFonts w:ascii="Book Antiqua" w:hAnsi="Book Antiqua"/>
          <w:i/>
          <w:iCs/>
        </w:rPr>
        <w:t>2008 IEEE Pacific-Asia Workshop on Computational Intelligence and Industrial Application</w:t>
      </w:r>
      <w:r w:rsidRPr="00B6498D">
        <w:rPr>
          <w:rFonts w:ascii="Book Antiqua" w:hAnsi="Book Antiqua"/>
        </w:rPr>
        <w:t>, 2008, vol. 2, pp. 272-276.</w:t>
      </w:r>
    </w:p>
    <w:p w14:paraId="1C0CB0B8"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7]</w:t>
      </w:r>
      <w:r w:rsidRPr="00B6498D">
        <w:rPr>
          <w:rFonts w:ascii="Book Antiqua" w:hAnsi="Book Antiqua"/>
        </w:rPr>
        <w:tab/>
        <w:t xml:space="preserve">«Image splicing detection based on Markov features in {QDCT} domain», </w:t>
      </w:r>
      <w:r w:rsidRPr="00B6498D">
        <w:rPr>
          <w:rFonts w:ascii="Book Antiqua" w:hAnsi="Book Antiqua"/>
          <w:i/>
          <w:iCs/>
        </w:rPr>
        <w:t>Neurocomputing</w:t>
      </w:r>
      <w:r w:rsidRPr="00B6498D">
        <w:rPr>
          <w:rFonts w:ascii="Book Antiqua" w:hAnsi="Book Antiqua"/>
        </w:rPr>
        <w:t>, vol. 228, pp. 29-36, 2017.</w:t>
      </w:r>
    </w:p>
    <w:p w14:paraId="2DE43F3D"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8]</w:t>
      </w:r>
      <w:r w:rsidRPr="00B6498D">
        <w:rPr>
          <w:rFonts w:ascii="Book Antiqua" w:hAnsi="Book Antiqua"/>
        </w:rPr>
        <w:tab/>
        <w:t>M. M. D. Villasenor y L. C. Fernández, «Clasificación de objetos en imágenes usando SIFT».</w:t>
      </w:r>
    </w:p>
    <w:p w14:paraId="285ACA13"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9]</w:t>
      </w:r>
      <w:r w:rsidRPr="00B6498D">
        <w:rPr>
          <w:rFonts w:ascii="Book Antiqua" w:hAnsi="Book Antiqua"/>
        </w:rPr>
        <w:tab/>
        <w:t xml:space="preserve">Z. Liang, G. Yang, X. Ding, y L. Li, «An efficient forgery detection algorithm for object removal by exemplar-based image inpainting», </w:t>
      </w:r>
      <w:r w:rsidRPr="00B6498D">
        <w:rPr>
          <w:rFonts w:ascii="Book Antiqua" w:hAnsi="Book Antiqua"/>
          <w:i/>
          <w:iCs/>
        </w:rPr>
        <w:t>J. Vis. Commun. Image Represent.</w:t>
      </w:r>
      <w:r w:rsidRPr="00B6498D">
        <w:rPr>
          <w:rFonts w:ascii="Book Antiqua" w:hAnsi="Book Antiqua"/>
        </w:rPr>
        <w:t>, vol. 30, pp. 75-85, 2015.</w:t>
      </w:r>
    </w:p>
    <w:p w14:paraId="3E06F63F"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0]</w:t>
      </w:r>
      <w:r w:rsidRPr="00B6498D">
        <w:rPr>
          <w:rFonts w:ascii="Book Antiqua" w:hAnsi="Book Antiqua"/>
        </w:rPr>
        <w:tab/>
        <w:t xml:space="preserve">E. Kee y H. Farid, «A perceptual metric for photo retouching», </w:t>
      </w:r>
      <w:r w:rsidRPr="00B6498D">
        <w:rPr>
          <w:rFonts w:ascii="Book Antiqua" w:hAnsi="Book Antiqua"/>
          <w:i/>
          <w:iCs/>
        </w:rPr>
        <w:t>Proc. Natl. Acad. Sci.</w:t>
      </w:r>
      <w:r w:rsidRPr="00B6498D">
        <w:rPr>
          <w:rFonts w:ascii="Book Antiqua" w:hAnsi="Book Antiqua"/>
        </w:rPr>
        <w:t>, vol. 108, n.</w:t>
      </w:r>
      <w:r w:rsidRPr="00B6498D">
        <w:rPr>
          <w:rFonts w:ascii="Book Antiqua" w:hAnsi="Book Antiqua"/>
          <w:vertAlign w:val="superscript"/>
        </w:rPr>
        <w:t>o</w:t>
      </w:r>
      <w:r w:rsidRPr="00B6498D">
        <w:rPr>
          <w:rFonts w:ascii="Book Antiqua" w:hAnsi="Book Antiqua"/>
        </w:rPr>
        <w:t xml:space="preserve"> 50, pp. 19907-19912, 2011.</w:t>
      </w:r>
    </w:p>
    <w:p w14:paraId="2C21A355"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1]</w:t>
      </w:r>
      <w:r w:rsidRPr="00B6498D">
        <w:rPr>
          <w:rFonts w:ascii="Book Antiqua" w:hAnsi="Book Antiqua"/>
        </w:rPr>
        <w:tab/>
        <w:t>H. Farid, «Detecting digital forgeries using bispectral analysis», 1999.</w:t>
      </w:r>
    </w:p>
    <w:p w14:paraId="2183C28E"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2]</w:t>
      </w:r>
      <w:r w:rsidRPr="00B6498D">
        <w:rPr>
          <w:rFonts w:ascii="Book Antiqua" w:hAnsi="Book Antiqua"/>
        </w:rPr>
        <w:tab/>
        <w:t xml:space="preserve">W. Lu, W. Sun, F.-L. Chung, y H. Lu, «Revealing digital fakery using multiresolution decomposition and higher order statistics», </w:t>
      </w:r>
      <w:r w:rsidRPr="00B6498D">
        <w:rPr>
          <w:rFonts w:ascii="Book Antiqua" w:hAnsi="Book Antiqua"/>
          <w:i/>
          <w:iCs/>
        </w:rPr>
        <w:t>Eng. Appl. Artif. Intell.</w:t>
      </w:r>
      <w:r w:rsidRPr="00B6498D">
        <w:rPr>
          <w:rFonts w:ascii="Book Antiqua" w:hAnsi="Book Antiqua"/>
        </w:rPr>
        <w:t>, vol. 24, n.</w:t>
      </w:r>
      <w:r w:rsidRPr="00B6498D">
        <w:rPr>
          <w:rFonts w:ascii="Book Antiqua" w:hAnsi="Book Antiqua"/>
          <w:vertAlign w:val="superscript"/>
        </w:rPr>
        <w:t>o</w:t>
      </w:r>
      <w:r w:rsidRPr="00B6498D">
        <w:rPr>
          <w:rFonts w:ascii="Book Antiqua" w:hAnsi="Book Antiqua"/>
        </w:rPr>
        <w:t xml:space="preserve"> 4, pp. 666-672, 2011.</w:t>
      </w:r>
    </w:p>
    <w:p w14:paraId="56CB90C9"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3]</w:t>
      </w:r>
      <w:r w:rsidRPr="00B6498D">
        <w:rPr>
          <w:rFonts w:ascii="Book Antiqua" w:hAnsi="Book Antiqua"/>
        </w:rPr>
        <w:tab/>
        <w:t xml:space="preserve">A. A. Alahmadi and M. Hussain and H. Aboalsamh and G. Muhammad and G. Bebis, «Splicing image forgery detection based on DCT and Local Binary Pattern», en </w:t>
      </w:r>
      <w:r w:rsidRPr="00B6498D">
        <w:rPr>
          <w:rFonts w:ascii="Book Antiqua" w:hAnsi="Book Antiqua"/>
          <w:i/>
          <w:iCs/>
        </w:rPr>
        <w:t>2013 IEEE Global Conference on Signal and Information Processing</w:t>
      </w:r>
      <w:r w:rsidRPr="00B6498D">
        <w:rPr>
          <w:rFonts w:ascii="Book Antiqua" w:hAnsi="Book Antiqua"/>
        </w:rPr>
        <w:t>, 2013, pp. 253-256.</w:t>
      </w:r>
    </w:p>
    <w:p w14:paraId="5A7E48A2"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4]</w:t>
      </w:r>
      <w:r w:rsidRPr="00B6498D">
        <w:rPr>
          <w:rFonts w:ascii="Book Antiqua" w:hAnsi="Book Antiqua"/>
        </w:rPr>
        <w:tab/>
        <w:t xml:space="preserve">W. Wang, J. Dong, y T. Tan, «Effective image splicing detection based on image chroma», en </w:t>
      </w:r>
      <w:r w:rsidRPr="00B6498D">
        <w:rPr>
          <w:rFonts w:ascii="Book Antiqua" w:hAnsi="Book Antiqua"/>
          <w:i/>
          <w:iCs/>
        </w:rPr>
        <w:t>2009 16th IEEE International Conference on Image Processing (ICIP)</w:t>
      </w:r>
      <w:r w:rsidRPr="00B6498D">
        <w:rPr>
          <w:rFonts w:ascii="Book Antiqua" w:hAnsi="Book Antiqua"/>
        </w:rPr>
        <w:t>, 2009, pp. 1257-1260.</w:t>
      </w:r>
    </w:p>
    <w:p w14:paraId="39B551F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5]</w:t>
      </w:r>
      <w:r w:rsidRPr="00B6498D">
        <w:rPr>
          <w:rFonts w:ascii="Book Antiqua" w:hAnsi="Book Antiqua"/>
        </w:rPr>
        <w:tab/>
        <w:t xml:space="preserve">G. Muhammad, M. H. Al-Hammadi, M. Hussain, y G. Bebis, «Image forgery detection using steerable pyramid transform and local binary pattern», </w:t>
      </w:r>
      <w:r w:rsidRPr="00B6498D">
        <w:rPr>
          <w:rFonts w:ascii="Book Antiqua" w:hAnsi="Book Antiqua"/>
          <w:i/>
          <w:iCs/>
        </w:rPr>
        <w:t>Mach. Vis. Appl.</w:t>
      </w:r>
      <w:r w:rsidRPr="00B6498D">
        <w:rPr>
          <w:rFonts w:ascii="Book Antiqua" w:hAnsi="Book Antiqua"/>
        </w:rPr>
        <w:t>, vol. 25, n.</w:t>
      </w:r>
      <w:r w:rsidRPr="00B6498D">
        <w:rPr>
          <w:rFonts w:ascii="Book Antiqua" w:hAnsi="Book Antiqua"/>
          <w:vertAlign w:val="superscript"/>
        </w:rPr>
        <w:t>o</w:t>
      </w:r>
      <w:r w:rsidRPr="00B6498D">
        <w:rPr>
          <w:rFonts w:ascii="Book Antiqua" w:hAnsi="Book Antiqua"/>
        </w:rPr>
        <w:t xml:space="preserve"> 4, pp. 985–995, 2014.</w:t>
      </w:r>
    </w:p>
    <w:p w14:paraId="7C16EFEF"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6]</w:t>
      </w:r>
      <w:r w:rsidRPr="00B6498D">
        <w:rPr>
          <w:rFonts w:ascii="Book Antiqua" w:hAnsi="Book Antiqua"/>
        </w:rPr>
        <w:tab/>
        <w:t xml:space="preserve">P. Sutthiwan, Y. Q. Shi, J. Dong, T. Tan, y T. T. Ng, «New developments in color image tampering detection», en </w:t>
      </w:r>
      <w:r w:rsidRPr="00B6498D">
        <w:rPr>
          <w:rFonts w:ascii="Book Antiqua" w:hAnsi="Book Antiqua"/>
          <w:i/>
          <w:iCs/>
        </w:rPr>
        <w:t>Proceedings of 2010 IEEE International Symposium on Circuits and Systems</w:t>
      </w:r>
      <w:r w:rsidRPr="00B6498D">
        <w:rPr>
          <w:rFonts w:ascii="Book Antiqua" w:hAnsi="Book Antiqua"/>
        </w:rPr>
        <w:t>, 2010, pp. 3064-3067.</w:t>
      </w:r>
    </w:p>
    <w:p w14:paraId="16FF974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7]</w:t>
      </w:r>
      <w:r w:rsidRPr="00B6498D">
        <w:rPr>
          <w:rFonts w:ascii="Book Antiqua" w:hAnsi="Book Antiqua"/>
        </w:rPr>
        <w:tab/>
        <w:t xml:space="preserve">P. Sutthiwan, Y. Q. Shi, W. Su, y T. T. Ng, «Rake transform and edge statistics for image forgery detection», en </w:t>
      </w:r>
      <w:r w:rsidRPr="00B6498D">
        <w:rPr>
          <w:rFonts w:ascii="Book Antiqua" w:hAnsi="Book Antiqua"/>
          <w:i/>
          <w:iCs/>
        </w:rPr>
        <w:t>2010 IEEE International Conference on Multimedia and Expo</w:t>
      </w:r>
      <w:r w:rsidRPr="00B6498D">
        <w:rPr>
          <w:rFonts w:ascii="Book Antiqua" w:hAnsi="Book Antiqua"/>
        </w:rPr>
        <w:t>, 2010, pp. 1463-1468.</w:t>
      </w:r>
    </w:p>
    <w:p w14:paraId="3AA78A91" w14:textId="4F95B1E3" w:rsidR="00156A1D" w:rsidRPr="00F4745A" w:rsidRDefault="00B6498D" w:rsidP="005D1821">
      <w:pPr>
        <w:pStyle w:val="Estilo12ptPrimeralnea05cm"/>
        <w:rPr>
          <w:iCs/>
          <w:szCs w:val="24"/>
        </w:rPr>
      </w:pPr>
      <w:r>
        <w:rPr>
          <w:iCs/>
          <w:szCs w:val="24"/>
        </w:rPr>
        <w:fldChar w:fldCharType="end"/>
      </w:r>
    </w:p>
    <w:sectPr w:rsidR="00156A1D" w:rsidRPr="00F4745A" w:rsidSect="00FB324A">
      <w:pgSz w:w="11907" w:h="16840" w:code="9"/>
      <w:pgMar w:top="1701" w:right="1701" w:bottom="1701" w:left="1701" w:header="720" w:footer="851" w:gutter="0"/>
      <w:cols w:space="720"/>
      <w:docGrid w:linePitch="326"/>
      <w:sectPrChange w:id="2583" w:author="Maria Solana Gonzalez" w:date="2017-05-31T15:13:00Z">
        <w:sectPr w:rsidR="00156A1D" w:rsidRPr="00F4745A" w:rsidSect="00FB324A">
          <w:pgMar w:top="1701" w:right="1701" w:bottom="1701" w:left="1701" w:header="720" w:footer="851" w:gutter="0"/>
          <w:docGrid w:linePitch="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6" w:author="GASS" w:date="2017-03-23T15:37:00Z" w:initials="G">
    <w:p w14:paraId="04AC0EF3" w14:textId="0AE30102" w:rsidR="00414689" w:rsidRDefault="00414689">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B9228" w14:textId="77777777" w:rsidR="003647DA" w:rsidRDefault="003647DA">
      <w:r>
        <w:separator/>
      </w:r>
    </w:p>
    <w:p w14:paraId="21C2C048" w14:textId="77777777" w:rsidR="003647DA" w:rsidRDefault="003647DA"/>
  </w:endnote>
  <w:endnote w:type="continuationSeparator" w:id="0">
    <w:p w14:paraId="79B33835" w14:textId="77777777" w:rsidR="003647DA" w:rsidRDefault="003647DA">
      <w:r>
        <w:continuationSeparator/>
      </w:r>
    </w:p>
    <w:p w14:paraId="6B805332" w14:textId="77777777" w:rsidR="003647DA" w:rsidRDefault="003647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414689" w:rsidRDefault="00414689"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414689" w:rsidRDefault="0041468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414689" w:rsidRDefault="00414689"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D2253D">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25096073"/>
      <w:docPartObj>
        <w:docPartGallery w:val="Page Numbers (Bottom of Page)"/>
        <w:docPartUnique/>
      </w:docPartObj>
    </w:sdtPr>
    <w:sdtContent>
      <w:p w14:paraId="08C89C22" w14:textId="77777777" w:rsidR="00414689" w:rsidRPr="00996B5C" w:rsidRDefault="00414689"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D2253D">
          <w:rPr>
            <w:noProof/>
          </w:rPr>
          <w:t>4</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414689" w:rsidRDefault="00414689">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00329765"/>
      <w:docPartObj>
        <w:docPartGallery w:val="Page Numbers (Bottom of Page)"/>
        <w:docPartUnique/>
      </w:docPartObj>
    </w:sdtPr>
    <w:sdtContent>
      <w:p w14:paraId="3E5758EA" w14:textId="77777777" w:rsidR="00414689" w:rsidRPr="00996B5C" w:rsidRDefault="00414689"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2A0391">
          <w:rPr>
            <w:noProof/>
          </w:rPr>
          <w:t>26</w:t>
        </w:r>
        <w:r w:rsidRPr="00996B5C">
          <w:rPr>
            <w:noProof/>
          </w:rPr>
          <w:fldChar w:fldCharType="end"/>
        </w:r>
      </w:p>
    </w:sdtContent>
  </w:sdt>
  <w:p w14:paraId="6212064A" w14:textId="77777777" w:rsidR="00414689" w:rsidRDefault="00414689"/>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414689" w:rsidRDefault="00414689">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414689" w:rsidRDefault="00414689"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414689" w:rsidRDefault="00414689"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2253D">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414689" w:rsidRDefault="0041468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414689" w:rsidRDefault="00414689"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2253D">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414689" w:rsidRDefault="00414689"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414689" w:rsidRDefault="00414689"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2253D">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414689" w:rsidRDefault="00414689"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414689" w:rsidRDefault="00414689"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D2253D">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821932" w14:textId="77777777" w:rsidR="003647DA" w:rsidRDefault="003647DA">
      <w:r>
        <w:separator/>
      </w:r>
    </w:p>
    <w:p w14:paraId="5C0D6E6D" w14:textId="77777777" w:rsidR="003647DA" w:rsidRDefault="003647DA"/>
  </w:footnote>
  <w:footnote w:type="continuationSeparator" w:id="0">
    <w:p w14:paraId="0DD1BB96" w14:textId="77777777" w:rsidR="003647DA" w:rsidRDefault="003647DA">
      <w:r>
        <w:continuationSeparator/>
      </w:r>
    </w:p>
    <w:p w14:paraId="42161879" w14:textId="77777777" w:rsidR="003647DA" w:rsidRDefault="003647D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414689" w:rsidRDefault="00414689">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414689" w:rsidRDefault="00414689">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414689" w:rsidRDefault="00414689">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414689" w:rsidRDefault="00414689">
    <w:pPr>
      <w:pStyle w:val="Encabezado"/>
    </w:pPr>
  </w:p>
  <w:p w14:paraId="314FCD16" w14:textId="77777777" w:rsidR="00414689" w:rsidRDefault="00414689"/>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414689" w:rsidRDefault="00414689">
    <w:pPr>
      <w:pStyle w:val="Encabezado"/>
    </w:pPr>
  </w:p>
  <w:p w14:paraId="563B4F03" w14:textId="77777777" w:rsidR="00414689" w:rsidRDefault="00414689"/>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414689" w:rsidRDefault="00414689">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CE647174"/>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nsid w:val="167E0EFD"/>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7">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9">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0">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nsid w:val="3B1427FF"/>
    <w:multiLevelType w:val="multilevel"/>
    <w:tmpl w:val="F056BDDE"/>
    <w:lvl w:ilvl="0">
      <w:start w:val="1"/>
      <w:numFmt w:val="decimal"/>
      <w:lvlText w:val="%1."/>
      <w:lvlJc w:val="left"/>
      <w:pPr>
        <w:ind w:left="36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9">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1">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5">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7">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8">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9">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41">
    <w:nsid w:val="63C842A2"/>
    <w:multiLevelType w:val="hybridMultilevel"/>
    <w:tmpl w:val="4F1EBC5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2">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3">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4">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nsid w:val="73CF2A4D"/>
    <w:multiLevelType w:val="hybridMultilevel"/>
    <w:tmpl w:val="71040106"/>
    <w:lvl w:ilvl="0" w:tplc="035A1678">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6">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7">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8">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9">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50">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7"/>
  </w:num>
  <w:num w:numId="2">
    <w:abstractNumId w:val="19"/>
  </w:num>
  <w:num w:numId="3">
    <w:abstractNumId w:val="0"/>
  </w:num>
  <w:num w:numId="4">
    <w:abstractNumId w:val="24"/>
  </w:num>
  <w:num w:numId="5">
    <w:abstractNumId w:val="14"/>
  </w:num>
  <w:num w:numId="6">
    <w:abstractNumId w:val="14"/>
  </w:num>
  <w:num w:numId="7">
    <w:abstractNumId w:val="9"/>
  </w:num>
  <w:num w:numId="8">
    <w:abstractNumId w:val="49"/>
  </w:num>
  <w:num w:numId="9">
    <w:abstractNumId w:val="5"/>
  </w:num>
  <w:num w:numId="10">
    <w:abstractNumId w:val="36"/>
  </w:num>
  <w:num w:numId="11">
    <w:abstractNumId w:val="6"/>
  </w:num>
  <w:num w:numId="12">
    <w:abstractNumId w:val="30"/>
  </w:num>
  <w:num w:numId="13">
    <w:abstractNumId w:val="18"/>
  </w:num>
  <w:num w:numId="14">
    <w:abstractNumId w:val="13"/>
  </w:num>
  <w:num w:numId="15">
    <w:abstractNumId w:val="31"/>
  </w:num>
  <w:num w:numId="16">
    <w:abstractNumId w:val="7"/>
  </w:num>
  <w:num w:numId="17">
    <w:abstractNumId w:val="8"/>
  </w:num>
  <w:num w:numId="18">
    <w:abstractNumId w:val="50"/>
  </w:num>
  <w:num w:numId="19">
    <w:abstractNumId w:val="21"/>
  </w:num>
  <w:num w:numId="20">
    <w:abstractNumId w:val="16"/>
  </w:num>
  <w:num w:numId="21">
    <w:abstractNumId w:val="42"/>
  </w:num>
  <w:num w:numId="22">
    <w:abstractNumId w:val="32"/>
  </w:num>
  <w:num w:numId="23">
    <w:abstractNumId w:val="10"/>
  </w:num>
  <w:num w:numId="24">
    <w:abstractNumId w:val="33"/>
  </w:num>
  <w:num w:numId="25">
    <w:abstractNumId w:val="2"/>
  </w:num>
  <w:num w:numId="26">
    <w:abstractNumId w:val="39"/>
  </w:num>
  <w:num w:numId="27">
    <w:abstractNumId w:val="35"/>
  </w:num>
  <w:num w:numId="28">
    <w:abstractNumId w:val="1"/>
  </w:num>
  <w:num w:numId="29">
    <w:abstractNumId w:val="12"/>
  </w:num>
  <w:num w:numId="30">
    <w:abstractNumId w:val="38"/>
  </w:num>
  <w:num w:numId="31">
    <w:abstractNumId w:val="40"/>
  </w:num>
  <w:num w:numId="32">
    <w:abstractNumId w:val="4"/>
  </w:num>
  <w:num w:numId="33">
    <w:abstractNumId w:val="25"/>
  </w:num>
  <w:num w:numId="34">
    <w:abstractNumId w:val="37"/>
  </w:num>
  <w:num w:numId="35">
    <w:abstractNumId w:val="17"/>
  </w:num>
  <w:num w:numId="36">
    <w:abstractNumId w:val="27"/>
  </w:num>
  <w:num w:numId="37">
    <w:abstractNumId w:val="28"/>
  </w:num>
  <w:num w:numId="38">
    <w:abstractNumId w:val="29"/>
  </w:num>
  <w:num w:numId="39">
    <w:abstractNumId w:val="22"/>
  </w:num>
  <w:num w:numId="40">
    <w:abstractNumId w:val="44"/>
  </w:num>
  <w:num w:numId="41">
    <w:abstractNumId w:val="46"/>
  </w:num>
  <w:num w:numId="42">
    <w:abstractNumId w:val="48"/>
  </w:num>
  <w:num w:numId="43">
    <w:abstractNumId w:val="3"/>
  </w:num>
  <w:num w:numId="44">
    <w:abstractNumId w:val="34"/>
  </w:num>
  <w:num w:numId="45">
    <w:abstractNumId w:val="23"/>
  </w:num>
  <w:num w:numId="46">
    <w:abstractNumId w:val="20"/>
  </w:num>
  <w:num w:numId="47">
    <w:abstractNumId w:val="15"/>
  </w:num>
  <w:num w:numId="48">
    <w:abstractNumId w:val="11"/>
  </w:num>
  <w:num w:numId="49">
    <w:abstractNumId w:val="43"/>
  </w:num>
  <w:num w:numId="50">
    <w:abstractNumId w:val="45"/>
  </w:num>
  <w:num w:numId="51">
    <w:abstractNumId w:val="26"/>
  </w:num>
  <w:num w:numId="52">
    <w:abstractNumId w:val="41"/>
  </w:num>
  <w:numIdMacAtCleanup w:val="5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4496"/>
    <w:rsid w:val="00005CC2"/>
    <w:rsid w:val="0001284A"/>
    <w:rsid w:val="00012C5A"/>
    <w:rsid w:val="00013660"/>
    <w:rsid w:val="00016E4A"/>
    <w:rsid w:val="00020C45"/>
    <w:rsid w:val="00026594"/>
    <w:rsid w:val="00035104"/>
    <w:rsid w:val="0003520A"/>
    <w:rsid w:val="00035A57"/>
    <w:rsid w:val="00035E0A"/>
    <w:rsid w:val="000416C4"/>
    <w:rsid w:val="00042200"/>
    <w:rsid w:val="00045865"/>
    <w:rsid w:val="00045B2B"/>
    <w:rsid w:val="0005262B"/>
    <w:rsid w:val="00054722"/>
    <w:rsid w:val="00055A1D"/>
    <w:rsid w:val="00064DF8"/>
    <w:rsid w:val="00070971"/>
    <w:rsid w:val="000765B5"/>
    <w:rsid w:val="000823AD"/>
    <w:rsid w:val="000854E4"/>
    <w:rsid w:val="000914A1"/>
    <w:rsid w:val="00091E12"/>
    <w:rsid w:val="00095D89"/>
    <w:rsid w:val="000A00CB"/>
    <w:rsid w:val="000A27AB"/>
    <w:rsid w:val="000A2BAE"/>
    <w:rsid w:val="000A3634"/>
    <w:rsid w:val="000A4D08"/>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1997"/>
    <w:rsid w:val="000F3F14"/>
    <w:rsid w:val="000F5E25"/>
    <w:rsid w:val="000F7964"/>
    <w:rsid w:val="00100197"/>
    <w:rsid w:val="001012B1"/>
    <w:rsid w:val="00103CC8"/>
    <w:rsid w:val="00110EE5"/>
    <w:rsid w:val="00117142"/>
    <w:rsid w:val="00121485"/>
    <w:rsid w:val="00122D54"/>
    <w:rsid w:val="00122DF9"/>
    <w:rsid w:val="00130CC0"/>
    <w:rsid w:val="0013191C"/>
    <w:rsid w:val="00131E01"/>
    <w:rsid w:val="00134D93"/>
    <w:rsid w:val="00135834"/>
    <w:rsid w:val="00135EE7"/>
    <w:rsid w:val="00137A90"/>
    <w:rsid w:val="0014074E"/>
    <w:rsid w:val="001415C2"/>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0078"/>
    <w:rsid w:val="00181695"/>
    <w:rsid w:val="0018523C"/>
    <w:rsid w:val="00187F9B"/>
    <w:rsid w:val="00190AE1"/>
    <w:rsid w:val="00191FBD"/>
    <w:rsid w:val="00194F2C"/>
    <w:rsid w:val="001961BD"/>
    <w:rsid w:val="00196C92"/>
    <w:rsid w:val="001A0138"/>
    <w:rsid w:val="001A365C"/>
    <w:rsid w:val="001A38CA"/>
    <w:rsid w:val="001A444D"/>
    <w:rsid w:val="001A5E7E"/>
    <w:rsid w:val="001A60AF"/>
    <w:rsid w:val="001B0516"/>
    <w:rsid w:val="001B43D9"/>
    <w:rsid w:val="001B4EAD"/>
    <w:rsid w:val="001B5D7C"/>
    <w:rsid w:val="001C2C9A"/>
    <w:rsid w:val="001C3BF5"/>
    <w:rsid w:val="001C4DF9"/>
    <w:rsid w:val="001C745F"/>
    <w:rsid w:val="001D0EF1"/>
    <w:rsid w:val="001D12FA"/>
    <w:rsid w:val="001D3063"/>
    <w:rsid w:val="001D4F48"/>
    <w:rsid w:val="001D7121"/>
    <w:rsid w:val="001D7767"/>
    <w:rsid w:val="001E18A4"/>
    <w:rsid w:val="001E24AD"/>
    <w:rsid w:val="001E3B32"/>
    <w:rsid w:val="001E5915"/>
    <w:rsid w:val="001E5E99"/>
    <w:rsid w:val="001E6CF3"/>
    <w:rsid w:val="001E7DBF"/>
    <w:rsid w:val="001F09D0"/>
    <w:rsid w:val="001F1BB4"/>
    <w:rsid w:val="001F240B"/>
    <w:rsid w:val="001F3AF0"/>
    <w:rsid w:val="001F5C74"/>
    <w:rsid w:val="00201F52"/>
    <w:rsid w:val="0020415A"/>
    <w:rsid w:val="00207E44"/>
    <w:rsid w:val="00210C0B"/>
    <w:rsid w:val="00210CE1"/>
    <w:rsid w:val="00213C93"/>
    <w:rsid w:val="00214852"/>
    <w:rsid w:val="00216893"/>
    <w:rsid w:val="00223676"/>
    <w:rsid w:val="0022440B"/>
    <w:rsid w:val="0022507A"/>
    <w:rsid w:val="00226742"/>
    <w:rsid w:val="002267BD"/>
    <w:rsid w:val="00226BBF"/>
    <w:rsid w:val="00226EE1"/>
    <w:rsid w:val="002309CB"/>
    <w:rsid w:val="002324E4"/>
    <w:rsid w:val="00244ECC"/>
    <w:rsid w:val="002617F8"/>
    <w:rsid w:val="00261CFB"/>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88"/>
    <w:rsid w:val="00297EE8"/>
    <w:rsid w:val="002A0391"/>
    <w:rsid w:val="002A181C"/>
    <w:rsid w:val="002A4AA9"/>
    <w:rsid w:val="002B22CC"/>
    <w:rsid w:val="002B3B2F"/>
    <w:rsid w:val="002B43FB"/>
    <w:rsid w:val="002C1A81"/>
    <w:rsid w:val="002C5FA9"/>
    <w:rsid w:val="002D3465"/>
    <w:rsid w:val="002E4026"/>
    <w:rsid w:val="002E7CD5"/>
    <w:rsid w:val="002F0036"/>
    <w:rsid w:val="002F276E"/>
    <w:rsid w:val="002F4572"/>
    <w:rsid w:val="002F53FD"/>
    <w:rsid w:val="003018A1"/>
    <w:rsid w:val="00301F2D"/>
    <w:rsid w:val="00305678"/>
    <w:rsid w:val="00305C04"/>
    <w:rsid w:val="0031148B"/>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3AF"/>
    <w:rsid w:val="00343E5C"/>
    <w:rsid w:val="00344E0F"/>
    <w:rsid w:val="00346077"/>
    <w:rsid w:val="00346E59"/>
    <w:rsid w:val="00347D7C"/>
    <w:rsid w:val="00352FC9"/>
    <w:rsid w:val="00354A74"/>
    <w:rsid w:val="00356D99"/>
    <w:rsid w:val="003608A7"/>
    <w:rsid w:val="0036157B"/>
    <w:rsid w:val="00362A61"/>
    <w:rsid w:val="00362F36"/>
    <w:rsid w:val="003647DA"/>
    <w:rsid w:val="00364911"/>
    <w:rsid w:val="0036526E"/>
    <w:rsid w:val="00365E9D"/>
    <w:rsid w:val="003663D0"/>
    <w:rsid w:val="003725C0"/>
    <w:rsid w:val="0038072B"/>
    <w:rsid w:val="003831F5"/>
    <w:rsid w:val="00387EDC"/>
    <w:rsid w:val="003919D7"/>
    <w:rsid w:val="003A1174"/>
    <w:rsid w:val="003B046D"/>
    <w:rsid w:val="003B129F"/>
    <w:rsid w:val="003C09AC"/>
    <w:rsid w:val="003C5B5D"/>
    <w:rsid w:val="003C5B6D"/>
    <w:rsid w:val="003E1F7B"/>
    <w:rsid w:val="003E26D6"/>
    <w:rsid w:val="003E70B4"/>
    <w:rsid w:val="003F1C45"/>
    <w:rsid w:val="003F54E6"/>
    <w:rsid w:val="003F567E"/>
    <w:rsid w:val="003F5F7C"/>
    <w:rsid w:val="003F6EA5"/>
    <w:rsid w:val="003F707F"/>
    <w:rsid w:val="003F7A03"/>
    <w:rsid w:val="004035A0"/>
    <w:rsid w:val="00405711"/>
    <w:rsid w:val="00407AF6"/>
    <w:rsid w:val="00413164"/>
    <w:rsid w:val="00414689"/>
    <w:rsid w:val="00420852"/>
    <w:rsid w:val="00421263"/>
    <w:rsid w:val="004238D4"/>
    <w:rsid w:val="0042400C"/>
    <w:rsid w:val="004253C9"/>
    <w:rsid w:val="00430F79"/>
    <w:rsid w:val="0043109D"/>
    <w:rsid w:val="00431A4B"/>
    <w:rsid w:val="00432469"/>
    <w:rsid w:val="0043625D"/>
    <w:rsid w:val="00445D65"/>
    <w:rsid w:val="00447655"/>
    <w:rsid w:val="00447AD0"/>
    <w:rsid w:val="004531B3"/>
    <w:rsid w:val="004531B5"/>
    <w:rsid w:val="004536D8"/>
    <w:rsid w:val="0045493B"/>
    <w:rsid w:val="004549DC"/>
    <w:rsid w:val="004563E3"/>
    <w:rsid w:val="00461362"/>
    <w:rsid w:val="0046152D"/>
    <w:rsid w:val="00462598"/>
    <w:rsid w:val="00462838"/>
    <w:rsid w:val="00466B11"/>
    <w:rsid w:val="00467554"/>
    <w:rsid w:val="00471627"/>
    <w:rsid w:val="00472499"/>
    <w:rsid w:val="00472A11"/>
    <w:rsid w:val="004739B7"/>
    <w:rsid w:val="004741F0"/>
    <w:rsid w:val="004742FC"/>
    <w:rsid w:val="0047735F"/>
    <w:rsid w:val="00477B61"/>
    <w:rsid w:val="00481767"/>
    <w:rsid w:val="0048192C"/>
    <w:rsid w:val="00482392"/>
    <w:rsid w:val="0048293D"/>
    <w:rsid w:val="00484217"/>
    <w:rsid w:val="004850A6"/>
    <w:rsid w:val="0049299F"/>
    <w:rsid w:val="00494BE3"/>
    <w:rsid w:val="0049528C"/>
    <w:rsid w:val="00497694"/>
    <w:rsid w:val="004A0AC2"/>
    <w:rsid w:val="004A10ED"/>
    <w:rsid w:val="004A1EEB"/>
    <w:rsid w:val="004A2BAF"/>
    <w:rsid w:val="004A4DD2"/>
    <w:rsid w:val="004A5106"/>
    <w:rsid w:val="004A711F"/>
    <w:rsid w:val="004B3944"/>
    <w:rsid w:val="004B5243"/>
    <w:rsid w:val="004B5469"/>
    <w:rsid w:val="004C0693"/>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2044"/>
    <w:rsid w:val="00523776"/>
    <w:rsid w:val="005242FA"/>
    <w:rsid w:val="00524A58"/>
    <w:rsid w:val="00526606"/>
    <w:rsid w:val="0052702D"/>
    <w:rsid w:val="00530BC3"/>
    <w:rsid w:val="00534D16"/>
    <w:rsid w:val="005403DE"/>
    <w:rsid w:val="00542195"/>
    <w:rsid w:val="005504A4"/>
    <w:rsid w:val="00550BD5"/>
    <w:rsid w:val="00550E3B"/>
    <w:rsid w:val="005550C0"/>
    <w:rsid w:val="00555494"/>
    <w:rsid w:val="00556794"/>
    <w:rsid w:val="0055697E"/>
    <w:rsid w:val="00557814"/>
    <w:rsid w:val="00560BF0"/>
    <w:rsid w:val="00564820"/>
    <w:rsid w:val="0056640C"/>
    <w:rsid w:val="00570C90"/>
    <w:rsid w:val="00571B98"/>
    <w:rsid w:val="005806D3"/>
    <w:rsid w:val="0058292E"/>
    <w:rsid w:val="00582CC1"/>
    <w:rsid w:val="005835CA"/>
    <w:rsid w:val="00587D35"/>
    <w:rsid w:val="005907EE"/>
    <w:rsid w:val="005931FB"/>
    <w:rsid w:val="00595646"/>
    <w:rsid w:val="00595A70"/>
    <w:rsid w:val="00595DF3"/>
    <w:rsid w:val="005A4D78"/>
    <w:rsid w:val="005B07DA"/>
    <w:rsid w:val="005B2B80"/>
    <w:rsid w:val="005B4106"/>
    <w:rsid w:val="005B4414"/>
    <w:rsid w:val="005C1F48"/>
    <w:rsid w:val="005C24B0"/>
    <w:rsid w:val="005C3B29"/>
    <w:rsid w:val="005C4280"/>
    <w:rsid w:val="005C7B2E"/>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2907"/>
    <w:rsid w:val="006239D7"/>
    <w:rsid w:val="0063207F"/>
    <w:rsid w:val="00632E4E"/>
    <w:rsid w:val="00640016"/>
    <w:rsid w:val="00647E0D"/>
    <w:rsid w:val="006501F5"/>
    <w:rsid w:val="00652ED6"/>
    <w:rsid w:val="006559E7"/>
    <w:rsid w:val="006625BC"/>
    <w:rsid w:val="00662A39"/>
    <w:rsid w:val="0066536E"/>
    <w:rsid w:val="00665F67"/>
    <w:rsid w:val="00666848"/>
    <w:rsid w:val="0066694D"/>
    <w:rsid w:val="00667D23"/>
    <w:rsid w:val="006735A0"/>
    <w:rsid w:val="00673DEA"/>
    <w:rsid w:val="00674050"/>
    <w:rsid w:val="006751A0"/>
    <w:rsid w:val="00680B72"/>
    <w:rsid w:val="00681A98"/>
    <w:rsid w:val="006829EB"/>
    <w:rsid w:val="00683445"/>
    <w:rsid w:val="00684B2F"/>
    <w:rsid w:val="0068554D"/>
    <w:rsid w:val="00687206"/>
    <w:rsid w:val="00687839"/>
    <w:rsid w:val="00687D92"/>
    <w:rsid w:val="00691FF3"/>
    <w:rsid w:val="006952B1"/>
    <w:rsid w:val="00695BD4"/>
    <w:rsid w:val="00696510"/>
    <w:rsid w:val="006A1F5C"/>
    <w:rsid w:val="006A47EA"/>
    <w:rsid w:val="006A4CBB"/>
    <w:rsid w:val="006B0077"/>
    <w:rsid w:val="006B1B0D"/>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56C4F"/>
    <w:rsid w:val="007628A5"/>
    <w:rsid w:val="007644AD"/>
    <w:rsid w:val="00765BA6"/>
    <w:rsid w:val="00767C2B"/>
    <w:rsid w:val="007713E3"/>
    <w:rsid w:val="00774EE4"/>
    <w:rsid w:val="00775064"/>
    <w:rsid w:val="00777D85"/>
    <w:rsid w:val="00777FDD"/>
    <w:rsid w:val="007803E8"/>
    <w:rsid w:val="00784FE5"/>
    <w:rsid w:val="007874F2"/>
    <w:rsid w:val="00787D50"/>
    <w:rsid w:val="007907D1"/>
    <w:rsid w:val="007908FB"/>
    <w:rsid w:val="00795A1B"/>
    <w:rsid w:val="007A3260"/>
    <w:rsid w:val="007A4431"/>
    <w:rsid w:val="007A558F"/>
    <w:rsid w:val="007A7A34"/>
    <w:rsid w:val="007B2247"/>
    <w:rsid w:val="007B3301"/>
    <w:rsid w:val="007C1BB5"/>
    <w:rsid w:val="007C4A1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493"/>
    <w:rsid w:val="0080264A"/>
    <w:rsid w:val="00804CAB"/>
    <w:rsid w:val="0080582A"/>
    <w:rsid w:val="00813A0A"/>
    <w:rsid w:val="00820B38"/>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16B7"/>
    <w:rsid w:val="00876CC6"/>
    <w:rsid w:val="00876FDA"/>
    <w:rsid w:val="00880796"/>
    <w:rsid w:val="008831B9"/>
    <w:rsid w:val="008856CA"/>
    <w:rsid w:val="00890AFE"/>
    <w:rsid w:val="0089489C"/>
    <w:rsid w:val="00894B51"/>
    <w:rsid w:val="00896DA4"/>
    <w:rsid w:val="00897209"/>
    <w:rsid w:val="008A0280"/>
    <w:rsid w:val="008A0B97"/>
    <w:rsid w:val="008A0ED9"/>
    <w:rsid w:val="008A19B5"/>
    <w:rsid w:val="008A1F36"/>
    <w:rsid w:val="008A790D"/>
    <w:rsid w:val="008B1BCB"/>
    <w:rsid w:val="008B28A7"/>
    <w:rsid w:val="008B554F"/>
    <w:rsid w:val="008B5818"/>
    <w:rsid w:val="008B7D8C"/>
    <w:rsid w:val="008C0ED8"/>
    <w:rsid w:val="008C1DCF"/>
    <w:rsid w:val="008C2EF5"/>
    <w:rsid w:val="008D1056"/>
    <w:rsid w:val="008D2D27"/>
    <w:rsid w:val="008D31E7"/>
    <w:rsid w:val="008E15FD"/>
    <w:rsid w:val="008E6F42"/>
    <w:rsid w:val="008F3DF7"/>
    <w:rsid w:val="008F6738"/>
    <w:rsid w:val="008F7F29"/>
    <w:rsid w:val="0090010A"/>
    <w:rsid w:val="0090352E"/>
    <w:rsid w:val="009048FF"/>
    <w:rsid w:val="00907F5F"/>
    <w:rsid w:val="00910054"/>
    <w:rsid w:val="0091210C"/>
    <w:rsid w:val="009123FF"/>
    <w:rsid w:val="00912886"/>
    <w:rsid w:val="00915AA1"/>
    <w:rsid w:val="00921E00"/>
    <w:rsid w:val="0092285F"/>
    <w:rsid w:val="00922AB8"/>
    <w:rsid w:val="00927474"/>
    <w:rsid w:val="00927B0F"/>
    <w:rsid w:val="00927D7F"/>
    <w:rsid w:val="00932CC4"/>
    <w:rsid w:val="009330D7"/>
    <w:rsid w:val="00936382"/>
    <w:rsid w:val="00937D9B"/>
    <w:rsid w:val="009404AA"/>
    <w:rsid w:val="00940BB6"/>
    <w:rsid w:val="009458D8"/>
    <w:rsid w:val="009464BD"/>
    <w:rsid w:val="00952363"/>
    <w:rsid w:val="00956CC8"/>
    <w:rsid w:val="0096468C"/>
    <w:rsid w:val="00965522"/>
    <w:rsid w:val="009658C2"/>
    <w:rsid w:val="009701E0"/>
    <w:rsid w:val="00973ACD"/>
    <w:rsid w:val="00974FC6"/>
    <w:rsid w:val="00976C63"/>
    <w:rsid w:val="00976DCE"/>
    <w:rsid w:val="00977E79"/>
    <w:rsid w:val="00981FE3"/>
    <w:rsid w:val="009826A3"/>
    <w:rsid w:val="00983926"/>
    <w:rsid w:val="00986A9B"/>
    <w:rsid w:val="00992115"/>
    <w:rsid w:val="009933EC"/>
    <w:rsid w:val="00994F19"/>
    <w:rsid w:val="00996957"/>
    <w:rsid w:val="00996B5C"/>
    <w:rsid w:val="009A397A"/>
    <w:rsid w:val="009A4C02"/>
    <w:rsid w:val="009A4EBB"/>
    <w:rsid w:val="009A6BAC"/>
    <w:rsid w:val="009A6EB0"/>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132E"/>
    <w:rsid w:val="00A03577"/>
    <w:rsid w:val="00A06113"/>
    <w:rsid w:val="00A07531"/>
    <w:rsid w:val="00A16F08"/>
    <w:rsid w:val="00A17597"/>
    <w:rsid w:val="00A2774D"/>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2C5"/>
    <w:rsid w:val="00A8243B"/>
    <w:rsid w:val="00A8513E"/>
    <w:rsid w:val="00A8687E"/>
    <w:rsid w:val="00A900D0"/>
    <w:rsid w:val="00A908C4"/>
    <w:rsid w:val="00A911EA"/>
    <w:rsid w:val="00A97882"/>
    <w:rsid w:val="00AA3EC5"/>
    <w:rsid w:val="00AA49CE"/>
    <w:rsid w:val="00AA7C9B"/>
    <w:rsid w:val="00AB42AA"/>
    <w:rsid w:val="00AC250E"/>
    <w:rsid w:val="00AC42AF"/>
    <w:rsid w:val="00AC5E12"/>
    <w:rsid w:val="00AC5EE7"/>
    <w:rsid w:val="00AC7F8E"/>
    <w:rsid w:val="00AD1B12"/>
    <w:rsid w:val="00AD5A3D"/>
    <w:rsid w:val="00AD72E3"/>
    <w:rsid w:val="00AD7EFB"/>
    <w:rsid w:val="00AE081D"/>
    <w:rsid w:val="00AE3628"/>
    <w:rsid w:val="00AE485D"/>
    <w:rsid w:val="00AE5C11"/>
    <w:rsid w:val="00AE5D3A"/>
    <w:rsid w:val="00AE7C7D"/>
    <w:rsid w:val="00AF12FA"/>
    <w:rsid w:val="00AF3CD1"/>
    <w:rsid w:val="00AF48C9"/>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359E"/>
    <w:rsid w:val="00B4617E"/>
    <w:rsid w:val="00B47299"/>
    <w:rsid w:val="00B5116E"/>
    <w:rsid w:val="00B55174"/>
    <w:rsid w:val="00B608AF"/>
    <w:rsid w:val="00B61099"/>
    <w:rsid w:val="00B61A66"/>
    <w:rsid w:val="00B61DD1"/>
    <w:rsid w:val="00B6498D"/>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B0ECB"/>
    <w:rsid w:val="00BC1EFC"/>
    <w:rsid w:val="00BC2FAF"/>
    <w:rsid w:val="00BC349B"/>
    <w:rsid w:val="00BC4248"/>
    <w:rsid w:val="00BC4B95"/>
    <w:rsid w:val="00BD1286"/>
    <w:rsid w:val="00BD2205"/>
    <w:rsid w:val="00BD4C80"/>
    <w:rsid w:val="00BE16CA"/>
    <w:rsid w:val="00BE2F61"/>
    <w:rsid w:val="00BE3A81"/>
    <w:rsid w:val="00BF1B77"/>
    <w:rsid w:val="00BF497F"/>
    <w:rsid w:val="00BF71C3"/>
    <w:rsid w:val="00C006B6"/>
    <w:rsid w:val="00C04FE3"/>
    <w:rsid w:val="00C0657F"/>
    <w:rsid w:val="00C1093D"/>
    <w:rsid w:val="00C13889"/>
    <w:rsid w:val="00C200AE"/>
    <w:rsid w:val="00C207FC"/>
    <w:rsid w:val="00C25E9C"/>
    <w:rsid w:val="00C27477"/>
    <w:rsid w:val="00C36455"/>
    <w:rsid w:val="00C43D38"/>
    <w:rsid w:val="00C4748B"/>
    <w:rsid w:val="00C50EC7"/>
    <w:rsid w:val="00C51EC6"/>
    <w:rsid w:val="00C54932"/>
    <w:rsid w:val="00C57A77"/>
    <w:rsid w:val="00C60497"/>
    <w:rsid w:val="00C60647"/>
    <w:rsid w:val="00C607D4"/>
    <w:rsid w:val="00C61A0E"/>
    <w:rsid w:val="00C628CA"/>
    <w:rsid w:val="00C6519B"/>
    <w:rsid w:val="00C652ED"/>
    <w:rsid w:val="00C65A92"/>
    <w:rsid w:val="00C7134C"/>
    <w:rsid w:val="00C71A37"/>
    <w:rsid w:val="00C76BAC"/>
    <w:rsid w:val="00C8753F"/>
    <w:rsid w:val="00C8790E"/>
    <w:rsid w:val="00C925C3"/>
    <w:rsid w:val="00C9285C"/>
    <w:rsid w:val="00C97E3A"/>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0D2F"/>
    <w:rsid w:val="00D2253D"/>
    <w:rsid w:val="00D251C1"/>
    <w:rsid w:val="00D2690E"/>
    <w:rsid w:val="00D32380"/>
    <w:rsid w:val="00D35B8C"/>
    <w:rsid w:val="00D36465"/>
    <w:rsid w:val="00D427C6"/>
    <w:rsid w:val="00D4542A"/>
    <w:rsid w:val="00D47A29"/>
    <w:rsid w:val="00D53A83"/>
    <w:rsid w:val="00D562A6"/>
    <w:rsid w:val="00D60798"/>
    <w:rsid w:val="00D63CEE"/>
    <w:rsid w:val="00D67A70"/>
    <w:rsid w:val="00D75570"/>
    <w:rsid w:val="00D76A71"/>
    <w:rsid w:val="00D76FB8"/>
    <w:rsid w:val="00D82683"/>
    <w:rsid w:val="00D84D72"/>
    <w:rsid w:val="00D85CB7"/>
    <w:rsid w:val="00D86E79"/>
    <w:rsid w:val="00D920A9"/>
    <w:rsid w:val="00D92177"/>
    <w:rsid w:val="00D952F1"/>
    <w:rsid w:val="00D96C73"/>
    <w:rsid w:val="00DA521E"/>
    <w:rsid w:val="00DB0E48"/>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2D0F"/>
    <w:rsid w:val="00E24D15"/>
    <w:rsid w:val="00E250C8"/>
    <w:rsid w:val="00E320FA"/>
    <w:rsid w:val="00E3310C"/>
    <w:rsid w:val="00E33261"/>
    <w:rsid w:val="00E335DD"/>
    <w:rsid w:val="00E37B43"/>
    <w:rsid w:val="00E42A3E"/>
    <w:rsid w:val="00E50891"/>
    <w:rsid w:val="00E50E0C"/>
    <w:rsid w:val="00E525EC"/>
    <w:rsid w:val="00E534C7"/>
    <w:rsid w:val="00E54411"/>
    <w:rsid w:val="00E550A4"/>
    <w:rsid w:val="00E55C85"/>
    <w:rsid w:val="00E60C7D"/>
    <w:rsid w:val="00E60CBA"/>
    <w:rsid w:val="00E613C9"/>
    <w:rsid w:val="00E616FA"/>
    <w:rsid w:val="00E639F6"/>
    <w:rsid w:val="00E64B63"/>
    <w:rsid w:val="00E64E61"/>
    <w:rsid w:val="00E65622"/>
    <w:rsid w:val="00E65C05"/>
    <w:rsid w:val="00E65EAA"/>
    <w:rsid w:val="00E6616C"/>
    <w:rsid w:val="00E72A67"/>
    <w:rsid w:val="00E7509D"/>
    <w:rsid w:val="00E75C38"/>
    <w:rsid w:val="00E81EE7"/>
    <w:rsid w:val="00E86DBF"/>
    <w:rsid w:val="00E90573"/>
    <w:rsid w:val="00E90641"/>
    <w:rsid w:val="00E92E5C"/>
    <w:rsid w:val="00E9317F"/>
    <w:rsid w:val="00E93A9E"/>
    <w:rsid w:val="00E9538A"/>
    <w:rsid w:val="00E96B03"/>
    <w:rsid w:val="00E976B7"/>
    <w:rsid w:val="00E97E71"/>
    <w:rsid w:val="00EA2421"/>
    <w:rsid w:val="00EA2B93"/>
    <w:rsid w:val="00EB2B0F"/>
    <w:rsid w:val="00EB3254"/>
    <w:rsid w:val="00EB3A2A"/>
    <w:rsid w:val="00EB4ED5"/>
    <w:rsid w:val="00EB546E"/>
    <w:rsid w:val="00EC1B70"/>
    <w:rsid w:val="00EC3C94"/>
    <w:rsid w:val="00EC43DC"/>
    <w:rsid w:val="00EC4733"/>
    <w:rsid w:val="00EC68F4"/>
    <w:rsid w:val="00EC693E"/>
    <w:rsid w:val="00ED27F2"/>
    <w:rsid w:val="00ED2EE0"/>
    <w:rsid w:val="00ED5E52"/>
    <w:rsid w:val="00ED65C2"/>
    <w:rsid w:val="00EE0BF4"/>
    <w:rsid w:val="00EE10C9"/>
    <w:rsid w:val="00EE5653"/>
    <w:rsid w:val="00EE5AF1"/>
    <w:rsid w:val="00EE758D"/>
    <w:rsid w:val="00EF03A1"/>
    <w:rsid w:val="00EF1BFC"/>
    <w:rsid w:val="00EF22C9"/>
    <w:rsid w:val="00EF2372"/>
    <w:rsid w:val="00EF2B96"/>
    <w:rsid w:val="00EF6824"/>
    <w:rsid w:val="00EF6B12"/>
    <w:rsid w:val="00EF7428"/>
    <w:rsid w:val="00EF7F52"/>
    <w:rsid w:val="00F036EE"/>
    <w:rsid w:val="00F0394B"/>
    <w:rsid w:val="00F05C96"/>
    <w:rsid w:val="00F07226"/>
    <w:rsid w:val="00F07891"/>
    <w:rsid w:val="00F12733"/>
    <w:rsid w:val="00F129A2"/>
    <w:rsid w:val="00F15FD9"/>
    <w:rsid w:val="00F15FEB"/>
    <w:rsid w:val="00F21DF0"/>
    <w:rsid w:val="00F231ED"/>
    <w:rsid w:val="00F266FC"/>
    <w:rsid w:val="00F26F29"/>
    <w:rsid w:val="00F30566"/>
    <w:rsid w:val="00F3254B"/>
    <w:rsid w:val="00F35FD9"/>
    <w:rsid w:val="00F40200"/>
    <w:rsid w:val="00F402BF"/>
    <w:rsid w:val="00F448CF"/>
    <w:rsid w:val="00F46111"/>
    <w:rsid w:val="00F463BB"/>
    <w:rsid w:val="00F4745A"/>
    <w:rsid w:val="00F51D72"/>
    <w:rsid w:val="00F52E79"/>
    <w:rsid w:val="00F5491B"/>
    <w:rsid w:val="00F5659B"/>
    <w:rsid w:val="00F56CE5"/>
    <w:rsid w:val="00F57272"/>
    <w:rsid w:val="00F60594"/>
    <w:rsid w:val="00F63B0C"/>
    <w:rsid w:val="00F64EB0"/>
    <w:rsid w:val="00F679E5"/>
    <w:rsid w:val="00F700A5"/>
    <w:rsid w:val="00F70747"/>
    <w:rsid w:val="00F71969"/>
    <w:rsid w:val="00F7353C"/>
    <w:rsid w:val="00F8383E"/>
    <w:rsid w:val="00F847A3"/>
    <w:rsid w:val="00F851E2"/>
    <w:rsid w:val="00F86819"/>
    <w:rsid w:val="00F906C7"/>
    <w:rsid w:val="00F977D6"/>
    <w:rsid w:val="00FA0098"/>
    <w:rsid w:val="00FA0EEB"/>
    <w:rsid w:val="00FA0F96"/>
    <w:rsid w:val="00FA1A6B"/>
    <w:rsid w:val="00FA2661"/>
    <w:rsid w:val="00FA38AA"/>
    <w:rsid w:val="00FA7A04"/>
    <w:rsid w:val="00FB20D2"/>
    <w:rsid w:val="00FB324A"/>
    <w:rsid w:val="00FB3864"/>
    <w:rsid w:val="00FB3B32"/>
    <w:rsid w:val="00FC41F3"/>
    <w:rsid w:val="00FC45B4"/>
    <w:rsid w:val="00FC57AD"/>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AC5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AC5EE7"/>
    <w:rPr>
      <w:rFonts w:ascii="Courier New" w:hAnsi="Courier New" w:cs="Courier New"/>
      <w:sz w:val="20"/>
      <w:szCs w:val="20"/>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39544">
      <w:bodyDiv w:val="1"/>
      <w:marLeft w:val="0"/>
      <w:marRight w:val="0"/>
      <w:marTop w:val="0"/>
      <w:marBottom w:val="0"/>
      <w:divBdr>
        <w:top w:val="none" w:sz="0" w:space="0" w:color="auto"/>
        <w:left w:val="none" w:sz="0" w:space="0" w:color="auto"/>
        <w:bottom w:val="none" w:sz="0" w:space="0" w:color="auto"/>
        <w:right w:val="none" w:sz="0" w:space="0" w:color="auto"/>
      </w:divBdr>
    </w:div>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385370715">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621328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63" Type="http://schemas.openxmlformats.org/officeDocument/2006/relationships/image" Target="media/image32.tiff"/><Relationship Id="rId64" Type="http://schemas.openxmlformats.org/officeDocument/2006/relationships/image" Target="media/image33.emf"/><Relationship Id="rId65" Type="http://schemas.openxmlformats.org/officeDocument/2006/relationships/fontTable" Target="fontTable.xml"/><Relationship Id="rId66" Type="http://schemas.microsoft.com/office/2011/relationships/people" Target="people.xml"/><Relationship Id="rId67" Type="http://schemas.openxmlformats.org/officeDocument/2006/relationships/theme" Target="theme/theme1.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tiff"/><Relationship Id="rId53" Type="http://schemas.openxmlformats.org/officeDocument/2006/relationships/image" Target="media/image22.em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tiff"/><Relationship Id="rId58" Type="http://schemas.openxmlformats.org/officeDocument/2006/relationships/image" Target="media/image27.tiff"/><Relationship Id="rId59" Type="http://schemas.openxmlformats.org/officeDocument/2006/relationships/image" Target="media/image28.jpeg"/><Relationship Id="rId40" Type="http://schemas.openxmlformats.org/officeDocument/2006/relationships/image" Target="media/image14.tiff"/><Relationship Id="rId41" Type="http://schemas.openxmlformats.org/officeDocument/2006/relationships/image" Target="media/image15.png"/><Relationship Id="rId42" Type="http://schemas.openxmlformats.org/officeDocument/2006/relationships/header" Target="header4.xml"/><Relationship Id="rId43" Type="http://schemas.openxmlformats.org/officeDocument/2006/relationships/header" Target="header5.xml"/><Relationship Id="rId44" Type="http://schemas.openxmlformats.org/officeDocument/2006/relationships/footer" Target="footer14.xml"/><Relationship Id="rId45" Type="http://schemas.openxmlformats.org/officeDocument/2006/relationships/header" Target="header6.xml"/><Relationship Id="rId46" Type="http://schemas.openxmlformats.org/officeDocument/2006/relationships/footer" Target="footer15.xml"/><Relationship Id="rId47" Type="http://schemas.openxmlformats.org/officeDocument/2006/relationships/image" Target="media/image16.emf"/><Relationship Id="rId48" Type="http://schemas.openxmlformats.org/officeDocument/2006/relationships/image" Target="media/image17.tif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image" Target="media/image29.jpeg"/><Relationship Id="rId61" Type="http://schemas.openxmlformats.org/officeDocument/2006/relationships/image" Target="media/image30.jpeg"/><Relationship Id="rId62" Type="http://schemas.openxmlformats.org/officeDocument/2006/relationships/image" Target="media/image31.tif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C2B834-8EB2-D94E-A59E-40BCFFFC0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TotalTime>
  <Pages>75</Pages>
  <Words>19694</Words>
  <Characters>108318</Characters>
  <Application>Microsoft Macintosh Word</Application>
  <DocSecurity>0</DocSecurity>
  <Lines>902</Lines>
  <Paragraphs>2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166</cp:revision>
  <cp:lastPrinted>2016-09-12T14:06:00Z</cp:lastPrinted>
  <dcterms:created xsi:type="dcterms:W3CDTF">2017-03-14T16:11:00Z</dcterms:created>
  <dcterms:modified xsi:type="dcterms:W3CDTF">2017-06-0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